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30"/>
        <w:gridCol w:w="1430"/>
        <w:gridCol w:w="1430"/>
        <w:gridCol w:w="2127"/>
        <w:gridCol w:w="1193"/>
        <w:gridCol w:w="1188"/>
        <w:gridCol w:w="1598"/>
        <w:gridCol w:w="1302"/>
        <w:gridCol w:w="1302"/>
        <w:gridCol w:w="1390"/>
      </w:tblGrid>
      <w:tr w:rsidR="000F44E2" w:rsidRPr="000F44E2" w14:paraId="7A97A555" w14:textId="77777777" w:rsidTr="00F90DFC">
        <w:trPr>
          <w:trHeight w:val="400"/>
        </w:trPr>
        <w:tc>
          <w:tcPr>
            <w:tcW w:w="14390" w:type="dxa"/>
            <w:gridSpan w:val="10"/>
            <w:shd w:val="clear" w:color="auto" w:fill="A6A6A6" w:themeFill="background1" w:themeFillShade="A6"/>
            <w:noWrap/>
            <w:hideMark/>
          </w:tcPr>
          <w:p w14:paraId="4115C0F1" w14:textId="77777777" w:rsidR="000F44E2" w:rsidRPr="00F90DFC" w:rsidRDefault="000F44E2" w:rsidP="00F90DFC">
            <w:pPr>
              <w:jc w:val="center"/>
              <w:rPr>
                <w:b/>
                <w:bCs/>
              </w:rPr>
            </w:pPr>
            <w:r w:rsidRPr="00F90DFC">
              <w:rPr>
                <w:b/>
                <w:bCs/>
              </w:rPr>
              <w:t>Table 1: List of accession used in analysis</w:t>
            </w:r>
          </w:p>
        </w:tc>
      </w:tr>
      <w:tr w:rsidR="00990DE3" w:rsidRPr="00F90DFC" w14:paraId="77DF40FE" w14:textId="77777777" w:rsidTr="00F90DFC">
        <w:trPr>
          <w:trHeight w:val="420"/>
        </w:trPr>
        <w:tc>
          <w:tcPr>
            <w:tcW w:w="1434" w:type="dxa"/>
            <w:shd w:val="clear" w:color="auto" w:fill="BFBFBF" w:themeFill="background1" w:themeFillShade="BF"/>
            <w:noWrap/>
            <w:hideMark/>
          </w:tcPr>
          <w:p w14:paraId="26AE968E" w14:textId="406F4270" w:rsidR="000F44E2" w:rsidRPr="00F90DFC" w:rsidRDefault="000F44E2" w:rsidP="00F90DFC">
            <w:pPr>
              <w:rPr>
                <w:b/>
                <w:bCs/>
              </w:rPr>
            </w:pPr>
            <w:r w:rsidRPr="00F90DFC">
              <w:rPr>
                <w:b/>
                <w:bCs/>
              </w:rPr>
              <w:t>Accession</w:t>
            </w:r>
          </w:p>
        </w:tc>
        <w:tc>
          <w:tcPr>
            <w:tcW w:w="1434" w:type="dxa"/>
            <w:shd w:val="clear" w:color="auto" w:fill="BFBFBF" w:themeFill="background1" w:themeFillShade="BF"/>
            <w:noWrap/>
            <w:hideMark/>
          </w:tcPr>
          <w:p w14:paraId="12D295FD" w14:textId="7D3ED504" w:rsidR="000F44E2" w:rsidRPr="00F90DFC" w:rsidRDefault="000F44E2" w:rsidP="00F90DFC">
            <w:pPr>
              <w:rPr>
                <w:b/>
                <w:bCs/>
              </w:rPr>
            </w:pPr>
          </w:p>
        </w:tc>
        <w:tc>
          <w:tcPr>
            <w:tcW w:w="1434" w:type="dxa"/>
            <w:shd w:val="clear" w:color="auto" w:fill="BFBFBF" w:themeFill="background1" w:themeFillShade="BF"/>
            <w:noWrap/>
            <w:hideMark/>
          </w:tcPr>
          <w:p w14:paraId="33D0BA91" w14:textId="6E7EEC7E" w:rsidR="000F44E2" w:rsidRPr="00F90DFC" w:rsidRDefault="000F44E2" w:rsidP="00F90DFC">
            <w:pPr>
              <w:rPr>
                <w:b/>
                <w:bCs/>
              </w:rPr>
            </w:pPr>
          </w:p>
        </w:tc>
        <w:tc>
          <w:tcPr>
            <w:tcW w:w="2142" w:type="dxa"/>
            <w:shd w:val="clear" w:color="auto" w:fill="BFBFBF" w:themeFill="background1" w:themeFillShade="BF"/>
            <w:noWrap/>
            <w:hideMark/>
          </w:tcPr>
          <w:p w14:paraId="6992143B" w14:textId="77777777" w:rsidR="000F44E2" w:rsidRPr="00F90DFC" w:rsidRDefault="000F44E2" w:rsidP="00F90DFC">
            <w:pPr>
              <w:rPr>
                <w:b/>
                <w:bCs/>
              </w:rPr>
            </w:pPr>
            <w:r w:rsidRPr="00F90DFC">
              <w:rPr>
                <w:b/>
                <w:bCs/>
              </w:rPr>
              <w:t>Paired/Single Sequencing</w:t>
            </w:r>
          </w:p>
        </w:tc>
        <w:tc>
          <w:tcPr>
            <w:tcW w:w="1201" w:type="dxa"/>
            <w:shd w:val="clear" w:color="auto" w:fill="BFBFBF" w:themeFill="background1" w:themeFillShade="BF"/>
            <w:noWrap/>
            <w:hideMark/>
          </w:tcPr>
          <w:p w14:paraId="241F072F" w14:textId="7A9C519A" w:rsidR="000F44E2" w:rsidRPr="00F90DFC" w:rsidRDefault="000F44E2" w:rsidP="00F90DFC">
            <w:pPr>
              <w:rPr>
                <w:b/>
                <w:bCs/>
              </w:rPr>
            </w:pPr>
            <w:r w:rsidRPr="00F90DFC">
              <w:rPr>
                <w:b/>
                <w:bCs/>
              </w:rPr>
              <w:t>Replicate</w:t>
            </w:r>
          </w:p>
        </w:tc>
        <w:tc>
          <w:tcPr>
            <w:tcW w:w="1129" w:type="dxa"/>
            <w:shd w:val="clear" w:color="auto" w:fill="BFBFBF" w:themeFill="background1" w:themeFillShade="BF"/>
            <w:noWrap/>
            <w:hideMark/>
          </w:tcPr>
          <w:p w14:paraId="55635131" w14:textId="77777777" w:rsidR="000F44E2" w:rsidRPr="00F90DFC" w:rsidRDefault="000F44E2" w:rsidP="00F90DFC">
            <w:pPr>
              <w:rPr>
                <w:b/>
                <w:bCs/>
              </w:rPr>
            </w:pPr>
            <w:r w:rsidRPr="00F90DFC">
              <w:rPr>
                <w:b/>
                <w:bCs/>
              </w:rPr>
              <w:t>Tissue</w:t>
            </w:r>
          </w:p>
        </w:tc>
        <w:tc>
          <w:tcPr>
            <w:tcW w:w="1603" w:type="dxa"/>
            <w:shd w:val="clear" w:color="auto" w:fill="BFBFBF" w:themeFill="background1" w:themeFillShade="BF"/>
            <w:hideMark/>
          </w:tcPr>
          <w:p w14:paraId="5E2EAAB4" w14:textId="77777777" w:rsidR="000F44E2" w:rsidRPr="00F90DFC" w:rsidRDefault="000F44E2" w:rsidP="00F90DFC">
            <w:pPr>
              <w:rPr>
                <w:b/>
                <w:bCs/>
              </w:rPr>
            </w:pPr>
            <w:r w:rsidRPr="00F90DFC">
              <w:rPr>
                <w:b/>
                <w:bCs/>
              </w:rPr>
              <w:t>Description</w:t>
            </w:r>
          </w:p>
        </w:tc>
        <w:tc>
          <w:tcPr>
            <w:tcW w:w="1307" w:type="dxa"/>
            <w:shd w:val="clear" w:color="auto" w:fill="BFBFBF" w:themeFill="background1" w:themeFillShade="BF"/>
            <w:noWrap/>
            <w:hideMark/>
          </w:tcPr>
          <w:p w14:paraId="3F57966E" w14:textId="77777777" w:rsidR="000F44E2" w:rsidRPr="00F90DFC" w:rsidRDefault="000F44E2" w:rsidP="00F90DFC">
            <w:pPr>
              <w:rPr>
                <w:b/>
                <w:bCs/>
              </w:rPr>
            </w:pPr>
            <w:r w:rsidRPr="00F90DFC">
              <w:rPr>
                <w:b/>
                <w:bCs/>
              </w:rPr>
              <w:t>total reads</w:t>
            </w:r>
          </w:p>
        </w:tc>
        <w:tc>
          <w:tcPr>
            <w:tcW w:w="1307" w:type="dxa"/>
            <w:shd w:val="clear" w:color="auto" w:fill="BFBFBF" w:themeFill="background1" w:themeFillShade="BF"/>
            <w:noWrap/>
            <w:hideMark/>
          </w:tcPr>
          <w:p w14:paraId="1E32C80A" w14:textId="77777777" w:rsidR="000F44E2" w:rsidRPr="00F90DFC" w:rsidRDefault="000F44E2" w:rsidP="00F90DFC">
            <w:pPr>
              <w:rPr>
                <w:b/>
                <w:bCs/>
              </w:rPr>
            </w:pPr>
            <w:r w:rsidRPr="00F90DFC">
              <w:rPr>
                <w:b/>
                <w:bCs/>
              </w:rPr>
              <w:t>mapped reads</w:t>
            </w:r>
          </w:p>
        </w:tc>
        <w:tc>
          <w:tcPr>
            <w:tcW w:w="1399" w:type="dxa"/>
            <w:shd w:val="clear" w:color="auto" w:fill="BFBFBF" w:themeFill="background1" w:themeFillShade="BF"/>
            <w:noWrap/>
            <w:hideMark/>
          </w:tcPr>
          <w:p w14:paraId="1D30E573" w14:textId="5128D340" w:rsidR="000F44E2" w:rsidRPr="00F90DFC" w:rsidRDefault="000F44E2" w:rsidP="00F90DFC">
            <w:pPr>
              <w:rPr>
                <w:b/>
                <w:bCs/>
              </w:rPr>
            </w:pPr>
            <w:r w:rsidRPr="00F90DFC">
              <w:rPr>
                <w:b/>
                <w:bCs/>
              </w:rPr>
              <w:t>Ref</w:t>
            </w:r>
          </w:p>
        </w:tc>
      </w:tr>
      <w:tr w:rsidR="00990DE3" w:rsidRPr="00F90DFC" w14:paraId="5BA885C2" w14:textId="77777777" w:rsidTr="00F90DFC">
        <w:trPr>
          <w:trHeight w:val="360"/>
        </w:trPr>
        <w:tc>
          <w:tcPr>
            <w:tcW w:w="1434" w:type="dxa"/>
            <w:noWrap/>
            <w:hideMark/>
          </w:tcPr>
          <w:p w14:paraId="4ACD56C5" w14:textId="77777777" w:rsidR="000F44E2" w:rsidRPr="00F90DFC" w:rsidRDefault="000F44E2">
            <w:pPr>
              <w:rPr>
                <w:i/>
                <w:iCs/>
              </w:rPr>
            </w:pPr>
            <w:r w:rsidRPr="00F90DFC">
              <w:rPr>
                <w:i/>
                <w:iCs/>
              </w:rPr>
              <w:t>Run1</w:t>
            </w:r>
          </w:p>
        </w:tc>
        <w:tc>
          <w:tcPr>
            <w:tcW w:w="1434" w:type="dxa"/>
            <w:noWrap/>
            <w:hideMark/>
          </w:tcPr>
          <w:p w14:paraId="42869F34" w14:textId="77777777" w:rsidR="000F44E2" w:rsidRPr="00F90DFC" w:rsidRDefault="000F44E2">
            <w:pPr>
              <w:rPr>
                <w:i/>
                <w:iCs/>
              </w:rPr>
            </w:pPr>
            <w:r w:rsidRPr="00F90DFC">
              <w:rPr>
                <w:i/>
                <w:iCs/>
              </w:rPr>
              <w:t>Run2</w:t>
            </w:r>
          </w:p>
        </w:tc>
        <w:tc>
          <w:tcPr>
            <w:tcW w:w="1434" w:type="dxa"/>
            <w:noWrap/>
            <w:hideMark/>
          </w:tcPr>
          <w:p w14:paraId="41966D59" w14:textId="77777777" w:rsidR="000F44E2" w:rsidRPr="00F90DFC" w:rsidRDefault="000F44E2">
            <w:pPr>
              <w:rPr>
                <w:i/>
                <w:iCs/>
              </w:rPr>
            </w:pPr>
            <w:r w:rsidRPr="00F90DFC">
              <w:rPr>
                <w:i/>
                <w:iCs/>
              </w:rPr>
              <w:t>Run3</w:t>
            </w:r>
          </w:p>
        </w:tc>
        <w:tc>
          <w:tcPr>
            <w:tcW w:w="2142" w:type="dxa"/>
            <w:noWrap/>
            <w:hideMark/>
          </w:tcPr>
          <w:p w14:paraId="42EDD8E8" w14:textId="77777777" w:rsidR="000F44E2" w:rsidRPr="00F90DFC" w:rsidRDefault="000F44E2">
            <w:pPr>
              <w:rPr>
                <w:i/>
                <w:iCs/>
              </w:rPr>
            </w:pPr>
            <w:r w:rsidRPr="00F90DFC">
              <w:rPr>
                <w:i/>
                <w:iCs/>
              </w:rPr>
              <w:t> </w:t>
            </w:r>
          </w:p>
        </w:tc>
        <w:tc>
          <w:tcPr>
            <w:tcW w:w="1201" w:type="dxa"/>
            <w:noWrap/>
            <w:hideMark/>
          </w:tcPr>
          <w:p w14:paraId="39A71380" w14:textId="77777777" w:rsidR="000F44E2" w:rsidRPr="00F90DFC" w:rsidRDefault="000F44E2">
            <w:pPr>
              <w:rPr>
                <w:i/>
                <w:iCs/>
              </w:rPr>
            </w:pPr>
            <w:r w:rsidRPr="00F90DFC">
              <w:rPr>
                <w:i/>
                <w:iCs/>
              </w:rPr>
              <w:t> </w:t>
            </w:r>
          </w:p>
        </w:tc>
        <w:tc>
          <w:tcPr>
            <w:tcW w:w="1129" w:type="dxa"/>
            <w:noWrap/>
            <w:hideMark/>
          </w:tcPr>
          <w:p w14:paraId="59A3D975" w14:textId="77777777" w:rsidR="000F44E2" w:rsidRPr="00F90DFC" w:rsidRDefault="000F44E2">
            <w:pPr>
              <w:rPr>
                <w:i/>
                <w:iCs/>
              </w:rPr>
            </w:pPr>
            <w:r w:rsidRPr="00F90DFC">
              <w:rPr>
                <w:i/>
                <w:iCs/>
              </w:rPr>
              <w:t> </w:t>
            </w:r>
          </w:p>
        </w:tc>
        <w:tc>
          <w:tcPr>
            <w:tcW w:w="1603" w:type="dxa"/>
            <w:hideMark/>
          </w:tcPr>
          <w:p w14:paraId="7DDA5409" w14:textId="77777777" w:rsidR="000F44E2" w:rsidRPr="00F90DFC" w:rsidRDefault="000F44E2">
            <w:pPr>
              <w:rPr>
                <w:i/>
                <w:iCs/>
              </w:rPr>
            </w:pPr>
            <w:r w:rsidRPr="00F90DFC">
              <w:rPr>
                <w:i/>
                <w:iCs/>
              </w:rPr>
              <w:t> </w:t>
            </w:r>
          </w:p>
        </w:tc>
        <w:tc>
          <w:tcPr>
            <w:tcW w:w="1307" w:type="dxa"/>
            <w:noWrap/>
            <w:hideMark/>
          </w:tcPr>
          <w:p w14:paraId="3BD6EB1C" w14:textId="77777777" w:rsidR="000F44E2" w:rsidRPr="00F90DFC" w:rsidRDefault="000F44E2">
            <w:pPr>
              <w:rPr>
                <w:i/>
                <w:iCs/>
              </w:rPr>
            </w:pPr>
            <w:r w:rsidRPr="00F90DFC">
              <w:rPr>
                <w:i/>
                <w:iCs/>
              </w:rPr>
              <w:t> </w:t>
            </w:r>
          </w:p>
        </w:tc>
        <w:tc>
          <w:tcPr>
            <w:tcW w:w="1307" w:type="dxa"/>
            <w:noWrap/>
            <w:hideMark/>
          </w:tcPr>
          <w:p w14:paraId="3F06652B" w14:textId="77777777" w:rsidR="000F44E2" w:rsidRPr="00F90DFC" w:rsidRDefault="000F44E2">
            <w:pPr>
              <w:rPr>
                <w:i/>
                <w:iCs/>
              </w:rPr>
            </w:pPr>
            <w:r w:rsidRPr="00F90DFC">
              <w:rPr>
                <w:i/>
                <w:iCs/>
              </w:rPr>
              <w:t> </w:t>
            </w:r>
          </w:p>
        </w:tc>
        <w:tc>
          <w:tcPr>
            <w:tcW w:w="1399" w:type="dxa"/>
            <w:noWrap/>
            <w:hideMark/>
          </w:tcPr>
          <w:p w14:paraId="7363EDD9" w14:textId="77777777" w:rsidR="000F44E2" w:rsidRPr="00F90DFC" w:rsidRDefault="000F44E2">
            <w:pPr>
              <w:rPr>
                <w:i/>
                <w:iCs/>
              </w:rPr>
            </w:pPr>
            <w:r w:rsidRPr="00F90DFC">
              <w:rPr>
                <w:i/>
                <w:iCs/>
              </w:rPr>
              <w:t> </w:t>
            </w:r>
          </w:p>
        </w:tc>
      </w:tr>
      <w:tr w:rsidR="00990DE3" w:rsidRPr="000F44E2" w14:paraId="7FAB8EE2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B203AEA" w14:textId="77777777" w:rsidR="000F44E2" w:rsidRPr="000F44E2" w:rsidRDefault="000F44E2">
            <w:r w:rsidRPr="000F44E2">
              <w:t>SRR5177530</w:t>
            </w:r>
          </w:p>
        </w:tc>
        <w:tc>
          <w:tcPr>
            <w:tcW w:w="1434" w:type="dxa"/>
            <w:noWrap/>
            <w:hideMark/>
          </w:tcPr>
          <w:p w14:paraId="4E81223C" w14:textId="77777777" w:rsidR="000F44E2" w:rsidRPr="000F44E2" w:rsidRDefault="000F44E2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B0B421F" w14:textId="77777777" w:rsidR="000F44E2" w:rsidRPr="000F44E2" w:rsidRDefault="000F44E2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9F46F70" w14:textId="77777777" w:rsidR="000F44E2" w:rsidRPr="000F44E2" w:rsidRDefault="000F44E2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0163DCCE" w14:textId="77777777" w:rsidR="000F44E2" w:rsidRPr="000F44E2" w:rsidRDefault="000F44E2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6F1A7864" w14:textId="77777777" w:rsidR="000F44E2" w:rsidRPr="000F44E2" w:rsidRDefault="000F44E2">
            <w:r w:rsidRPr="000F44E2">
              <w:t>Hypha</w:t>
            </w:r>
          </w:p>
        </w:tc>
        <w:tc>
          <w:tcPr>
            <w:tcW w:w="1603" w:type="dxa"/>
            <w:hideMark/>
          </w:tcPr>
          <w:p w14:paraId="65897EF3" w14:textId="77777777" w:rsidR="000F44E2" w:rsidRPr="000F44E2" w:rsidRDefault="000F44E2">
            <w:r w:rsidRPr="000F44E2">
              <w:t>Vegetative hypha</w:t>
            </w:r>
          </w:p>
        </w:tc>
        <w:tc>
          <w:tcPr>
            <w:tcW w:w="1307" w:type="dxa"/>
            <w:noWrap/>
            <w:hideMark/>
          </w:tcPr>
          <w:p w14:paraId="66D827F0" w14:textId="77777777" w:rsidR="000F44E2" w:rsidRPr="000F44E2" w:rsidRDefault="000F44E2" w:rsidP="000F44E2">
            <w:r w:rsidRPr="000F44E2">
              <w:t>32325580</w:t>
            </w:r>
          </w:p>
        </w:tc>
        <w:tc>
          <w:tcPr>
            <w:tcW w:w="1307" w:type="dxa"/>
            <w:noWrap/>
            <w:hideMark/>
          </w:tcPr>
          <w:p w14:paraId="0D80FF1A" w14:textId="77777777" w:rsidR="000F44E2" w:rsidRPr="000F44E2" w:rsidRDefault="000F44E2" w:rsidP="000F44E2">
            <w:r w:rsidRPr="000F44E2">
              <w:t>31741851</w:t>
            </w:r>
          </w:p>
        </w:tc>
        <w:tc>
          <w:tcPr>
            <w:tcW w:w="1399" w:type="dxa"/>
            <w:noWrap/>
            <w:hideMark/>
          </w:tcPr>
          <w:p w14:paraId="28C744EA" w14:textId="2071A163" w:rsidR="000F44E2" w:rsidRPr="000F44E2" w:rsidRDefault="000F44E2">
            <w:r w:rsidRPr="000F44E2">
              <w:t> </w:t>
            </w:r>
            <w:r w:rsidR="001A2B52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 w:rsidR="001A2B52">
              <w:fldChar w:fldCharType="separate"/>
            </w:r>
            <w:r w:rsidR="00816F03">
              <w:rPr>
                <w:noProof/>
              </w:rPr>
              <w:t>(1)</w:t>
            </w:r>
            <w:r w:rsidR="001A2B52">
              <w:fldChar w:fldCharType="end"/>
            </w:r>
          </w:p>
        </w:tc>
      </w:tr>
      <w:tr w:rsidR="00990DE3" w:rsidRPr="000F44E2" w14:paraId="1F4C6051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395780C" w14:textId="77777777" w:rsidR="000F44E2" w:rsidRPr="000F44E2" w:rsidRDefault="000F44E2">
            <w:r w:rsidRPr="000F44E2">
              <w:t>SRR5177529</w:t>
            </w:r>
          </w:p>
        </w:tc>
        <w:tc>
          <w:tcPr>
            <w:tcW w:w="1434" w:type="dxa"/>
            <w:noWrap/>
            <w:hideMark/>
          </w:tcPr>
          <w:p w14:paraId="482B5F9E" w14:textId="77777777" w:rsidR="000F44E2" w:rsidRPr="000F44E2" w:rsidRDefault="000F44E2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3000298" w14:textId="77777777" w:rsidR="000F44E2" w:rsidRPr="000F44E2" w:rsidRDefault="000F44E2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2706505" w14:textId="77777777" w:rsidR="000F44E2" w:rsidRPr="000F44E2" w:rsidRDefault="000F44E2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5CE06EEB" w14:textId="77777777" w:rsidR="000F44E2" w:rsidRPr="000F44E2" w:rsidRDefault="000F44E2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290C2230" w14:textId="77777777" w:rsidR="000F44E2" w:rsidRPr="000F44E2" w:rsidRDefault="000F44E2">
            <w:r w:rsidRPr="000F44E2">
              <w:t>Hypha</w:t>
            </w:r>
          </w:p>
        </w:tc>
        <w:tc>
          <w:tcPr>
            <w:tcW w:w="1603" w:type="dxa"/>
            <w:hideMark/>
          </w:tcPr>
          <w:p w14:paraId="518845BB" w14:textId="77777777" w:rsidR="000F44E2" w:rsidRPr="000F44E2" w:rsidRDefault="000F44E2">
            <w:r w:rsidRPr="000F44E2">
              <w:t>Vegetative hypha</w:t>
            </w:r>
          </w:p>
        </w:tc>
        <w:tc>
          <w:tcPr>
            <w:tcW w:w="1307" w:type="dxa"/>
            <w:noWrap/>
            <w:hideMark/>
          </w:tcPr>
          <w:p w14:paraId="73E7FCE8" w14:textId="77777777" w:rsidR="000F44E2" w:rsidRPr="000F44E2" w:rsidRDefault="000F44E2" w:rsidP="000F44E2">
            <w:r w:rsidRPr="000F44E2">
              <w:t>38796027</w:t>
            </w:r>
          </w:p>
        </w:tc>
        <w:tc>
          <w:tcPr>
            <w:tcW w:w="1307" w:type="dxa"/>
            <w:noWrap/>
            <w:hideMark/>
          </w:tcPr>
          <w:p w14:paraId="25DE58A7" w14:textId="77777777" w:rsidR="000F44E2" w:rsidRPr="000F44E2" w:rsidRDefault="000F44E2" w:rsidP="000F44E2">
            <w:r w:rsidRPr="000F44E2">
              <w:t>38146518</w:t>
            </w:r>
          </w:p>
        </w:tc>
        <w:tc>
          <w:tcPr>
            <w:tcW w:w="1399" w:type="dxa"/>
            <w:noWrap/>
            <w:hideMark/>
          </w:tcPr>
          <w:p w14:paraId="5DFBC89F" w14:textId="38BDDFD8" w:rsidR="000F44E2" w:rsidRPr="000F44E2" w:rsidRDefault="000F44E2">
            <w:r w:rsidRPr="000F44E2">
              <w:t> </w:t>
            </w:r>
            <w:r w:rsidR="001A2B52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 w:rsidR="001A2B52">
              <w:fldChar w:fldCharType="separate"/>
            </w:r>
            <w:r w:rsidR="00816F03">
              <w:rPr>
                <w:noProof/>
              </w:rPr>
              <w:t>(1)</w:t>
            </w:r>
            <w:r w:rsidR="001A2B52">
              <w:fldChar w:fldCharType="end"/>
            </w:r>
          </w:p>
        </w:tc>
      </w:tr>
      <w:tr w:rsidR="00990DE3" w:rsidRPr="000F44E2" w14:paraId="2B5C2CFB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017D41F" w14:textId="77777777" w:rsidR="000F44E2" w:rsidRPr="000F44E2" w:rsidRDefault="000F44E2">
            <w:r w:rsidRPr="000F44E2">
              <w:t>SRR5177528</w:t>
            </w:r>
          </w:p>
        </w:tc>
        <w:tc>
          <w:tcPr>
            <w:tcW w:w="1434" w:type="dxa"/>
            <w:noWrap/>
            <w:hideMark/>
          </w:tcPr>
          <w:p w14:paraId="3D319B27" w14:textId="77777777" w:rsidR="000F44E2" w:rsidRPr="000F44E2" w:rsidRDefault="000F44E2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31A049B" w14:textId="77777777" w:rsidR="000F44E2" w:rsidRPr="000F44E2" w:rsidRDefault="000F44E2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82F7532" w14:textId="77777777" w:rsidR="000F44E2" w:rsidRPr="000F44E2" w:rsidRDefault="000F44E2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1FAFAC33" w14:textId="77777777" w:rsidR="000F44E2" w:rsidRPr="000F44E2" w:rsidRDefault="000F44E2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316DDA60" w14:textId="77777777" w:rsidR="000F44E2" w:rsidRPr="000F44E2" w:rsidRDefault="000F44E2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5E5F510A" w14:textId="77777777" w:rsidR="000F44E2" w:rsidRPr="000F44E2" w:rsidRDefault="000F44E2">
            <w:r w:rsidRPr="000F44E2">
              <w:t>3-dpf Perithecia</w:t>
            </w:r>
          </w:p>
        </w:tc>
        <w:tc>
          <w:tcPr>
            <w:tcW w:w="1307" w:type="dxa"/>
            <w:noWrap/>
            <w:hideMark/>
          </w:tcPr>
          <w:p w14:paraId="09B4E75E" w14:textId="77777777" w:rsidR="000F44E2" w:rsidRPr="000F44E2" w:rsidRDefault="000F44E2" w:rsidP="000F44E2">
            <w:r w:rsidRPr="000F44E2">
              <w:t>27664762</w:t>
            </w:r>
          </w:p>
        </w:tc>
        <w:tc>
          <w:tcPr>
            <w:tcW w:w="1307" w:type="dxa"/>
            <w:noWrap/>
            <w:hideMark/>
          </w:tcPr>
          <w:p w14:paraId="7C1CC8DA" w14:textId="77777777" w:rsidR="000F44E2" w:rsidRPr="000F44E2" w:rsidRDefault="000F44E2" w:rsidP="000F44E2">
            <w:r w:rsidRPr="000F44E2">
              <w:t>26741407</w:t>
            </w:r>
          </w:p>
        </w:tc>
        <w:tc>
          <w:tcPr>
            <w:tcW w:w="1399" w:type="dxa"/>
            <w:noWrap/>
            <w:hideMark/>
          </w:tcPr>
          <w:p w14:paraId="77524CE0" w14:textId="068D47DC" w:rsidR="00833F01" w:rsidRPr="00833F01" w:rsidRDefault="000F44E2" w:rsidP="00833F01">
            <w:r w:rsidRPr="000F44E2">
              <w:t> </w:t>
            </w:r>
            <w:r w:rsidR="00833F01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 w:rsidR="00833F01">
              <w:fldChar w:fldCharType="separate"/>
            </w:r>
            <w:r w:rsidR="00816F03">
              <w:rPr>
                <w:noProof/>
              </w:rPr>
              <w:t>(1)</w:t>
            </w:r>
            <w:r w:rsidR="00833F01">
              <w:fldChar w:fldCharType="end"/>
            </w:r>
          </w:p>
        </w:tc>
      </w:tr>
      <w:tr w:rsidR="00990DE3" w:rsidRPr="000F44E2" w14:paraId="4184F436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0A36598D" w14:textId="77777777" w:rsidR="000F44E2" w:rsidRPr="000F44E2" w:rsidRDefault="000F44E2">
            <w:r w:rsidRPr="000F44E2">
              <w:t>SRR5177527</w:t>
            </w:r>
          </w:p>
        </w:tc>
        <w:tc>
          <w:tcPr>
            <w:tcW w:w="1434" w:type="dxa"/>
            <w:noWrap/>
            <w:hideMark/>
          </w:tcPr>
          <w:p w14:paraId="62162AD2" w14:textId="77777777" w:rsidR="000F44E2" w:rsidRPr="000F44E2" w:rsidRDefault="000F44E2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775A7C3" w14:textId="77777777" w:rsidR="000F44E2" w:rsidRPr="000F44E2" w:rsidRDefault="000F44E2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7B1A5C7" w14:textId="77777777" w:rsidR="000F44E2" w:rsidRPr="000F44E2" w:rsidRDefault="000F44E2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05319724" w14:textId="77777777" w:rsidR="000F44E2" w:rsidRPr="000F44E2" w:rsidRDefault="000F44E2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5A7FFD5E" w14:textId="77777777" w:rsidR="000F44E2" w:rsidRPr="000F44E2" w:rsidRDefault="000F44E2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7B27EF50" w14:textId="77777777" w:rsidR="000F44E2" w:rsidRPr="000F44E2" w:rsidRDefault="000F44E2">
            <w:r w:rsidRPr="000F44E2">
              <w:t>3-dpf Perithecia</w:t>
            </w:r>
          </w:p>
        </w:tc>
        <w:tc>
          <w:tcPr>
            <w:tcW w:w="1307" w:type="dxa"/>
            <w:noWrap/>
            <w:hideMark/>
          </w:tcPr>
          <w:p w14:paraId="4614CD0B" w14:textId="77777777" w:rsidR="000F44E2" w:rsidRPr="000F44E2" w:rsidRDefault="000F44E2" w:rsidP="000F44E2">
            <w:r w:rsidRPr="000F44E2">
              <w:t>32857537</w:t>
            </w:r>
          </w:p>
        </w:tc>
        <w:tc>
          <w:tcPr>
            <w:tcW w:w="1307" w:type="dxa"/>
            <w:noWrap/>
            <w:hideMark/>
          </w:tcPr>
          <w:p w14:paraId="270AF7F0" w14:textId="77777777" w:rsidR="000F44E2" w:rsidRPr="000F44E2" w:rsidRDefault="000F44E2" w:rsidP="000F44E2">
            <w:r w:rsidRPr="000F44E2">
              <w:t>31242712</w:t>
            </w:r>
          </w:p>
        </w:tc>
        <w:tc>
          <w:tcPr>
            <w:tcW w:w="1399" w:type="dxa"/>
            <w:noWrap/>
            <w:hideMark/>
          </w:tcPr>
          <w:p w14:paraId="6AD67CF7" w14:textId="750A7B0A" w:rsidR="000F44E2" w:rsidRPr="000F44E2" w:rsidRDefault="000F44E2">
            <w:r w:rsidRPr="000F44E2">
              <w:t> </w:t>
            </w:r>
            <w:r w:rsidR="00833F01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 w:rsidR="00833F01">
              <w:fldChar w:fldCharType="separate"/>
            </w:r>
            <w:r w:rsidR="00816F03">
              <w:rPr>
                <w:noProof/>
              </w:rPr>
              <w:t>(1)</w:t>
            </w:r>
            <w:r w:rsidR="00833F01">
              <w:fldChar w:fldCharType="end"/>
            </w:r>
          </w:p>
        </w:tc>
      </w:tr>
      <w:tr w:rsidR="00990DE3" w:rsidRPr="000F44E2" w14:paraId="0C71826C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499856C" w14:textId="77777777" w:rsidR="000F44E2" w:rsidRPr="000F44E2" w:rsidRDefault="000F44E2">
            <w:r w:rsidRPr="000F44E2">
              <w:t>SRR5177526</w:t>
            </w:r>
          </w:p>
        </w:tc>
        <w:tc>
          <w:tcPr>
            <w:tcW w:w="1434" w:type="dxa"/>
            <w:noWrap/>
            <w:hideMark/>
          </w:tcPr>
          <w:p w14:paraId="30A056DA" w14:textId="77777777" w:rsidR="000F44E2" w:rsidRPr="000F44E2" w:rsidRDefault="000F44E2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230C223" w14:textId="77777777" w:rsidR="000F44E2" w:rsidRPr="000F44E2" w:rsidRDefault="000F44E2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394837E" w14:textId="77777777" w:rsidR="000F44E2" w:rsidRPr="000F44E2" w:rsidRDefault="000F44E2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23855D41" w14:textId="77777777" w:rsidR="000F44E2" w:rsidRPr="000F44E2" w:rsidRDefault="000F44E2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4E57506B" w14:textId="77777777" w:rsidR="000F44E2" w:rsidRPr="000F44E2" w:rsidRDefault="000F44E2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06B4EF7E" w14:textId="77777777" w:rsidR="000F44E2" w:rsidRPr="000F44E2" w:rsidRDefault="000F44E2">
            <w:r w:rsidRPr="000F44E2">
              <w:t>4-dpf Perithecia</w:t>
            </w:r>
          </w:p>
        </w:tc>
        <w:tc>
          <w:tcPr>
            <w:tcW w:w="1307" w:type="dxa"/>
            <w:noWrap/>
            <w:hideMark/>
          </w:tcPr>
          <w:p w14:paraId="66546759" w14:textId="77777777" w:rsidR="000F44E2" w:rsidRPr="000F44E2" w:rsidRDefault="000F44E2" w:rsidP="000F44E2">
            <w:r w:rsidRPr="000F44E2">
              <w:t>35768086</w:t>
            </w:r>
          </w:p>
        </w:tc>
        <w:tc>
          <w:tcPr>
            <w:tcW w:w="1307" w:type="dxa"/>
            <w:noWrap/>
            <w:hideMark/>
          </w:tcPr>
          <w:p w14:paraId="4F0DB279" w14:textId="77777777" w:rsidR="000F44E2" w:rsidRPr="000F44E2" w:rsidRDefault="000F44E2" w:rsidP="000F44E2">
            <w:r w:rsidRPr="000F44E2">
              <w:t>31463412</w:t>
            </w:r>
          </w:p>
        </w:tc>
        <w:tc>
          <w:tcPr>
            <w:tcW w:w="1399" w:type="dxa"/>
            <w:noWrap/>
            <w:hideMark/>
          </w:tcPr>
          <w:p w14:paraId="5B84B06F" w14:textId="2E1F30B6" w:rsidR="000F44E2" w:rsidRPr="000F44E2" w:rsidRDefault="000F44E2">
            <w:r w:rsidRPr="000F44E2">
              <w:t> </w:t>
            </w:r>
            <w:r w:rsidR="00833F01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 w:rsidR="00833F01">
              <w:fldChar w:fldCharType="separate"/>
            </w:r>
            <w:r w:rsidR="00816F03">
              <w:rPr>
                <w:noProof/>
              </w:rPr>
              <w:t>(1)</w:t>
            </w:r>
            <w:r w:rsidR="00833F01">
              <w:fldChar w:fldCharType="end"/>
            </w:r>
          </w:p>
        </w:tc>
      </w:tr>
      <w:tr w:rsidR="00990DE3" w:rsidRPr="000F44E2" w14:paraId="7F22361D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9A51284" w14:textId="77777777" w:rsidR="000F44E2" w:rsidRPr="000F44E2" w:rsidRDefault="000F44E2">
            <w:r w:rsidRPr="000F44E2">
              <w:t>SRR5177525</w:t>
            </w:r>
          </w:p>
        </w:tc>
        <w:tc>
          <w:tcPr>
            <w:tcW w:w="1434" w:type="dxa"/>
            <w:noWrap/>
            <w:hideMark/>
          </w:tcPr>
          <w:p w14:paraId="4CC45560" w14:textId="77777777" w:rsidR="000F44E2" w:rsidRPr="000F44E2" w:rsidRDefault="000F44E2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30C34CB" w14:textId="77777777" w:rsidR="000F44E2" w:rsidRPr="000F44E2" w:rsidRDefault="000F44E2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6521F52" w14:textId="77777777" w:rsidR="000F44E2" w:rsidRPr="000F44E2" w:rsidRDefault="000F44E2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378862E2" w14:textId="77777777" w:rsidR="000F44E2" w:rsidRPr="000F44E2" w:rsidRDefault="000F44E2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064646A1" w14:textId="77777777" w:rsidR="000F44E2" w:rsidRPr="000F44E2" w:rsidRDefault="000F44E2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51104FC0" w14:textId="77777777" w:rsidR="000F44E2" w:rsidRPr="000F44E2" w:rsidRDefault="000F44E2">
            <w:r w:rsidRPr="000F44E2">
              <w:t>4-dpf Perithecia</w:t>
            </w:r>
          </w:p>
        </w:tc>
        <w:tc>
          <w:tcPr>
            <w:tcW w:w="1307" w:type="dxa"/>
            <w:noWrap/>
            <w:hideMark/>
          </w:tcPr>
          <w:p w14:paraId="79D05A9A" w14:textId="77777777" w:rsidR="000F44E2" w:rsidRPr="000F44E2" w:rsidRDefault="000F44E2" w:rsidP="000F44E2">
            <w:r w:rsidRPr="000F44E2">
              <w:t>37853182</w:t>
            </w:r>
          </w:p>
        </w:tc>
        <w:tc>
          <w:tcPr>
            <w:tcW w:w="1307" w:type="dxa"/>
            <w:noWrap/>
            <w:hideMark/>
          </w:tcPr>
          <w:p w14:paraId="4930CEB0" w14:textId="77777777" w:rsidR="000F44E2" w:rsidRPr="000F44E2" w:rsidRDefault="000F44E2" w:rsidP="000F44E2">
            <w:r w:rsidRPr="000F44E2">
              <w:t>35392322</w:t>
            </w:r>
          </w:p>
        </w:tc>
        <w:tc>
          <w:tcPr>
            <w:tcW w:w="1399" w:type="dxa"/>
            <w:noWrap/>
            <w:hideMark/>
          </w:tcPr>
          <w:p w14:paraId="707622CE" w14:textId="7D9C762D" w:rsidR="000F44E2" w:rsidRPr="000F44E2" w:rsidRDefault="000F44E2">
            <w:r w:rsidRPr="000F44E2">
              <w:t> </w:t>
            </w:r>
            <w:r w:rsidR="00833F01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 w:rsidR="00833F01">
              <w:fldChar w:fldCharType="separate"/>
            </w:r>
            <w:r w:rsidR="00816F03">
              <w:rPr>
                <w:noProof/>
              </w:rPr>
              <w:t>(1)</w:t>
            </w:r>
            <w:r w:rsidR="00833F01">
              <w:fldChar w:fldCharType="end"/>
            </w:r>
          </w:p>
        </w:tc>
      </w:tr>
      <w:tr w:rsidR="00990DE3" w:rsidRPr="000F44E2" w14:paraId="6FC7B044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E82EB59" w14:textId="77777777" w:rsidR="000F44E2" w:rsidRPr="000F44E2" w:rsidRDefault="000F44E2">
            <w:r w:rsidRPr="000F44E2">
              <w:t>SRR5177524</w:t>
            </w:r>
          </w:p>
        </w:tc>
        <w:tc>
          <w:tcPr>
            <w:tcW w:w="1434" w:type="dxa"/>
            <w:noWrap/>
            <w:hideMark/>
          </w:tcPr>
          <w:p w14:paraId="5F8B9610" w14:textId="77777777" w:rsidR="000F44E2" w:rsidRPr="000F44E2" w:rsidRDefault="000F44E2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908D0C3" w14:textId="77777777" w:rsidR="000F44E2" w:rsidRPr="000F44E2" w:rsidRDefault="000F44E2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23D805D" w14:textId="77777777" w:rsidR="000F44E2" w:rsidRPr="000F44E2" w:rsidRDefault="000F44E2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7C723A1C" w14:textId="77777777" w:rsidR="000F44E2" w:rsidRPr="000F44E2" w:rsidRDefault="000F44E2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452C4B91" w14:textId="77777777" w:rsidR="000F44E2" w:rsidRPr="000F44E2" w:rsidRDefault="000F44E2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4F5BDC35" w14:textId="77777777" w:rsidR="000F44E2" w:rsidRPr="000F44E2" w:rsidRDefault="000F44E2">
            <w:r w:rsidRPr="000F44E2">
              <w:t>5-dpf Perithecia</w:t>
            </w:r>
          </w:p>
        </w:tc>
        <w:tc>
          <w:tcPr>
            <w:tcW w:w="1307" w:type="dxa"/>
            <w:noWrap/>
            <w:hideMark/>
          </w:tcPr>
          <w:p w14:paraId="121BB1A0" w14:textId="77777777" w:rsidR="000F44E2" w:rsidRPr="000F44E2" w:rsidRDefault="000F44E2" w:rsidP="000F44E2">
            <w:r w:rsidRPr="000F44E2">
              <w:t>35942321</w:t>
            </w:r>
          </w:p>
        </w:tc>
        <w:tc>
          <w:tcPr>
            <w:tcW w:w="1307" w:type="dxa"/>
            <w:noWrap/>
            <w:hideMark/>
          </w:tcPr>
          <w:p w14:paraId="4B7A0ED5" w14:textId="77777777" w:rsidR="000F44E2" w:rsidRPr="000F44E2" w:rsidRDefault="000F44E2" w:rsidP="000F44E2">
            <w:r w:rsidRPr="000F44E2">
              <w:t>33844670</w:t>
            </w:r>
          </w:p>
        </w:tc>
        <w:tc>
          <w:tcPr>
            <w:tcW w:w="1399" w:type="dxa"/>
            <w:noWrap/>
            <w:hideMark/>
          </w:tcPr>
          <w:p w14:paraId="2497D4B3" w14:textId="766EA829" w:rsidR="000F44E2" w:rsidRPr="000F44E2" w:rsidRDefault="000F44E2">
            <w:r w:rsidRPr="000F44E2">
              <w:t> </w:t>
            </w:r>
            <w:r w:rsidR="00833F01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 w:rsidR="00833F01">
              <w:fldChar w:fldCharType="separate"/>
            </w:r>
            <w:r w:rsidR="00816F03">
              <w:rPr>
                <w:noProof/>
              </w:rPr>
              <w:t>(1)</w:t>
            </w:r>
            <w:r w:rsidR="00833F01">
              <w:fldChar w:fldCharType="end"/>
            </w:r>
          </w:p>
        </w:tc>
      </w:tr>
      <w:tr w:rsidR="00990DE3" w:rsidRPr="000F44E2" w14:paraId="4D910BEC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AC2075B" w14:textId="77777777" w:rsidR="000F44E2" w:rsidRPr="000F44E2" w:rsidRDefault="000F44E2">
            <w:r w:rsidRPr="000F44E2">
              <w:t>SRR5177522</w:t>
            </w:r>
          </w:p>
        </w:tc>
        <w:tc>
          <w:tcPr>
            <w:tcW w:w="1434" w:type="dxa"/>
            <w:noWrap/>
            <w:hideMark/>
          </w:tcPr>
          <w:p w14:paraId="60A10234" w14:textId="77777777" w:rsidR="000F44E2" w:rsidRPr="000F44E2" w:rsidRDefault="000F44E2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BDE5E0F" w14:textId="77777777" w:rsidR="000F44E2" w:rsidRPr="000F44E2" w:rsidRDefault="000F44E2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CCB1EC5" w14:textId="77777777" w:rsidR="000F44E2" w:rsidRPr="000F44E2" w:rsidRDefault="000F44E2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576843AE" w14:textId="77777777" w:rsidR="000F44E2" w:rsidRPr="000F44E2" w:rsidRDefault="000F44E2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55F95B6D" w14:textId="77777777" w:rsidR="000F44E2" w:rsidRPr="000F44E2" w:rsidRDefault="000F44E2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5A35500B" w14:textId="77777777" w:rsidR="000F44E2" w:rsidRPr="000F44E2" w:rsidRDefault="000F44E2">
            <w:r w:rsidRPr="000F44E2">
              <w:t>6-dpf Perithecia</w:t>
            </w:r>
          </w:p>
        </w:tc>
        <w:tc>
          <w:tcPr>
            <w:tcW w:w="1307" w:type="dxa"/>
            <w:noWrap/>
            <w:hideMark/>
          </w:tcPr>
          <w:p w14:paraId="4A4CA1F8" w14:textId="77777777" w:rsidR="000F44E2" w:rsidRPr="000F44E2" w:rsidRDefault="000F44E2" w:rsidP="000F44E2">
            <w:r w:rsidRPr="000F44E2">
              <w:t>37050858</w:t>
            </w:r>
          </w:p>
        </w:tc>
        <w:tc>
          <w:tcPr>
            <w:tcW w:w="1307" w:type="dxa"/>
            <w:noWrap/>
            <w:hideMark/>
          </w:tcPr>
          <w:p w14:paraId="78EE771D" w14:textId="77777777" w:rsidR="000F44E2" w:rsidRPr="000F44E2" w:rsidRDefault="000F44E2" w:rsidP="000F44E2">
            <w:r w:rsidRPr="000F44E2">
              <w:t>35631548</w:t>
            </w:r>
          </w:p>
        </w:tc>
        <w:tc>
          <w:tcPr>
            <w:tcW w:w="1399" w:type="dxa"/>
            <w:noWrap/>
            <w:hideMark/>
          </w:tcPr>
          <w:p w14:paraId="6F5C936F" w14:textId="0E362B01" w:rsidR="000F44E2" w:rsidRPr="000F44E2" w:rsidRDefault="000F44E2">
            <w:r w:rsidRPr="000F44E2">
              <w:t> </w:t>
            </w:r>
            <w:r w:rsidR="00833F01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 w:rsidR="00833F01">
              <w:fldChar w:fldCharType="separate"/>
            </w:r>
            <w:r w:rsidR="00816F03">
              <w:rPr>
                <w:noProof/>
              </w:rPr>
              <w:t>(1)</w:t>
            </w:r>
            <w:r w:rsidR="00833F01">
              <w:fldChar w:fldCharType="end"/>
            </w:r>
          </w:p>
        </w:tc>
      </w:tr>
      <w:tr w:rsidR="00990DE3" w:rsidRPr="000F44E2" w14:paraId="15514C06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0834DA7" w14:textId="77777777" w:rsidR="000F44E2" w:rsidRPr="000F44E2" w:rsidRDefault="000F44E2">
            <w:r w:rsidRPr="000F44E2">
              <w:t>SRR5177521</w:t>
            </w:r>
          </w:p>
        </w:tc>
        <w:tc>
          <w:tcPr>
            <w:tcW w:w="1434" w:type="dxa"/>
            <w:noWrap/>
            <w:hideMark/>
          </w:tcPr>
          <w:p w14:paraId="5846CF3E" w14:textId="77777777" w:rsidR="000F44E2" w:rsidRPr="000F44E2" w:rsidRDefault="000F44E2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F89539E" w14:textId="77777777" w:rsidR="000F44E2" w:rsidRPr="000F44E2" w:rsidRDefault="000F44E2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259A2EC" w14:textId="77777777" w:rsidR="000F44E2" w:rsidRPr="000F44E2" w:rsidRDefault="000F44E2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03CC1F5D" w14:textId="77777777" w:rsidR="000F44E2" w:rsidRPr="000F44E2" w:rsidRDefault="000F44E2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48DBEE47" w14:textId="77777777" w:rsidR="000F44E2" w:rsidRPr="000F44E2" w:rsidRDefault="000F44E2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3850FC2D" w14:textId="77777777" w:rsidR="000F44E2" w:rsidRPr="000F44E2" w:rsidRDefault="000F44E2">
            <w:r w:rsidRPr="000F44E2">
              <w:t>6-dpf Perithecia</w:t>
            </w:r>
          </w:p>
        </w:tc>
        <w:tc>
          <w:tcPr>
            <w:tcW w:w="1307" w:type="dxa"/>
            <w:noWrap/>
            <w:hideMark/>
          </w:tcPr>
          <w:p w14:paraId="15E710C8" w14:textId="77777777" w:rsidR="000F44E2" w:rsidRPr="000F44E2" w:rsidRDefault="000F44E2" w:rsidP="000F44E2">
            <w:r w:rsidRPr="000F44E2">
              <w:t>33168301</w:t>
            </w:r>
          </w:p>
        </w:tc>
        <w:tc>
          <w:tcPr>
            <w:tcW w:w="1307" w:type="dxa"/>
            <w:noWrap/>
            <w:hideMark/>
          </w:tcPr>
          <w:p w14:paraId="5C7B989A" w14:textId="77777777" w:rsidR="000F44E2" w:rsidRPr="000F44E2" w:rsidRDefault="000F44E2" w:rsidP="000F44E2">
            <w:r w:rsidRPr="000F44E2">
              <w:t>31397580</w:t>
            </w:r>
          </w:p>
        </w:tc>
        <w:tc>
          <w:tcPr>
            <w:tcW w:w="1399" w:type="dxa"/>
            <w:noWrap/>
            <w:hideMark/>
          </w:tcPr>
          <w:p w14:paraId="0C9A44E2" w14:textId="4F1C6D73" w:rsidR="000F44E2" w:rsidRPr="000F44E2" w:rsidRDefault="000F44E2">
            <w:r w:rsidRPr="000F44E2">
              <w:t> </w:t>
            </w:r>
            <w:r w:rsidR="00833F01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MaXU8L0F1dGhvcj48WWVhcj4yMDE3PC9ZZWFyPjxSZWNO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 w:rsidR="00833F01">
              <w:fldChar w:fldCharType="separate"/>
            </w:r>
            <w:r w:rsidR="00816F03">
              <w:rPr>
                <w:noProof/>
              </w:rPr>
              <w:t>(1)</w:t>
            </w:r>
            <w:r w:rsidR="00833F01">
              <w:fldChar w:fldCharType="end"/>
            </w:r>
          </w:p>
        </w:tc>
      </w:tr>
      <w:tr w:rsidR="00990DE3" w:rsidRPr="000F44E2" w14:paraId="65146BA3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ADE4550" w14:textId="77777777" w:rsidR="000F44E2" w:rsidRPr="000F44E2" w:rsidRDefault="000F44E2">
            <w:r w:rsidRPr="000F44E2">
              <w:t>SRR400660</w:t>
            </w:r>
          </w:p>
        </w:tc>
        <w:tc>
          <w:tcPr>
            <w:tcW w:w="1434" w:type="dxa"/>
            <w:noWrap/>
            <w:hideMark/>
          </w:tcPr>
          <w:p w14:paraId="6C1604AC" w14:textId="77777777" w:rsidR="000F44E2" w:rsidRPr="000F44E2" w:rsidRDefault="000F44E2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3BE2901" w14:textId="77777777" w:rsidR="000F44E2" w:rsidRPr="000F44E2" w:rsidRDefault="000F44E2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5137E234" w14:textId="77777777" w:rsidR="000F44E2" w:rsidRPr="000F44E2" w:rsidRDefault="000F44E2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7EDD2BC" w14:textId="77777777" w:rsidR="000F44E2" w:rsidRPr="000F44E2" w:rsidRDefault="000F44E2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29BA5B14" w14:textId="77777777" w:rsidR="000F44E2" w:rsidRPr="000F44E2" w:rsidRDefault="000F44E2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6D44CD81" w14:textId="77777777" w:rsidR="000F44E2" w:rsidRPr="000F44E2" w:rsidRDefault="000F44E2">
            <w:r w:rsidRPr="000F44E2">
              <w:t>Sucrose 4h</w:t>
            </w:r>
          </w:p>
        </w:tc>
        <w:tc>
          <w:tcPr>
            <w:tcW w:w="1307" w:type="dxa"/>
            <w:noWrap/>
            <w:hideMark/>
          </w:tcPr>
          <w:p w14:paraId="038CB365" w14:textId="77777777" w:rsidR="000F44E2" w:rsidRPr="000F44E2" w:rsidRDefault="000F44E2" w:rsidP="000F44E2">
            <w:r w:rsidRPr="000F44E2">
              <w:t>67488726</w:t>
            </w:r>
          </w:p>
        </w:tc>
        <w:tc>
          <w:tcPr>
            <w:tcW w:w="1307" w:type="dxa"/>
            <w:noWrap/>
            <w:hideMark/>
          </w:tcPr>
          <w:p w14:paraId="47CAE1F6" w14:textId="77777777" w:rsidR="000F44E2" w:rsidRPr="000F44E2" w:rsidRDefault="000F44E2" w:rsidP="000F44E2">
            <w:r w:rsidRPr="000F44E2">
              <w:t>65138966</w:t>
            </w:r>
          </w:p>
        </w:tc>
        <w:tc>
          <w:tcPr>
            <w:tcW w:w="1399" w:type="dxa"/>
            <w:noWrap/>
            <w:hideMark/>
          </w:tcPr>
          <w:p w14:paraId="4D4B8404" w14:textId="49222C4D" w:rsidR="000F44E2" w:rsidRPr="000F44E2" w:rsidRDefault="000F44E2">
            <w:r w:rsidRPr="000F44E2">
              <w:t> </w:t>
            </w:r>
            <w:r w:rsidR="00074431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 w:rsidR="00074431">
              <w:fldChar w:fldCharType="separate"/>
            </w:r>
            <w:r w:rsidR="00816F03">
              <w:rPr>
                <w:noProof/>
              </w:rPr>
              <w:t>(2)</w:t>
            </w:r>
            <w:r w:rsidR="00074431">
              <w:fldChar w:fldCharType="end"/>
            </w:r>
          </w:p>
        </w:tc>
      </w:tr>
      <w:tr w:rsidR="00990DE3" w:rsidRPr="000F44E2" w14:paraId="1D952F00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B72326A" w14:textId="77777777" w:rsidR="000F44E2" w:rsidRPr="000F44E2" w:rsidRDefault="000F44E2">
            <w:r w:rsidRPr="000F44E2">
              <w:t>SRR400659</w:t>
            </w:r>
          </w:p>
        </w:tc>
        <w:tc>
          <w:tcPr>
            <w:tcW w:w="1434" w:type="dxa"/>
            <w:noWrap/>
            <w:hideMark/>
          </w:tcPr>
          <w:p w14:paraId="4705036B" w14:textId="77777777" w:rsidR="000F44E2" w:rsidRPr="000F44E2" w:rsidRDefault="000F44E2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66103D4" w14:textId="77777777" w:rsidR="000F44E2" w:rsidRPr="000F44E2" w:rsidRDefault="000F44E2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2DC9B54" w14:textId="77777777" w:rsidR="000F44E2" w:rsidRPr="000F44E2" w:rsidRDefault="000F44E2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143FD204" w14:textId="77777777" w:rsidR="000F44E2" w:rsidRPr="000F44E2" w:rsidRDefault="000F44E2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6F689787" w14:textId="77777777" w:rsidR="000F44E2" w:rsidRPr="000F44E2" w:rsidRDefault="000F44E2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1A89F91A" w14:textId="77777777" w:rsidR="000F44E2" w:rsidRPr="000F44E2" w:rsidRDefault="000F44E2">
            <w:r w:rsidRPr="000F44E2">
              <w:t>Sucrose 4h</w:t>
            </w:r>
          </w:p>
        </w:tc>
        <w:tc>
          <w:tcPr>
            <w:tcW w:w="1307" w:type="dxa"/>
            <w:noWrap/>
            <w:hideMark/>
          </w:tcPr>
          <w:p w14:paraId="3A261304" w14:textId="77777777" w:rsidR="000F44E2" w:rsidRPr="000F44E2" w:rsidRDefault="000F44E2" w:rsidP="000F44E2">
            <w:r w:rsidRPr="000F44E2">
              <w:t>91200470</w:t>
            </w:r>
          </w:p>
        </w:tc>
        <w:tc>
          <w:tcPr>
            <w:tcW w:w="1307" w:type="dxa"/>
            <w:noWrap/>
            <w:hideMark/>
          </w:tcPr>
          <w:p w14:paraId="61B45F9C" w14:textId="77777777" w:rsidR="000F44E2" w:rsidRPr="000F44E2" w:rsidRDefault="000F44E2" w:rsidP="000F44E2">
            <w:r w:rsidRPr="000F44E2">
              <w:t>86830127</w:t>
            </w:r>
          </w:p>
        </w:tc>
        <w:tc>
          <w:tcPr>
            <w:tcW w:w="1399" w:type="dxa"/>
            <w:noWrap/>
            <w:hideMark/>
          </w:tcPr>
          <w:p w14:paraId="5FC4D7BC" w14:textId="31DD8B23" w:rsidR="000F44E2" w:rsidRPr="000F44E2" w:rsidRDefault="000F44E2">
            <w:r w:rsidRPr="000F44E2">
              <w:t> </w:t>
            </w:r>
            <w:r w:rsidR="00462005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 w:rsidR="00462005">
              <w:fldChar w:fldCharType="separate"/>
            </w:r>
            <w:r w:rsidR="00816F03">
              <w:rPr>
                <w:noProof/>
              </w:rPr>
              <w:t>(2)</w:t>
            </w:r>
            <w:r w:rsidR="00462005">
              <w:fldChar w:fldCharType="end"/>
            </w:r>
          </w:p>
        </w:tc>
      </w:tr>
      <w:tr w:rsidR="00990DE3" w:rsidRPr="000F44E2" w14:paraId="4E99D5B3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F38D575" w14:textId="77777777" w:rsidR="00CC77A9" w:rsidRPr="000F44E2" w:rsidRDefault="00CC77A9" w:rsidP="00CC77A9">
            <w:r w:rsidRPr="000F44E2">
              <w:t>SRR400658</w:t>
            </w:r>
          </w:p>
        </w:tc>
        <w:tc>
          <w:tcPr>
            <w:tcW w:w="1434" w:type="dxa"/>
            <w:noWrap/>
            <w:hideMark/>
          </w:tcPr>
          <w:p w14:paraId="4261EE21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1F92EF2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F8AD448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5BFE83E1" w14:textId="77777777" w:rsidR="00CC77A9" w:rsidRPr="000F44E2" w:rsidRDefault="00CC77A9" w:rsidP="00CC77A9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4E1631A5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47B57CA" w14:textId="77777777" w:rsidR="00CC77A9" w:rsidRPr="000F44E2" w:rsidRDefault="00CC77A9" w:rsidP="00CC77A9">
            <w:r w:rsidRPr="000F44E2">
              <w:t>Sucrose 4h</w:t>
            </w:r>
          </w:p>
        </w:tc>
        <w:tc>
          <w:tcPr>
            <w:tcW w:w="1307" w:type="dxa"/>
            <w:noWrap/>
            <w:hideMark/>
          </w:tcPr>
          <w:p w14:paraId="4AE3B9D9" w14:textId="77777777" w:rsidR="00CC77A9" w:rsidRPr="000F44E2" w:rsidRDefault="00CC77A9" w:rsidP="00CC77A9">
            <w:r w:rsidRPr="000F44E2">
              <w:t>14805960</w:t>
            </w:r>
          </w:p>
        </w:tc>
        <w:tc>
          <w:tcPr>
            <w:tcW w:w="1307" w:type="dxa"/>
            <w:noWrap/>
            <w:hideMark/>
          </w:tcPr>
          <w:p w14:paraId="1D5D8F07" w14:textId="77777777" w:rsidR="00CC77A9" w:rsidRPr="000F44E2" w:rsidRDefault="00CC77A9" w:rsidP="00CC77A9">
            <w:r w:rsidRPr="000F44E2">
              <w:t>14150647</w:t>
            </w:r>
          </w:p>
        </w:tc>
        <w:tc>
          <w:tcPr>
            <w:tcW w:w="1399" w:type="dxa"/>
            <w:noWrap/>
            <w:hideMark/>
          </w:tcPr>
          <w:p w14:paraId="2944C72D" w14:textId="4EF4B0B7" w:rsidR="00CC77A9" w:rsidRPr="000F44E2" w:rsidRDefault="00CC77A9" w:rsidP="00CC77A9">
            <w:r w:rsidRPr="000F44E2">
              <w:t> </w:t>
            </w:r>
            <w:r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2)</w:t>
            </w:r>
            <w:r>
              <w:fldChar w:fldCharType="end"/>
            </w:r>
          </w:p>
        </w:tc>
      </w:tr>
      <w:tr w:rsidR="00990DE3" w:rsidRPr="000F44E2" w14:paraId="0D54F1FB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EA81162" w14:textId="77777777" w:rsidR="00CC77A9" w:rsidRPr="000F44E2" w:rsidRDefault="00CC77A9" w:rsidP="00CC77A9">
            <w:r w:rsidRPr="000F44E2">
              <w:t>SRR400657</w:t>
            </w:r>
          </w:p>
        </w:tc>
        <w:tc>
          <w:tcPr>
            <w:tcW w:w="1434" w:type="dxa"/>
            <w:noWrap/>
            <w:hideMark/>
          </w:tcPr>
          <w:p w14:paraId="10AFE93F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793C71D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B4A8A57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5A9E72C" w14:textId="77777777" w:rsidR="00CC77A9" w:rsidRPr="000F44E2" w:rsidRDefault="00CC77A9" w:rsidP="00CC77A9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22166C56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5146E18E" w14:textId="77777777" w:rsidR="00CC77A9" w:rsidRPr="000F44E2" w:rsidRDefault="00CC77A9" w:rsidP="00CC77A9">
            <w:r w:rsidRPr="000F44E2">
              <w:t>Sucrose 1h</w:t>
            </w:r>
          </w:p>
        </w:tc>
        <w:tc>
          <w:tcPr>
            <w:tcW w:w="1307" w:type="dxa"/>
            <w:noWrap/>
            <w:hideMark/>
          </w:tcPr>
          <w:p w14:paraId="2747D4E9" w14:textId="77777777" w:rsidR="00CC77A9" w:rsidRPr="000F44E2" w:rsidRDefault="00CC77A9" w:rsidP="00CC77A9">
            <w:r w:rsidRPr="000F44E2">
              <w:t>79141911</w:t>
            </w:r>
          </w:p>
        </w:tc>
        <w:tc>
          <w:tcPr>
            <w:tcW w:w="1307" w:type="dxa"/>
            <w:noWrap/>
            <w:hideMark/>
          </w:tcPr>
          <w:p w14:paraId="09BFBDB3" w14:textId="77777777" w:rsidR="00CC77A9" w:rsidRPr="000F44E2" w:rsidRDefault="00CC77A9" w:rsidP="00CC77A9">
            <w:r w:rsidRPr="000F44E2">
              <w:t>71683811</w:t>
            </w:r>
          </w:p>
        </w:tc>
        <w:tc>
          <w:tcPr>
            <w:tcW w:w="1399" w:type="dxa"/>
            <w:noWrap/>
            <w:hideMark/>
          </w:tcPr>
          <w:p w14:paraId="1BDD2158" w14:textId="6EB13CED" w:rsidR="00CC77A9" w:rsidRPr="000F44E2" w:rsidRDefault="00CC77A9" w:rsidP="00CC77A9">
            <w:r w:rsidRPr="000F44E2">
              <w:t> </w:t>
            </w:r>
            <w:r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2)</w:t>
            </w:r>
            <w:r>
              <w:fldChar w:fldCharType="end"/>
            </w:r>
          </w:p>
        </w:tc>
      </w:tr>
      <w:tr w:rsidR="00990DE3" w:rsidRPr="000F44E2" w14:paraId="5F4AC7EA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0ED3E8D4" w14:textId="77777777" w:rsidR="00CC77A9" w:rsidRPr="000F44E2" w:rsidRDefault="00CC77A9" w:rsidP="00CC77A9">
            <w:r w:rsidRPr="000F44E2">
              <w:t>SRR400656</w:t>
            </w:r>
          </w:p>
        </w:tc>
        <w:tc>
          <w:tcPr>
            <w:tcW w:w="1434" w:type="dxa"/>
            <w:noWrap/>
            <w:hideMark/>
          </w:tcPr>
          <w:p w14:paraId="7297BACB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1E5FD46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F324644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6BE5E65" w14:textId="77777777" w:rsidR="00CC77A9" w:rsidRPr="000F44E2" w:rsidRDefault="00CC77A9" w:rsidP="00CC77A9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40380B4E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116752B" w14:textId="77777777" w:rsidR="00CC77A9" w:rsidRPr="000F44E2" w:rsidRDefault="00CC77A9" w:rsidP="00CC77A9">
            <w:r w:rsidRPr="000F44E2">
              <w:t>Sucrose 1h</w:t>
            </w:r>
          </w:p>
        </w:tc>
        <w:tc>
          <w:tcPr>
            <w:tcW w:w="1307" w:type="dxa"/>
            <w:noWrap/>
            <w:hideMark/>
          </w:tcPr>
          <w:p w14:paraId="1599D78D" w14:textId="77777777" w:rsidR="00CC77A9" w:rsidRPr="000F44E2" w:rsidRDefault="00CC77A9" w:rsidP="00CC77A9">
            <w:r w:rsidRPr="000F44E2">
              <w:t>85948194</w:t>
            </w:r>
          </w:p>
        </w:tc>
        <w:tc>
          <w:tcPr>
            <w:tcW w:w="1307" w:type="dxa"/>
            <w:noWrap/>
            <w:hideMark/>
          </w:tcPr>
          <w:p w14:paraId="49EF0966" w14:textId="77777777" w:rsidR="00CC77A9" w:rsidRPr="000F44E2" w:rsidRDefault="00CC77A9" w:rsidP="00CC77A9">
            <w:r w:rsidRPr="000F44E2">
              <w:t>79236659</w:t>
            </w:r>
          </w:p>
        </w:tc>
        <w:tc>
          <w:tcPr>
            <w:tcW w:w="1399" w:type="dxa"/>
            <w:noWrap/>
            <w:hideMark/>
          </w:tcPr>
          <w:p w14:paraId="72486B56" w14:textId="52D363A8" w:rsidR="00CC77A9" w:rsidRPr="000F44E2" w:rsidRDefault="00CC77A9" w:rsidP="00CC77A9">
            <w:r w:rsidRPr="000F44E2">
              <w:t> </w:t>
            </w:r>
            <w:r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2)</w:t>
            </w:r>
            <w:r>
              <w:fldChar w:fldCharType="end"/>
            </w:r>
          </w:p>
        </w:tc>
      </w:tr>
      <w:tr w:rsidR="00990DE3" w:rsidRPr="000F44E2" w14:paraId="4002B3FD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2E437A5" w14:textId="77777777" w:rsidR="00CC77A9" w:rsidRPr="000F44E2" w:rsidRDefault="00CC77A9" w:rsidP="00CC77A9">
            <w:r w:rsidRPr="000F44E2">
              <w:t>SRR400655</w:t>
            </w:r>
          </w:p>
        </w:tc>
        <w:tc>
          <w:tcPr>
            <w:tcW w:w="1434" w:type="dxa"/>
            <w:noWrap/>
            <w:hideMark/>
          </w:tcPr>
          <w:p w14:paraId="18379467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744F6A1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BB655B5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D02C4B7" w14:textId="77777777" w:rsidR="00CC77A9" w:rsidRPr="000F44E2" w:rsidRDefault="00CC77A9" w:rsidP="00CC77A9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2E4170A8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1F8B9E25" w14:textId="77777777" w:rsidR="00CC77A9" w:rsidRPr="000F44E2" w:rsidRDefault="00CC77A9" w:rsidP="00CC77A9">
            <w:r w:rsidRPr="000F44E2">
              <w:t>Sucrose 1h</w:t>
            </w:r>
          </w:p>
        </w:tc>
        <w:tc>
          <w:tcPr>
            <w:tcW w:w="1307" w:type="dxa"/>
            <w:noWrap/>
            <w:hideMark/>
          </w:tcPr>
          <w:p w14:paraId="4A3EC55C" w14:textId="77777777" w:rsidR="00CC77A9" w:rsidRPr="000F44E2" w:rsidRDefault="00CC77A9" w:rsidP="00CC77A9">
            <w:r w:rsidRPr="000F44E2">
              <w:t>20033088</w:t>
            </w:r>
          </w:p>
        </w:tc>
        <w:tc>
          <w:tcPr>
            <w:tcW w:w="1307" w:type="dxa"/>
            <w:noWrap/>
            <w:hideMark/>
          </w:tcPr>
          <w:p w14:paraId="6526450B" w14:textId="77777777" w:rsidR="00CC77A9" w:rsidRPr="000F44E2" w:rsidRDefault="00CC77A9" w:rsidP="00CC77A9">
            <w:r w:rsidRPr="000F44E2">
              <w:t>19207525</w:t>
            </w:r>
          </w:p>
        </w:tc>
        <w:tc>
          <w:tcPr>
            <w:tcW w:w="1399" w:type="dxa"/>
            <w:noWrap/>
            <w:hideMark/>
          </w:tcPr>
          <w:p w14:paraId="0833A30C" w14:textId="52DC63D8" w:rsidR="00CC77A9" w:rsidRPr="000F44E2" w:rsidRDefault="00CC77A9" w:rsidP="00CC77A9">
            <w:r w:rsidRPr="000F44E2">
              <w:t> </w:t>
            </w:r>
            <w:r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2)</w:t>
            </w:r>
            <w:r>
              <w:fldChar w:fldCharType="end"/>
            </w:r>
          </w:p>
        </w:tc>
      </w:tr>
      <w:tr w:rsidR="00990DE3" w:rsidRPr="000F44E2" w14:paraId="3B8DC429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2BFC654" w14:textId="77777777" w:rsidR="00CC77A9" w:rsidRPr="000F44E2" w:rsidRDefault="00CC77A9" w:rsidP="00CC77A9">
            <w:r w:rsidRPr="000F44E2">
              <w:t>SRR400654</w:t>
            </w:r>
          </w:p>
        </w:tc>
        <w:tc>
          <w:tcPr>
            <w:tcW w:w="1434" w:type="dxa"/>
            <w:noWrap/>
            <w:hideMark/>
          </w:tcPr>
          <w:p w14:paraId="5228610D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2201612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53FBB563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A6A72C0" w14:textId="77777777" w:rsidR="00CC77A9" w:rsidRPr="000F44E2" w:rsidRDefault="00CC77A9" w:rsidP="00CC77A9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60C11D25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6B87F5C5" w14:textId="77777777" w:rsidR="00CC77A9" w:rsidRPr="000F44E2" w:rsidRDefault="00CC77A9" w:rsidP="00CC77A9">
            <w:r w:rsidRPr="000F44E2">
              <w:t>No carbon 4h</w:t>
            </w:r>
          </w:p>
        </w:tc>
        <w:tc>
          <w:tcPr>
            <w:tcW w:w="1307" w:type="dxa"/>
            <w:noWrap/>
            <w:hideMark/>
          </w:tcPr>
          <w:p w14:paraId="59EC84E5" w14:textId="77777777" w:rsidR="00CC77A9" w:rsidRPr="000F44E2" w:rsidRDefault="00CC77A9" w:rsidP="00CC77A9">
            <w:r w:rsidRPr="000F44E2">
              <w:t>185052310</w:t>
            </w:r>
          </w:p>
        </w:tc>
        <w:tc>
          <w:tcPr>
            <w:tcW w:w="1307" w:type="dxa"/>
            <w:noWrap/>
            <w:hideMark/>
          </w:tcPr>
          <w:p w14:paraId="61B3289F" w14:textId="77777777" w:rsidR="00CC77A9" w:rsidRPr="000F44E2" w:rsidRDefault="00CC77A9" w:rsidP="00CC77A9">
            <w:r w:rsidRPr="000F44E2">
              <w:t>177218220</w:t>
            </w:r>
          </w:p>
        </w:tc>
        <w:tc>
          <w:tcPr>
            <w:tcW w:w="1399" w:type="dxa"/>
            <w:noWrap/>
            <w:hideMark/>
          </w:tcPr>
          <w:p w14:paraId="312A3707" w14:textId="60D05361" w:rsidR="00CC77A9" w:rsidRPr="000F44E2" w:rsidRDefault="00CC77A9" w:rsidP="00CC77A9">
            <w:r w:rsidRPr="000F44E2">
              <w:t> </w:t>
            </w:r>
            <w:r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2)</w:t>
            </w:r>
            <w:r>
              <w:fldChar w:fldCharType="end"/>
            </w:r>
          </w:p>
        </w:tc>
      </w:tr>
      <w:tr w:rsidR="00990DE3" w:rsidRPr="000F44E2" w14:paraId="1726525B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8AB30B6" w14:textId="77777777" w:rsidR="00CC77A9" w:rsidRPr="000F44E2" w:rsidRDefault="00CC77A9" w:rsidP="00CC77A9">
            <w:r w:rsidRPr="000F44E2">
              <w:t>SRR400653</w:t>
            </w:r>
          </w:p>
        </w:tc>
        <w:tc>
          <w:tcPr>
            <w:tcW w:w="1434" w:type="dxa"/>
            <w:noWrap/>
            <w:hideMark/>
          </w:tcPr>
          <w:p w14:paraId="6A788B75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D8B0370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90FA3CC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80BA737" w14:textId="77777777" w:rsidR="00CC77A9" w:rsidRPr="000F44E2" w:rsidRDefault="00CC77A9" w:rsidP="00CC77A9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721AEE93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0E3F7883" w14:textId="77777777" w:rsidR="00CC77A9" w:rsidRPr="000F44E2" w:rsidRDefault="00CC77A9" w:rsidP="00CC77A9">
            <w:r w:rsidRPr="000F44E2">
              <w:t>No carbon 4h</w:t>
            </w:r>
          </w:p>
        </w:tc>
        <w:tc>
          <w:tcPr>
            <w:tcW w:w="1307" w:type="dxa"/>
            <w:noWrap/>
            <w:hideMark/>
          </w:tcPr>
          <w:p w14:paraId="33FEFDDA" w14:textId="77777777" w:rsidR="00CC77A9" w:rsidRPr="000F44E2" w:rsidRDefault="00CC77A9" w:rsidP="00CC77A9">
            <w:r w:rsidRPr="000F44E2">
              <w:t>186502846</w:t>
            </w:r>
          </w:p>
        </w:tc>
        <w:tc>
          <w:tcPr>
            <w:tcW w:w="1307" w:type="dxa"/>
            <w:noWrap/>
            <w:hideMark/>
          </w:tcPr>
          <w:p w14:paraId="585D59E1" w14:textId="77777777" w:rsidR="00CC77A9" w:rsidRPr="000F44E2" w:rsidRDefault="00CC77A9" w:rsidP="00CC77A9">
            <w:r w:rsidRPr="000F44E2">
              <w:t>177721133</w:t>
            </w:r>
          </w:p>
        </w:tc>
        <w:tc>
          <w:tcPr>
            <w:tcW w:w="1399" w:type="dxa"/>
            <w:noWrap/>
            <w:hideMark/>
          </w:tcPr>
          <w:p w14:paraId="104DE3BC" w14:textId="310C6912" w:rsidR="00CC77A9" w:rsidRPr="000F44E2" w:rsidRDefault="00CC77A9" w:rsidP="00CC77A9">
            <w:r w:rsidRPr="000F44E2">
              <w:t> </w:t>
            </w:r>
            <w:r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2)</w:t>
            </w:r>
            <w:r>
              <w:fldChar w:fldCharType="end"/>
            </w:r>
          </w:p>
        </w:tc>
      </w:tr>
      <w:tr w:rsidR="00990DE3" w:rsidRPr="000F44E2" w14:paraId="3787A1AB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432233C" w14:textId="77777777" w:rsidR="00CC77A9" w:rsidRPr="000F44E2" w:rsidRDefault="00CC77A9" w:rsidP="00CC77A9">
            <w:r w:rsidRPr="000F44E2">
              <w:t>SRR400652</w:t>
            </w:r>
          </w:p>
        </w:tc>
        <w:tc>
          <w:tcPr>
            <w:tcW w:w="1434" w:type="dxa"/>
            <w:noWrap/>
            <w:hideMark/>
          </w:tcPr>
          <w:p w14:paraId="027E74CA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8532181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8392D94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04965DD6" w14:textId="77777777" w:rsidR="00CC77A9" w:rsidRPr="000F44E2" w:rsidRDefault="00CC77A9" w:rsidP="00CC77A9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179A90C5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1FB0879F" w14:textId="77777777" w:rsidR="00CC77A9" w:rsidRPr="000F44E2" w:rsidRDefault="00CC77A9" w:rsidP="00CC77A9">
            <w:r w:rsidRPr="000F44E2">
              <w:t>No carbon 4h</w:t>
            </w:r>
          </w:p>
        </w:tc>
        <w:tc>
          <w:tcPr>
            <w:tcW w:w="1307" w:type="dxa"/>
            <w:noWrap/>
            <w:hideMark/>
          </w:tcPr>
          <w:p w14:paraId="524F9F20" w14:textId="77777777" w:rsidR="00CC77A9" w:rsidRPr="000F44E2" w:rsidRDefault="00CC77A9" w:rsidP="00CC77A9">
            <w:r w:rsidRPr="000F44E2">
              <w:t>65277122</w:t>
            </w:r>
          </w:p>
        </w:tc>
        <w:tc>
          <w:tcPr>
            <w:tcW w:w="1307" w:type="dxa"/>
            <w:noWrap/>
            <w:hideMark/>
          </w:tcPr>
          <w:p w14:paraId="53986996" w14:textId="77777777" w:rsidR="00CC77A9" w:rsidRPr="000F44E2" w:rsidRDefault="00CC77A9" w:rsidP="00CC77A9">
            <w:r w:rsidRPr="000F44E2">
              <w:t>60153039</w:t>
            </w:r>
          </w:p>
        </w:tc>
        <w:tc>
          <w:tcPr>
            <w:tcW w:w="1399" w:type="dxa"/>
            <w:noWrap/>
            <w:hideMark/>
          </w:tcPr>
          <w:p w14:paraId="19178CF7" w14:textId="2D73CE81" w:rsidR="00CC77A9" w:rsidRPr="000F44E2" w:rsidRDefault="00CC77A9" w:rsidP="00CC77A9">
            <w:r w:rsidRPr="000F44E2">
              <w:t> </w:t>
            </w:r>
            <w:r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2)</w:t>
            </w:r>
            <w:r>
              <w:fldChar w:fldCharType="end"/>
            </w:r>
          </w:p>
        </w:tc>
      </w:tr>
      <w:tr w:rsidR="00990DE3" w:rsidRPr="000F44E2" w14:paraId="4445354D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951F0F7" w14:textId="77777777" w:rsidR="00CC77A9" w:rsidRPr="000F44E2" w:rsidRDefault="00CC77A9" w:rsidP="00CC77A9">
            <w:r w:rsidRPr="000F44E2">
              <w:t>SRR400651</w:t>
            </w:r>
          </w:p>
        </w:tc>
        <w:tc>
          <w:tcPr>
            <w:tcW w:w="1434" w:type="dxa"/>
            <w:noWrap/>
            <w:hideMark/>
          </w:tcPr>
          <w:p w14:paraId="07961764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40BFAC5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AA02E2E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E189A03" w14:textId="77777777" w:rsidR="00CC77A9" w:rsidRPr="000F44E2" w:rsidRDefault="00CC77A9" w:rsidP="00CC77A9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40D9564F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6CD0D9DB" w14:textId="77777777" w:rsidR="00CC77A9" w:rsidRPr="000F44E2" w:rsidRDefault="00CC77A9" w:rsidP="00CC77A9">
            <w:r w:rsidRPr="000F44E2">
              <w:t>No carbon 1h</w:t>
            </w:r>
          </w:p>
        </w:tc>
        <w:tc>
          <w:tcPr>
            <w:tcW w:w="1307" w:type="dxa"/>
            <w:noWrap/>
            <w:hideMark/>
          </w:tcPr>
          <w:p w14:paraId="23429980" w14:textId="77777777" w:rsidR="00CC77A9" w:rsidRPr="000F44E2" w:rsidRDefault="00CC77A9" w:rsidP="00CC77A9">
            <w:r w:rsidRPr="000F44E2">
              <w:t>70273990</w:t>
            </w:r>
          </w:p>
        </w:tc>
        <w:tc>
          <w:tcPr>
            <w:tcW w:w="1307" w:type="dxa"/>
            <w:noWrap/>
            <w:hideMark/>
          </w:tcPr>
          <w:p w14:paraId="4D078F8D" w14:textId="77777777" w:rsidR="00CC77A9" w:rsidRPr="000F44E2" w:rsidRDefault="00CC77A9" w:rsidP="00CC77A9">
            <w:r w:rsidRPr="000F44E2">
              <w:t>63679879</w:t>
            </w:r>
          </w:p>
        </w:tc>
        <w:tc>
          <w:tcPr>
            <w:tcW w:w="1399" w:type="dxa"/>
            <w:noWrap/>
            <w:hideMark/>
          </w:tcPr>
          <w:p w14:paraId="361AFC13" w14:textId="171EAFFE" w:rsidR="00CC77A9" w:rsidRPr="000F44E2" w:rsidRDefault="00CC77A9" w:rsidP="00CC77A9">
            <w:r w:rsidRPr="000F44E2">
              <w:t> </w:t>
            </w:r>
            <w:r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2)</w:t>
            </w:r>
            <w:r>
              <w:fldChar w:fldCharType="end"/>
            </w:r>
          </w:p>
        </w:tc>
      </w:tr>
      <w:tr w:rsidR="00990DE3" w:rsidRPr="000F44E2" w14:paraId="4C4798D6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E1AA0FE" w14:textId="77777777" w:rsidR="00CC77A9" w:rsidRPr="000F44E2" w:rsidRDefault="00CC77A9" w:rsidP="00CC77A9">
            <w:r w:rsidRPr="000F44E2">
              <w:lastRenderedPageBreak/>
              <w:t>SRR400650</w:t>
            </w:r>
          </w:p>
        </w:tc>
        <w:tc>
          <w:tcPr>
            <w:tcW w:w="1434" w:type="dxa"/>
            <w:noWrap/>
            <w:hideMark/>
          </w:tcPr>
          <w:p w14:paraId="4E9EF7D4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3966BC3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CB0F951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2C59A4B1" w14:textId="77777777" w:rsidR="00CC77A9" w:rsidRPr="000F44E2" w:rsidRDefault="00CC77A9" w:rsidP="00CC77A9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060FF558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2D43D8AF" w14:textId="77777777" w:rsidR="00CC77A9" w:rsidRPr="000F44E2" w:rsidRDefault="00CC77A9" w:rsidP="00CC77A9">
            <w:r w:rsidRPr="000F44E2">
              <w:t>Avicel 4h</w:t>
            </w:r>
          </w:p>
        </w:tc>
        <w:tc>
          <w:tcPr>
            <w:tcW w:w="1307" w:type="dxa"/>
            <w:noWrap/>
            <w:hideMark/>
          </w:tcPr>
          <w:p w14:paraId="1EDC6F64" w14:textId="77777777" w:rsidR="00CC77A9" w:rsidRPr="000F44E2" w:rsidRDefault="00CC77A9" w:rsidP="00CC77A9">
            <w:r w:rsidRPr="000F44E2">
              <w:t>61959507</w:t>
            </w:r>
          </w:p>
        </w:tc>
        <w:tc>
          <w:tcPr>
            <w:tcW w:w="1307" w:type="dxa"/>
            <w:noWrap/>
            <w:hideMark/>
          </w:tcPr>
          <w:p w14:paraId="09AA238D" w14:textId="77777777" w:rsidR="00CC77A9" w:rsidRPr="000F44E2" w:rsidRDefault="00CC77A9" w:rsidP="00CC77A9">
            <w:r w:rsidRPr="000F44E2">
              <w:t>59094103</w:t>
            </w:r>
          </w:p>
        </w:tc>
        <w:tc>
          <w:tcPr>
            <w:tcW w:w="1399" w:type="dxa"/>
            <w:noWrap/>
            <w:hideMark/>
          </w:tcPr>
          <w:p w14:paraId="5F2291FE" w14:textId="2BF8E087" w:rsidR="00CC77A9" w:rsidRPr="000F44E2" w:rsidRDefault="00CC77A9" w:rsidP="00CC77A9">
            <w:r w:rsidRPr="000F44E2">
              <w:t> </w:t>
            </w:r>
            <w:r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2)</w:t>
            </w:r>
            <w:r>
              <w:fldChar w:fldCharType="end"/>
            </w:r>
          </w:p>
        </w:tc>
      </w:tr>
      <w:tr w:rsidR="00990DE3" w:rsidRPr="000F44E2" w14:paraId="1D48CBA2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1BF223B" w14:textId="77777777" w:rsidR="00CC77A9" w:rsidRPr="000F44E2" w:rsidRDefault="00CC77A9" w:rsidP="00CC77A9">
            <w:r w:rsidRPr="000F44E2">
              <w:t>SRR400649</w:t>
            </w:r>
          </w:p>
        </w:tc>
        <w:tc>
          <w:tcPr>
            <w:tcW w:w="1434" w:type="dxa"/>
            <w:noWrap/>
            <w:hideMark/>
          </w:tcPr>
          <w:p w14:paraId="4C911F21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6640BD4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726B1DC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228229DA" w14:textId="77777777" w:rsidR="00CC77A9" w:rsidRPr="000F44E2" w:rsidRDefault="00CC77A9" w:rsidP="00CC77A9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768C5D72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01E9C2AC" w14:textId="77777777" w:rsidR="00CC77A9" w:rsidRPr="000F44E2" w:rsidRDefault="00CC77A9" w:rsidP="00CC77A9">
            <w:r w:rsidRPr="000F44E2">
              <w:t>Avicel 4h</w:t>
            </w:r>
          </w:p>
        </w:tc>
        <w:tc>
          <w:tcPr>
            <w:tcW w:w="1307" w:type="dxa"/>
            <w:noWrap/>
            <w:hideMark/>
          </w:tcPr>
          <w:p w14:paraId="7FDDF575" w14:textId="77777777" w:rsidR="00CC77A9" w:rsidRPr="000F44E2" w:rsidRDefault="00CC77A9" w:rsidP="00CC77A9">
            <w:r w:rsidRPr="000F44E2">
              <w:t>67436200</w:t>
            </w:r>
          </w:p>
        </w:tc>
        <w:tc>
          <w:tcPr>
            <w:tcW w:w="1307" w:type="dxa"/>
            <w:noWrap/>
            <w:hideMark/>
          </w:tcPr>
          <w:p w14:paraId="011E7376" w14:textId="77777777" w:rsidR="00CC77A9" w:rsidRPr="000F44E2" w:rsidRDefault="00CC77A9" w:rsidP="00CC77A9">
            <w:r w:rsidRPr="000F44E2">
              <w:t>63365999</w:t>
            </w:r>
          </w:p>
        </w:tc>
        <w:tc>
          <w:tcPr>
            <w:tcW w:w="1399" w:type="dxa"/>
            <w:noWrap/>
            <w:hideMark/>
          </w:tcPr>
          <w:p w14:paraId="084013EB" w14:textId="499104FA" w:rsidR="00CC77A9" w:rsidRPr="000F44E2" w:rsidRDefault="00CC77A9" w:rsidP="00CC77A9">
            <w:r w:rsidRPr="000F44E2">
              <w:t> </w:t>
            </w:r>
            <w:r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2)</w:t>
            </w:r>
            <w:r>
              <w:fldChar w:fldCharType="end"/>
            </w:r>
          </w:p>
        </w:tc>
      </w:tr>
      <w:tr w:rsidR="00990DE3" w:rsidRPr="000F44E2" w14:paraId="1756D3E7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0CB8B9BE" w14:textId="77777777" w:rsidR="00CC77A9" w:rsidRPr="000F44E2" w:rsidRDefault="00CC77A9" w:rsidP="00CC77A9">
            <w:r w:rsidRPr="000F44E2">
              <w:t>SRR400648</w:t>
            </w:r>
          </w:p>
        </w:tc>
        <w:tc>
          <w:tcPr>
            <w:tcW w:w="1434" w:type="dxa"/>
            <w:noWrap/>
            <w:hideMark/>
          </w:tcPr>
          <w:p w14:paraId="25BA6C7A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BE05A39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8F2335B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2EA908D8" w14:textId="77777777" w:rsidR="00CC77A9" w:rsidRPr="000F44E2" w:rsidRDefault="00CC77A9" w:rsidP="00CC77A9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25C517B1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152AB73F" w14:textId="77777777" w:rsidR="00CC77A9" w:rsidRPr="000F44E2" w:rsidRDefault="00CC77A9" w:rsidP="00CC77A9">
            <w:r w:rsidRPr="000F44E2">
              <w:t>Avicel 4h</w:t>
            </w:r>
          </w:p>
        </w:tc>
        <w:tc>
          <w:tcPr>
            <w:tcW w:w="1307" w:type="dxa"/>
            <w:noWrap/>
            <w:hideMark/>
          </w:tcPr>
          <w:p w14:paraId="22C4AC7A" w14:textId="77777777" w:rsidR="00CC77A9" w:rsidRPr="000F44E2" w:rsidRDefault="00CC77A9" w:rsidP="00CC77A9">
            <w:r w:rsidRPr="000F44E2">
              <w:t>14246506</w:t>
            </w:r>
          </w:p>
        </w:tc>
        <w:tc>
          <w:tcPr>
            <w:tcW w:w="1307" w:type="dxa"/>
            <w:noWrap/>
            <w:hideMark/>
          </w:tcPr>
          <w:p w14:paraId="6E198DD3" w14:textId="77777777" w:rsidR="00CC77A9" w:rsidRPr="000F44E2" w:rsidRDefault="00CC77A9" w:rsidP="00CC77A9">
            <w:r w:rsidRPr="000F44E2">
              <w:t>13675648</w:t>
            </w:r>
          </w:p>
        </w:tc>
        <w:tc>
          <w:tcPr>
            <w:tcW w:w="1399" w:type="dxa"/>
            <w:noWrap/>
            <w:hideMark/>
          </w:tcPr>
          <w:p w14:paraId="6562B8C2" w14:textId="635C7C38" w:rsidR="00CC77A9" w:rsidRPr="000F44E2" w:rsidRDefault="00CC77A9" w:rsidP="00CC77A9">
            <w:r w:rsidRPr="000F44E2">
              <w:t> </w:t>
            </w:r>
            <w:r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2)</w:t>
            </w:r>
            <w:r>
              <w:fldChar w:fldCharType="end"/>
            </w:r>
          </w:p>
        </w:tc>
      </w:tr>
      <w:tr w:rsidR="00990DE3" w:rsidRPr="000F44E2" w14:paraId="62859A9B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90C0E32" w14:textId="77777777" w:rsidR="00CC77A9" w:rsidRPr="000F44E2" w:rsidRDefault="00CC77A9" w:rsidP="00CC77A9">
            <w:r w:rsidRPr="000F44E2">
              <w:t>SRR400647</w:t>
            </w:r>
          </w:p>
        </w:tc>
        <w:tc>
          <w:tcPr>
            <w:tcW w:w="1434" w:type="dxa"/>
            <w:noWrap/>
            <w:hideMark/>
          </w:tcPr>
          <w:p w14:paraId="5E8986BA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5D02836E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4790873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245F66C" w14:textId="77777777" w:rsidR="00CC77A9" w:rsidRPr="000F44E2" w:rsidRDefault="00CC77A9" w:rsidP="00CC77A9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010B747D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2F809E93" w14:textId="77777777" w:rsidR="00CC77A9" w:rsidRPr="000F44E2" w:rsidRDefault="00CC77A9" w:rsidP="00CC77A9">
            <w:r w:rsidRPr="000F44E2">
              <w:t>Avicel 30min</w:t>
            </w:r>
          </w:p>
        </w:tc>
        <w:tc>
          <w:tcPr>
            <w:tcW w:w="1307" w:type="dxa"/>
            <w:noWrap/>
            <w:hideMark/>
          </w:tcPr>
          <w:p w14:paraId="74504BF6" w14:textId="77777777" w:rsidR="00CC77A9" w:rsidRPr="000F44E2" w:rsidRDefault="00CC77A9" w:rsidP="00CC77A9">
            <w:r w:rsidRPr="000F44E2">
              <w:t>23467362</w:t>
            </w:r>
          </w:p>
        </w:tc>
        <w:tc>
          <w:tcPr>
            <w:tcW w:w="1307" w:type="dxa"/>
            <w:noWrap/>
            <w:hideMark/>
          </w:tcPr>
          <w:p w14:paraId="477F0A8D" w14:textId="77777777" w:rsidR="00CC77A9" w:rsidRPr="000F44E2" w:rsidRDefault="00CC77A9" w:rsidP="00CC77A9">
            <w:r w:rsidRPr="000F44E2">
              <w:t>22616184</w:t>
            </w:r>
          </w:p>
        </w:tc>
        <w:tc>
          <w:tcPr>
            <w:tcW w:w="1399" w:type="dxa"/>
            <w:noWrap/>
            <w:hideMark/>
          </w:tcPr>
          <w:p w14:paraId="6FC48DEC" w14:textId="60C900F0" w:rsidR="00CC77A9" w:rsidRPr="000F44E2" w:rsidRDefault="00CC77A9" w:rsidP="00CC77A9">
            <w:r w:rsidRPr="000F44E2">
              <w:t> </w:t>
            </w:r>
            <w:r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2)</w:t>
            </w:r>
            <w:r>
              <w:fldChar w:fldCharType="end"/>
            </w:r>
          </w:p>
        </w:tc>
      </w:tr>
      <w:tr w:rsidR="00990DE3" w:rsidRPr="000F44E2" w14:paraId="26D74496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A892086" w14:textId="77777777" w:rsidR="00CC77A9" w:rsidRPr="000F44E2" w:rsidRDefault="00CC77A9" w:rsidP="00CC77A9">
            <w:r w:rsidRPr="000F44E2">
              <w:t>SRR400646</w:t>
            </w:r>
          </w:p>
        </w:tc>
        <w:tc>
          <w:tcPr>
            <w:tcW w:w="1434" w:type="dxa"/>
            <w:noWrap/>
            <w:hideMark/>
          </w:tcPr>
          <w:p w14:paraId="39B183F4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A200839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9E851B7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1093BF9C" w14:textId="77777777" w:rsidR="00CC77A9" w:rsidRPr="000F44E2" w:rsidRDefault="00CC77A9" w:rsidP="00CC77A9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0F2A8D41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6E79B853" w14:textId="77777777" w:rsidR="00CC77A9" w:rsidRPr="000F44E2" w:rsidRDefault="00CC77A9" w:rsidP="00CC77A9">
            <w:r w:rsidRPr="000F44E2">
              <w:t>Avicel 2h</w:t>
            </w:r>
          </w:p>
        </w:tc>
        <w:tc>
          <w:tcPr>
            <w:tcW w:w="1307" w:type="dxa"/>
            <w:noWrap/>
            <w:hideMark/>
          </w:tcPr>
          <w:p w14:paraId="4EA12D74" w14:textId="77777777" w:rsidR="00CC77A9" w:rsidRPr="000F44E2" w:rsidRDefault="00CC77A9" w:rsidP="00CC77A9">
            <w:r w:rsidRPr="000F44E2">
              <w:t>25069798</w:t>
            </w:r>
          </w:p>
        </w:tc>
        <w:tc>
          <w:tcPr>
            <w:tcW w:w="1307" w:type="dxa"/>
            <w:noWrap/>
            <w:hideMark/>
          </w:tcPr>
          <w:p w14:paraId="1859AB29" w14:textId="77777777" w:rsidR="00CC77A9" w:rsidRPr="000F44E2" w:rsidRDefault="00CC77A9" w:rsidP="00CC77A9">
            <w:r w:rsidRPr="000F44E2">
              <w:t>24275536</w:t>
            </w:r>
          </w:p>
        </w:tc>
        <w:tc>
          <w:tcPr>
            <w:tcW w:w="1399" w:type="dxa"/>
            <w:noWrap/>
            <w:hideMark/>
          </w:tcPr>
          <w:p w14:paraId="43080C93" w14:textId="40AE3257" w:rsidR="00CC77A9" w:rsidRPr="000F44E2" w:rsidRDefault="00CC77A9" w:rsidP="00CC77A9">
            <w:r w:rsidRPr="000F44E2">
              <w:t> </w:t>
            </w:r>
            <w:r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2)</w:t>
            </w:r>
            <w:r>
              <w:fldChar w:fldCharType="end"/>
            </w:r>
          </w:p>
        </w:tc>
      </w:tr>
      <w:tr w:rsidR="00990DE3" w:rsidRPr="000F44E2" w14:paraId="7EDCDFC5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B6EF886" w14:textId="77777777" w:rsidR="00CC77A9" w:rsidRPr="000F44E2" w:rsidRDefault="00CC77A9" w:rsidP="00CC77A9">
            <w:r w:rsidRPr="000F44E2">
              <w:t>SRR400645</w:t>
            </w:r>
          </w:p>
        </w:tc>
        <w:tc>
          <w:tcPr>
            <w:tcW w:w="1434" w:type="dxa"/>
            <w:noWrap/>
            <w:hideMark/>
          </w:tcPr>
          <w:p w14:paraId="5B40F1D6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58A91AE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003B27B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8E2CC3B" w14:textId="77777777" w:rsidR="00CC77A9" w:rsidRPr="000F44E2" w:rsidRDefault="00CC77A9" w:rsidP="00CC77A9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2FC1F270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3E7E8808" w14:textId="77777777" w:rsidR="00CC77A9" w:rsidRPr="000F44E2" w:rsidRDefault="00CC77A9" w:rsidP="00CC77A9">
            <w:r w:rsidRPr="000F44E2">
              <w:t>Avicel 1h</w:t>
            </w:r>
          </w:p>
        </w:tc>
        <w:tc>
          <w:tcPr>
            <w:tcW w:w="1307" w:type="dxa"/>
            <w:noWrap/>
            <w:hideMark/>
          </w:tcPr>
          <w:p w14:paraId="1735707A" w14:textId="77777777" w:rsidR="00CC77A9" w:rsidRPr="000F44E2" w:rsidRDefault="00CC77A9" w:rsidP="00CC77A9">
            <w:r w:rsidRPr="000F44E2">
              <w:t>88526620</w:t>
            </w:r>
          </w:p>
        </w:tc>
        <w:tc>
          <w:tcPr>
            <w:tcW w:w="1307" w:type="dxa"/>
            <w:noWrap/>
            <w:hideMark/>
          </w:tcPr>
          <w:p w14:paraId="7828BC6D" w14:textId="77777777" w:rsidR="00CC77A9" w:rsidRPr="000F44E2" w:rsidRDefault="00CC77A9" w:rsidP="00CC77A9">
            <w:r w:rsidRPr="000F44E2">
              <w:t>81761225</w:t>
            </w:r>
          </w:p>
        </w:tc>
        <w:tc>
          <w:tcPr>
            <w:tcW w:w="1399" w:type="dxa"/>
            <w:noWrap/>
            <w:hideMark/>
          </w:tcPr>
          <w:p w14:paraId="4DD1A612" w14:textId="47C0F36E" w:rsidR="00CC77A9" w:rsidRPr="000F44E2" w:rsidRDefault="00CC77A9" w:rsidP="00CC77A9">
            <w:r w:rsidRPr="000F44E2">
              <w:t> </w:t>
            </w:r>
            <w:r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2)</w:t>
            </w:r>
            <w:r>
              <w:fldChar w:fldCharType="end"/>
            </w:r>
          </w:p>
        </w:tc>
      </w:tr>
      <w:tr w:rsidR="00990DE3" w:rsidRPr="000F44E2" w14:paraId="6B19342A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A818398" w14:textId="77777777" w:rsidR="00CC77A9" w:rsidRPr="000F44E2" w:rsidRDefault="00CC77A9" w:rsidP="00CC77A9">
            <w:r w:rsidRPr="000F44E2">
              <w:t>SRR400644</w:t>
            </w:r>
          </w:p>
        </w:tc>
        <w:tc>
          <w:tcPr>
            <w:tcW w:w="1434" w:type="dxa"/>
            <w:noWrap/>
            <w:hideMark/>
          </w:tcPr>
          <w:p w14:paraId="55A26850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528895E9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5CEBE51C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0C1385D" w14:textId="77777777" w:rsidR="00CC77A9" w:rsidRPr="000F44E2" w:rsidRDefault="00CC77A9" w:rsidP="00CC77A9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6F9C35C7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56C80602" w14:textId="77777777" w:rsidR="00CC77A9" w:rsidRPr="000F44E2" w:rsidRDefault="00CC77A9" w:rsidP="00CC77A9">
            <w:r w:rsidRPr="000F44E2">
              <w:t>Avicel 1h</w:t>
            </w:r>
          </w:p>
        </w:tc>
        <w:tc>
          <w:tcPr>
            <w:tcW w:w="1307" w:type="dxa"/>
            <w:noWrap/>
            <w:hideMark/>
          </w:tcPr>
          <w:p w14:paraId="529B5829" w14:textId="77777777" w:rsidR="00CC77A9" w:rsidRPr="000F44E2" w:rsidRDefault="00CC77A9" w:rsidP="00CC77A9">
            <w:r w:rsidRPr="000F44E2">
              <w:t>84325373</w:t>
            </w:r>
          </w:p>
        </w:tc>
        <w:tc>
          <w:tcPr>
            <w:tcW w:w="1307" w:type="dxa"/>
            <w:noWrap/>
            <w:hideMark/>
          </w:tcPr>
          <w:p w14:paraId="2C920A24" w14:textId="77777777" w:rsidR="00CC77A9" w:rsidRPr="000F44E2" w:rsidRDefault="00CC77A9" w:rsidP="00CC77A9">
            <w:r w:rsidRPr="000F44E2">
              <w:t>78346622</w:t>
            </w:r>
          </w:p>
        </w:tc>
        <w:tc>
          <w:tcPr>
            <w:tcW w:w="1399" w:type="dxa"/>
            <w:noWrap/>
            <w:hideMark/>
          </w:tcPr>
          <w:p w14:paraId="799BDA78" w14:textId="181FB942" w:rsidR="00CC77A9" w:rsidRPr="000F44E2" w:rsidRDefault="00CC77A9" w:rsidP="00CC77A9">
            <w:r w:rsidRPr="000F44E2">
              <w:t> </w:t>
            </w:r>
            <w:r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2)</w:t>
            </w:r>
            <w:r>
              <w:fldChar w:fldCharType="end"/>
            </w:r>
          </w:p>
        </w:tc>
      </w:tr>
      <w:tr w:rsidR="00990DE3" w:rsidRPr="000F44E2" w14:paraId="522F4378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0F311CA" w14:textId="77777777" w:rsidR="00CC77A9" w:rsidRPr="000F44E2" w:rsidRDefault="00CC77A9" w:rsidP="00CC77A9">
            <w:r w:rsidRPr="000F44E2">
              <w:t>SRR400643</w:t>
            </w:r>
          </w:p>
        </w:tc>
        <w:tc>
          <w:tcPr>
            <w:tcW w:w="1434" w:type="dxa"/>
            <w:noWrap/>
            <w:hideMark/>
          </w:tcPr>
          <w:p w14:paraId="47FE46D4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0F001B2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27DB281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B35B21D" w14:textId="77777777" w:rsidR="00CC77A9" w:rsidRPr="000F44E2" w:rsidRDefault="00CC77A9" w:rsidP="00CC77A9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55FEF12A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3076CCC6" w14:textId="77777777" w:rsidR="00CC77A9" w:rsidRPr="000F44E2" w:rsidRDefault="00CC77A9" w:rsidP="00CC77A9">
            <w:r w:rsidRPr="000F44E2">
              <w:t>Avicel 1h</w:t>
            </w:r>
          </w:p>
        </w:tc>
        <w:tc>
          <w:tcPr>
            <w:tcW w:w="1307" w:type="dxa"/>
            <w:noWrap/>
            <w:hideMark/>
          </w:tcPr>
          <w:p w14:paraId="589A8CB6" w14:textId="77777777" w:rsidR="00CC77A9" w:rsidRPr="000F44E2" w:rsidRDefault="00CC77A9" w:rsidP="00CC77A9">
            <w:r w:rsidRPr="000F44E2">
              <w:t>20228437</w:t>
            </w:r>
          </w:p>
        </w:tc>
        <w:tc>
          <w:tcPr>
            <w:tcW w:w="1307" w:type="dxa"/>
            <w:noWrap/>
            <w:hideMark/>
          </w:tcPr>
          <w:p w14:paraId="3C151894" w14:textId="77777777" w:rsidR="00CC77A9" w:rsidRPr="000F44E2" w:rsidRDefault="00CC77A9" w:rsidP="00CC77A9">
            <w:r w:rsidRPr="000F44E2">
              <w:t>19259645</w:t>
            </w:r>
          </w:p>
        </w:tc>
        <w:tc>
          <w:tcPr>
            <w:tcW w:w="1399" w:type="dxa"/>
            <w:noWrap/>
            <w:hideMark/>
          </w:tcPr>
          <w:p w14:paraId="105CC647" w14:textId="40ABD736" w:rsidR="00CC77A9" w:rsidRPr="000F44E2" w:rsidRDefault="00CC77A9" w:rsidP="00CC77A9">
            <w:r w:rsidRPr="000F44E2">
              <w:t> </w:t>
            </w:r>
            <w:r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b3JhZGV0dGk8L0F1dGhvcj48WWVhcj4yMDEyPC9ZZWFy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2)</w:t>
            </w:r>
            <w:r>
              <w:fldChar w:fldCharType="end"/>
            </w:r>
          </w:p>
        </w:tc>
      </w:tr>
      <w:tr w:rsidR="00990DE3" w:rsidRPr="000F44E2" w14:paraId="4B5EF894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A3C3CD7" w14:textId="77777777" w:rsidR="00CC77A9" w:rsidRPr="000F44E2" w:rsidRDefault="00CC77A9" w:rsidP="00CC77A9">
            <w:r w:rsidRPr="000F44E2">
              <w:t>SRR2007029</w:t>
            </w:r>
          </w:p>
        </w:tc>
        <w:tc>
          <w:tcPr>
            <w:tcW w:w="1434" w:type="dxa"/>
            <w:noWrap/>
            <w:hideMark/>
          </w:tcPr>
          <w:p w14:paraId="73F6F3AC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3EEF928" w14:textId="77777777" w:rsidR="00CC77A9" w:rsidRPr="000F44E2" w:rsidRDefault="00CC77A9" w:rsidP="00CC77A9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1D94E1E" w14:textId="77777777" w:rsidR="00CC77A9" w:rsidRPr="000F44E2" w:rsidRDefault="00CC77A9" w:rsidP="00CC77A9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896C5E3" w14:textId="77777777" w:rsidR="00CC77A9" w:rsidRPr="000F44E2" w:rsidRDefault="00CC77A9" w:rsidP="00CC77A9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7B32925E" w14:textId="77777777" w:rsidR="00CC77A9" w:rsidRPr="000F44E2" w:rsidRDefault="00CC77A9" w:rsidP="00CC77A9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5E26187B" w14:textId="77777777" w:rsidR="00CC77A9" w:rsidRPr="000F44E2" w:rsidRDefault="00CC77A9" w:rsidP="00CC77A9">
            <w:r w:rsidRPr="000F44E2">
              <w:t xml:space="preserve">16h VMM 4h </w:t>
            </w:r>
            <w:proofErr w:type="spellStart"/>
            <w:r w:rsidRPr="000F44E2">
              <w:t>Xylan</w:t>
            </w:r>
            <w:proofErr w:type="spellEnd"/>
          </w:p>
        </w:tc>
        <w:tc>
          <w:tcPr>
            <w:tcW w:w="1307" w:type="dxa"/>
            <w:noWrap/>
            <w:hideMark/>
          </w:tcPr>
          <w:p w14:paraId="76861C18" w14:textId="77777777" w:rsidR="00CC77A9" w:rsidRPr="000F44E2" w:rsidRDefault="00CC77A9" w:rsidP="00CC77A9">
            <w:r w:rsidRPr="000F44E2">
              <w:t>22608464</w:t>
            </w:r>
          </w:p>
        </w:tc>
        <w:tc>
          <w:tcPr>
            <w:tcW w:w="1307" w:type="dxa"/>
            <w:noWrap/>
            <w:hideMark/>
          </w:tcPr>
          <w:p w14:paraId="11F0B6C3" w14:textId="77777777" w:rsidR="00CC77A9" w:rsidRPr="000F44E2" w:rsidRDefault="00CC77A9" w:rsidP="00CC77A9">
            <w:r w:rsidRPr="000F44E2">
              <w:t>21342162</w:t>
            </w:r>
          </w:p>
        </w:tc>
        <w:tc>
          <w:tcPr>
            <w:tcW w:w="1399" w:type="dxa"/>
            <w:noWrap/>
            <w:hideMark/>
          </w:tcPr>
          <w:p w14:paraId="5AA01BFF" w14:textId="05FDB5A3" w:rsidR="00CC77A9" w:rsidRPr="000F44E2" w:rsidRDefault="00CC77A9" w:rsidP="00CC77A9">
            <w:r w:rsidRPr="000F44E2">
              <w:t> </w:t>
            </w:r>
            <w:r w:rsidR="00990DE3">
              <w:fldChar w:fldCharType="begin">
                <w:fldData xml:space="preserve">PEVuZE5vdGU+PENpdGU+PEF1dGhvcj5DcmFpZzwvQXV0aG9yPjxZZWFyPjIwMTU8L1llYXI+PFJl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cmFpZzwvQXV0aG9yPjxZZWFyPjIwMTU8L1llYXI+PFJl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 w:rsidR="00990DE3">
              <w:fldChar w:fldCharType="separate"/>
            </w:r>
            <w:r w:rsidR="00816F03">
              <w:rPr>
                <w:noProof/>
              </w:rPr>
              <w:t>(3)</w:t>
            </w:r>
            <w:r w:rsidR="00990DE3">
              <w:fldChar w:fldCharType="end"/>
            </w:r>
          </w:p>
        </w:tc>
      </w:tr>
      <w:tr w:rsidR="00990DE3" w:rsidRPr="000F44E2" w14:paraId="5A918BC3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57311AC" w14:textId="77777777" w:rsidR="00990DE3" w:rsidRPr="000F44E2" w:rsidRDefault="00990DE3" w:rsidP="00990DE3">
            <w:r w:rsidRPr="000F44E2">
              <w:t>SRR2007028</w:t>
            </w:r>
          </w:p>
        </w:tc>
        <w:tc>
          <w:tcPr>
            <w:tcW w:w="1434" w:type="dxa"/>
            <w:noWrap/>
            <w:hideMark/>
          </w:tcPr>
          <w:p w14:paraId="7A79A70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809DCE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D6CABFE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D0EDE7A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6E79D8CA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537EC1EE" w14:textId="77777777" w:rsidR="00990DE3" w:rsidRPr="000F44E2" w:rsidRDefault="00990DE3" w:rsidP="00990DE3">
            <w:r w:rsidRPr="000F44E2">
              <w:t xml:space="preserve">16h VMM 4h </w:t>
            </w:r>
            <w:proofErr w:type="spellStart"/>
            <w:r w:rsidRPr="000F44E2">
              <w:t>Xylan</w:t>
            </w:r>
            <w:proofErr w:type="spellEnd"/>
          </w:p>
        </w:tc>
        <w:tc>
          <w:tcPr>
            <w:tcW w:w="1307" w:type="dxa"/>
            <w:noWrap/>
            <w:hideMark/>
          </w:tcPr>
          <w:p w14:paraId="40E2ADBD" w14:textId="77777777" w:rsidR="00990DE3" w:rsidRPr="000F44E2" w:rsidRDefault="00990DE3" w:rsidP="00990DE3">
            <w:r w:rsidRPr="000F44E2">
              <w:t>18819307</w:t>
            </w:r>
          </w:p>
        </w:tc>
        <w:tc>
          <w:tcPr>
            <w:tcW w:w="1307" w:type="dxa"/>
            <w:noWrap/>
            <w:hideMark/>
          </w:tcPr>
          <w:p w14:paraId="5330032D" w14:textId="77777777" w:rsidR="00990DE3" w:rsidRPr="000F44E2" w:rsidRDefault="00990DE3" w:rsidP="00990DE3">
            <w:r w:rsidRPr="000F44E2">
              <w:t>17662424</w:t>
            </w:r>
          </w:p>
        </w:tc>
        <w:tc>
          <w:tcPr>
            <w:tcW w:w="1399" w:type="dxa"/>
            <w:noWrap/>
            <w:hideMark/>
          </w:tcPr>
          <w:p w14:paraId="73F6B52E" w14:textId="217074C9" w:rsidR="00990DE3" w:rsidRPr="000F44E2" w:rsidRDefault="00990DE3" w:rsidP="00990DE3">
            <w:r w:rsidRPr="000F44E2">
              <w:t> </w:t>
            </w:r>
            <w:r>
              <w:fldChar w:fldCharType="begin">
                <w:fldData xml:space="preserve">PEVuZE5vdGU+PENpdGU+PEF1dGhvcj5DcmFpZzwvQXV0aG9yPjxZZWFyPjIwMTU8L1llYXI+PFJl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cmFpZzwvQXV0aG9yPjxZZWFyPjIwMTU8L1llYXI+PFJl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3)</w:t>
            </w:r>
            <w:r>
              <w:fldChar w:fldCharType="end"/>
            </w:r>
          </w:p>
        </w:tc>
      </w:tr>
      <w:tr w:rsidR="00990DE3" w:rsidRPr="000F44E2" w14:paraId="5EA98F88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CABA0F7" w14:textId="77777777" w:rsidR="00990DE3" w:rsidRPr="000F44E2" w:rsidRDefault="00990DE3" w:rsidP="00990DE3">
            <w:r w:rsidRPr="000F44E2">
              <w:t>SRR2007027</w:t>
            </w:r>
          </w:p>
        </w:tc>
        <w:tc>
          <w:tcPr>
            <w:tcW w:w="1434" w:type="dxa"/>
            <w:noWrap/>
            <w:hideMark/>
          </w:tcPr>
          <w:p w14:paraId="7F4AF77F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A05C62F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A90ED70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4F1BEF9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393835C4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3C737BD7" w14:textId="77777777" w:rsidR="00990DE3" w:rsidRPr="000F44E2" w:rsidRDefault="00990DE3" w:rsidP="00990DE3">
            <w:r w:rsidRPr="000F44E2">
              <w:t xml:space="preserve">16h VMM 4h </w:t>
            </w:r>
            <w:proofErr w:type="spellStart"/>
            <w:r w:rsidRPr="000F44E2">
              <w:t>Xylan</w:t>
            </w:r>
            <w:proofErr w:type="spellEnd"/>
          </w:p>
        </w:tc>
        <w:tc>
          <w:tcPr>
            <w:tcW w:w="1307" w:type="dxa"/>
            <w:noWrap/>
            <w:hideMark/>
          </w:tcPr>
          <w:p w14:paraId="3562C691" w14:textId="77777777" w:rsidR="00990DE3" w:rsidRPr="000F44E2" w:rsidRDefault="00990DE3" w:rsidP="00990DE3">
            <w:r w:rsidRPr="000F44E2">
              <w:t>12374053</w:t>
            </w:r>
          </w:p>
        </w:tc>
        <w:tc>
          <w:tcPr>
            <w:tcW w:w="1307" w:type="dxa"/>
            <w:noWrap/>
            <w:hideMark/>
          </w:tcPr>
          <w:p w14:paraId="29686BE3" w14:textId="77777777" w:rsidR="00990DE3" w:rsidRPr="000F44E2" w:rsidRDefault="00990DE3" w:rsidP="00990DE3">
            <w:r w:rsidRPr="000F44E2">
              <w:t>11561412</w:t>
            </w:r>
          </w:p>
        </w:tc>
        <w:tc>
          <w:tcPr>
            <w:tcW w:w="1399" w:type="dxa"/>
            <w:noWrap/>
            <w:hideMark/>
          </w:tcPr>
          <w:p w14:paraId="25FFBAAF" w14:textId="7548839D" w:rsidR="00990DE3" w:rsidRPr="000F44E2" w:rsidRDefault="00990DE3" w:rsidP="00990DE3">
            <w:r w:rsidRPr="000F44E2">
              <w:t> </w:t>
            </w:r>
            <w:r>
              <w:fldChar w:fldCharType="begin">
                <w:fldData xml:space="preserve">PEVuZE5vdGU+PENpdGU+PEF1dGhvcj5DcmFpZzwvQXV0aG9yPjxZZWFyPjIwMTU8L1llYXI+PFJl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DcmFpZzwvQXV0aG9yPjxZZWFyPjIwMTU8L1llYXI+PFJl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3)</w:t>
            </w:r>
            <w:r>
              <w:fldChar w:fldCharType="end"/>
            </w:r>
          </w:p>
        </w:tc>
      </w:tr>
      <w:tr w:rsidR="00990DE3" w:rsidRPr="000F44E2" w14:paraId="0EB6BED8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9F44AF2" w14:textId="77777777" w:rsidR="00990DE3" w:rsidRPr="000F44E2" w:rsidRDefault="00990DE3" w:rsidP="00990DE3">
            <w:r w:rsidRPr="000F44E2">
              <w:t>SRR447485</w:t>
            </w:r>
          </w:p>
        </w:tc>
        <w:tc>
          <w:tcPr>
            <w:tcW w:w="1434" w:type="dxa"/>
            <w:noWrap/>
            <w:hideMark/>
          </w:tcPr>
          <w:p w14:paraId="1BEBE70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40ACB76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D2C587D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594B9F75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453122A5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090AF74D" w14:textId="77777777" w:rsidR="00990DE3" w:rsidRPr="000F44E2" w:rsidRDefault="00990DE3" w:rsidP="00990DE3">
            <w:r w:rsidRPr="000F44E2">
              <w:t>Sucrose 4h</w:t>
            </w:r>
          </w:p>
        </w:tc>
        <w:tc>
          <w:tcPr>
            <w:tcW w:w="1307" w:type="dxa"/>
            <w:noWrap/>
            <w:hideMark/>
          </w:tcPr>
          <w:p w14:paraId="04BDF2E8" w14:textId="77777777" w:rsidR="00990DE3" w:rsidRPr="000F44E2" w:rsidRDefault="00990DE3" w:rsidP="00990DE3">
            <w:r w:rsidRPr="000F44E2">
              <w:t>67488723</w:t>
            </w:r>
          </w:p>
        </w:tc>
        <w:tc>
          <w:tcPr>
            <w:tcW w:w="1307" w:type="dxa"/>
            <w:noWrap/>
            <w:hideMark/>
          </w:tcPr>
          <w:p w14:paraId="061C6F06" w14:textId="77777777" w:rsidR="00990DE3" w:rsidRPr="000F44E2" w:rsidRDefault="00990DE3" w:rsidP="00990DE3">
            <w:r w:rsidRPr="000F44E2">
              <w:t>65138965</w:t>
            </w:r>
          </w:p>
        </w:tc>
        <w:tc>
          <w:tcPr>
            <w:tcW w:w="1399" w:type="dxa"/>
            <w:noWrap/>
            <w:hideMark/>
          </w:tcPr>
          <w:p w14:paraId="0BDBEA43" w14:textId="789D3EE2" w:rsidR="00990DE3" w:rsidRPr="000F44E2" w:rsidRDefault="00990DE3" w:rsidP="00990DE3">
            <w:r w:rsidRPr="000F44E2">
              <w:t> </w:t>
            </w:r>
            <w:r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4)</w:t>
            </w:r>
            <w:r>
              <w:fldChar w:fldCharType="end"/>
            </w:r>
          </w:p>
        </w:tc>
      </w:tr>
      <w:tr w:rsidR="00990DE3" w:rsidRPr="000F44E2" w14:paraId="32359E6F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3C42848" w14:textId="77777777" w:rsidR="00990DE3" w:rsidRPr="000F44E2" w:rsidRDefault="00990DE3" w:rsidP="00990DE3">
            <w:r w:rsidRPr="000F44E2">
              <w:t>SRR447484</w:t>
            </w:r>
          </w:p>
        </w:tc>
        <w:tc>
          <w:tcPr>
            <w:tcW w:w="1434" w:type="dxa"/>
            <w:noWrap/>
            <w:hideMark/>
          </w:tcPr>
          <w:p w14:paraId="674A146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FFD300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F290F87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5459FB5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0B0CD1A7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05D3A08E" w14:textId="77777777" w:rsidR="00990DE3" w:rsidRPr="000F44E2" w:rsidRDefault="00990DE3" w:rsidP="00990DE3">
            <w:r w:rsidRPr="000F44E2">
              <w:t>Sucrose 4h</w:t>
            </w:r>
          </w:p>
        </w:tc>
        <w:tc>
          <w:tcPr>
            <w:tcW w:w="1307" w:type="dxa"/>
            <w:noWrap/>
            <w:hideMark/>
          </w:tcPr>
          <w:p w14:paraId="22C3137F" w14:textId="77777777" w:rsidR="00990DE3" w:rsidRPr="000F44E2" w:rsidRDefault="00990DE3" w:rsidP="00990DE3">
            <w:r w:rsidRPr="000F44E2">
              <w:t>91200355</w:t>
            </w:r>
          </w:p>
        </w:tc>
        <w:tc>
          <w:tcPr>
            <w:tcW w:w="1307" w:type="dxa"/>
            <w:noWrap/>
            <w:hideMark/>
          </w:tcPr>
          <w:p w14:paraId="30CFB38C" w14:textId="77777777" w:rsidR="00990DE3" w:rsidRPr="000F44E2" w:rsidRDefault="00990DE3" w:rsidP="00990DE3">
            <w:r w:rsidRPr="000F44E2">
              <w:t>86830013</w:t>
            </w:r>
          </w:p>
        </w:tc>
        <w:tc>
          <w:tcPr>
            <w:tcW w:w="1399" w:type="dxa"/>
            <w:noWrap/>
            <w:hideMark/>
          </w:tcPr>
          <w:p w14:paraId="2B27D57B" w14:textId="07A4A647" w:rsidR="00990DE3" w:rsidRPr="000F44E2" w:rsidRDefault="00990DE3" w:rsidP="00990DE3">
            <w:r w:rsidRPr="000F44E2">
              <w:t> </w:t>
            </w:r>
            <w:r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4)</w:t>
            </w:r>
            <w:r>
              <w:fldChar w:fldCharType="end"/>
            </w:r>
          </w:p>
        </w:tc>
      </w:tr>
      <w:tr w:rsidR="00990DE3" w:rsidRPr="000F44E2" w14:paraId="754CE2C2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E0BDE7E" w14:textId="77777777" w:rsidR="00990DE3" w:rsidRPr="000F44E2" w:rsidRDefault="00990DE3" w:rsidP="00990DE3">
            <w:r w:rsidRPr="000F44E2">
              <w:t>SRR447483</w:t>
            </w:r>
          </w:p>
        </w:tc>
        <w:tc>
          <w:tcPr>
            <w:tcW w:w="1434" w:type="dxa"/>
            <w:noWrap/>
            <w:hideMark/>
          </w:tcPr>
          <w:p w14:paraId="38635D4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56FDDD3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41C1C7C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257D9FE8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5F6C5F78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5B9776C7" w14:textId="77777777" w:rsidR="00990DE3" w:rsidRPr="000F44E2" w:rsidRDefault="00990DE3" w:rsidP="00990DE3">
            <w:r w:rsidRPr="000F44E2">
              <w:t>Sucrose 4h</w:t>
            </w:r>
          </w:p>
        </w:tc>
        <w:tc>
          <w:tcPr>
            <w:tcW w:w="1307" w:type="dxa"/>
            <w:noWrap/>
            <w:hideMark/>
          </w:tcPr>
          <w:p w14:paraId="5CB4979E" w14:textId="77777777" w:rsidR="00990DE3" w:rsidRPr="000F44E2" w:rsidRDefault="00990DE3" w:rsidP="00990DE3">
            <w:r w:rsidRPr="000F44E2">
              <w:t>14805960</w:t>
            </w:r>
          </w:p>
        </w:tc>
        <w:tc>
          <w:tcPr>
            <w:tcW w:w="1307" w:type="dxa"/>
            <w:noWrap/>
            <w:hideMark/>
          </w:tcPr>
          <w:p w14:paraId="172974BF" w14:textId="77777777" w:rsidR="00990DE3" w:rsidRPr="000F44E2" w:rsidRDefault="00990DE3" w:rsidP="00990DE3">
            <w:r w:rsidRPr="000F44E2">
              <w:t>14150646</w:t>
            </w:r>
          </w:p>
        </w:tc>
        <w:tc>
          <w:tcPr>
            <w:tcW w:w="1399" w:type="dxa"/>
            <w:noWrap/>
            <w:hideMark/>
          </w:tcPr>
          <w:p w14:paraId="2C708FE4" w14:textId="57C7E4F8" w:rsidR="00990DE3" w:rsidRPr="000F44E2" w:rsidRDefault="00990DE3" w:rsidP="00990DE3">
            <w:r w:rsidRPr="000F44E2">
              <w:t> </w:t>
            </w:r>
            <w:r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4)</w:t>
            </w:r>
            <w:r>
              <w:fldChar w:fldCharType="end"/>
            </w:r>
          </w:p>
        </w:tc>
      </w:tr>
      <w:tr w:rsidR="00990DE3" w:rsidRPr="000F44E2" w14:paraId="14A91752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1A430E1" w14:textId="77777777" w:rsidR="00990DE3" w:rsidRPr="000F44E2" w:rsidRDefault="00990DE3" w:rsidP="00990DE3">
            <w:r w:rsidRPr="000F44E2">
              <w:t>SRR447482</w:t>
            </w:r>
          </w:p>
        </w:tc>
        <w:tc>
          <w:tcPr>
            <w:tcW w:w="1434" w:type="dxa"/>
            <w:noWrap/>
            <w:hideMark/>
          </w:tcPr>
          <w:p w14:paraId="32F3D9B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FF4213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3AC003E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5892379E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7C6C9438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6C7F10CB" w14:textId="77777777" w:rsidR="00990DE3" w:rsidRPr="000F44E2" w:rsidRDefault="00990DE3" w:rsidP="00990DE3">
            <w:r w:rsidRPr="000F44E2">
              <w:t>No Carbon 4h</w:t>
            </w:r>
          </w:p>
        </w:tc>
        <w:tc>
          <w:tcPr>
            <w:tcW w:w="1307" w:type="dxa"/>
            <w:noWrap/>
            <w:hideMark/>
          </w:tcPr>
          <w:p w14:paraId="61B41DAD" w14:textId="77777777" w:rsidR="00990DE3" w:rsidRPr="000F44E2" w:rsidRDefault="00990DE3" w:rsidP="00990DE3">
            <w:r w:rsidRPr="000F44E2">
              <w:t>185052218</w:t>
            </w:r>
          </w:p>
        </w:tc>
        <w:tc>
          <w:tcPr>
            <w:tcW w:w="1307" w:type="dxa"/>
            <w:noWrap/>
            <w:hideMark/>
          </w:tcPr>
          <w:p w14:paraId="55E35F45" w14:textId="77777777" w:rsidR="00990DE3" w:rsidRPr="000F44E2" w:rsidRDefault="00990DE3" w:rsidP="00990DE3">
            <w:r w:rsidRPr="000F44E2">
              <w:t>177218129</w:t>
            </w:r>
          </w:p>
        </w:tc>
        <w:tc>
          <w:tcPr>
            <w:tcW w:w="1399" w:type="dxa"/>
            <w:noWrap/>
            <w:hideMark/>
          </w:tcPr>
          <w:p w14:paraId="0ECAC9B6" w14:textId="0D361B77" w:rsidR="00990DE3" w:rsidRPr="000F44E2" w:rsidRDefault="00990DE3" w:rsidP="00990DE3">
            <w:r w:rsidRPr="000F44E2">
              <w:t> </w:t>
            </w:r>
            <w:r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4)</w:t>
            </w:r>
            <w:r>
              <w:fldChar w:fldCharType="end"/>
            </w:r>
          </w:p>
        </w:tc>
      </w:tr>
      <w:tr w:rsidR="00990DE3" w:rsidRPr="000F44E2" w14:paraId="3D457A2C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5F07437" w14:textId="77777777" w:rsidR="00990DE3" w:rsidRPr="000F44E2" w:rsidRDefault="00990DE3" w:rsidP="00990DE3">
            <w:r w:rsidRPr="000F44E2">
              <w:t>SRR447481</w:t>
            </w:r>
          </w:p>
        </w:tc>
        <w:tc>
          <w:tcPr>
            <w:tcW w:w="1434" w:type="dxa"/>
            <w:noWrap/>
            <w:hideMark/>
          </w:tcPr>
          <w:p w14:paraId="64A72A2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C08577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710F08F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0FE986ED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0CE9F7EF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06D94A65" w14:textId="77777777" w:rsidR="00990DE3" w:rsidRPr="000F44E2" w:rsidRDefault="00990DE3" w:rsidP="00990DE3">
            <w:r w:rsidRPr="000F44E2">
              <w:t>No Carbon 4h</w:t>
            </w:r>
          </w:p>
        </w:tc>
        <w:tc>
          <w:tcPr>
            <w:tcW w:w="1307" w:type="dxa"/>
            <w:noWrap/>
            <w:hideMark/>
          </w:tcPr>
          <w:p w14:paraId="5907AB81" w14:textId="77777777" w:rsidR="00990DE3" w:rsidRPr="000F44E2" w:rsidRDefault="00990DE3" w:rsidP="00990DE3">
            <w:r w:rsidRPr="000F44E2">
              <w:t>186502844</w:t>
            </w:r>
          </w:p>
        </w:tc>
        <w:tc>
          <w:tcPr>
            <w:tcW w:w="1307" w:type="dxa"/>
            <w:noWrap/>
            <w:hideMark/>
          </w:tcPr>
          <w:p w14:paraId="164B5127" w14:textId="77777777" w:rsidR="00990DE3" w:rsidRPr="000F44E2" w:rsidRDefault="00990DE3" w:rsidP="00990DE3">
            <w:r w:rsidRPr="000F44E2">
              <w:t>177721131</w:t>
            </w:r>
          </w:p>
        </w:tc>
        <w:tc>
          <w:tcPr>
            <w:tcW w:w="1399" w:type="dxa"/>
            <w:noWrap/>
            <w:hideMark/>
          </w:tcPr>
          <w:p w14:paraId="6274FE1D" w14:textId="5A19DDCC" w:rsidR="00990DE3" w:rsidRPr="000F44E2" w:rsidRDefault="00990DE3" w:rsidP="00990DE3">
            <w:r w:rsidRPr="000F44E2">
              <w:t> </w:t>
            </w:r>
            <w:r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4)</w:t>
            </w:r>
            <w:r>
              <w:fldChar w:fldCharType="end"/>
            </w:r>
          </w:p>
        </w:tc>
      </w:tr>
      <w:tr w:rsidR="00990DE3" w:rsidRPr="000F44E2" w14:paraId="63407EA7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D6CC972" w14:textId="77777777" w:rsidR="00990DE3" w:rsidRPr="000F44E2" w:rsidRDefault="00990DE3" w:rsidP="00990DE3">
            <w:r w:rsidRPr="000F44E2">
              <w:t>SRR447480</w:t>
            </w:r>
          </w:p>
        </w:tc>
        <w:tc>
          <w:tcPr>
            <w:tcW w:w="1434" w:type="dxa"/>
            <w:noWrap/>
            <w:hideMark/>
          </w:tcPr>
          <w:p w14:paraId="4178DDA0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54DB1A5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48E65ED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15E92BA3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2D3BCD7B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6A46A32D" w14:textId="77777777" w:rsidR="00990DE3" w:rsidRPr="000F44E2" w:rsidRDefault="00990DE3" w:rsidP="00990DE3">
            <w:r w:rsidRPr="000F44E2">
              <w:t>No Carbon 4h</w:t>
            </w:r>
          </w:p>
        </w:tc>
        <w:tc>
          <w:tcPr>
            <w:tcW w:w="1307" w:type="dxa"/>
            <w:noWrap/>
            <w:hideMark/>
          </w:tcPr>
          <w:p w14:paraId="32EED7BB" w14:textId="77777777" w:rsidR="00990DE3" w:rsidRPr="000F44E2" w:rsidRDefault="00990DE3" w:rsidP="00990DE3">
            <w:r w:rsidRPr="000F44E2">
              <w:t>65277117</w:t>
            </w:r>
          </w:p>
        </w:tc>
        <w:tc>
          <w:tcPr>
            <w:tcW w:w="1307" w:type="dxa"/>
            <w:noWrap/>
            <w:hideMark/>
          </w:tcPr>
          <w:p w14:paraId="0FD6E75F" w14:textId="77777777" w:rsidR="00990DE3" w:rsidRPr="000F44E2" w:rsidRDefault="00990DE3" w:rsidP="00990DE3">
            <w:r w:rsidRPr="000F44E2">
              <w:t>60153036</w:t>
            </w:r>
          </w:p>
        </w:tc>
        <w:tc>
          <w:tcPr>
            <w:tcW w:w="1399" w:type="dxa"/>
            <w:noWrap/>
            <w:hideMark/>
          </w:tcPr>
          <w:p w14:paraId="4276D119" w14:textId="4D43565D" w:rsidR="00990DE3" w:rsidRPr="000F44E2" w:rsidRDefault="00990DE3" w:rsidP="00990DE3">
            <w:r w:rsidRPr="000F44E2">
              <w:t> </w:t>
            </w:r>
            <w:r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4)</w:t>
            </w:r>
            <w:r>
              <w:fldChar w:fldCharType="end"/>
            </w:r>
          </w:p>
        </w:tc>
      </w:tr>
      <w:tr w:rsidR="00990DE3" w:rsidRPr="000F44E2" w14:paraId="57EA2597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C47ACF4" w14:textId="77777777" w:rsidR="00990DE3" w:rsidRPr="000F44E2" w:rsidRDefault="00990DE3" w:rsidP="00990DE3">
            <w:r w:rsidRPr="000F44E2">
              <w:t>SRR447479</w:t>
            </w:r>
          </w:p>
        </w:tc>
        <w:tc>
          <w:tcPr>
            <w:tcW w:w="1434" w:type="dxa"/>
            <w:noWrap/>
            <w:hideMark/>
          </w:tcPr>
          <w:p w14:paraId="24C2CFC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0A9D58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E71FD93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2619E691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4AAF0D62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38A15818" w14:textId="77777777" w:rsidR="00990DE3" w:rsidRPr="000F44E2" w:rsidRDefault="00990DE3" w:rsidP="00990DE3">
            <w:r w:rsidRPr="000F44E2">
              <w:t>Avicel 4h</w:t>
            </w:r>
          </w:p>
        </w:tc>
        <w:tc>
          <w:tcPr>
            <w:tcW w:w="1307" w:type="dxa"/>
            <w:noWrap/>
            <w:hideMark/>
          </w:tcPr>
          <w:p w14:paraId="20BD755A" w14:textId="77777777" w:rsidR="00990DE3" w:rsidRPr="000F44E2" w:rsidRDefault="00990DE3" w:rsidP="00990DE3">
            <w:r w:rsidRPr="000F44E2">
              <w:t>61959510</w:t>
            </w:r>
          </w:p>
        </w:tc>
        <w:tc>
          <w:tcPr>
            <w:tcW w:w="1307" w:type="dxa"/>
            <w:noWrap/>
            <w:hideMark/>
          </w:tcPr>
          <w:p w14:paraId="1F4BAF00" w14:textId="77777777" w:rsidR="00990DE3" w:rsidRPr="000F44E2" w:rsidRDefault="00990DE3" w:rsidP="00990DE3">
            <w:r w:rsidRPr="000F44E2">
              <w:t>59094107</w:t>
            </w:r>
          </w:p>
        </w:tc>
        <w:tc>
          <w:tcPr>
            <w:tcW w:w="1399" w:type="dxa"/>
            <w:noWrap/>
            <w:hideMark/>
          </w:tcPr>
          <w:p w14:paraId="35855A68" w14:textId="63A59975" w:rsidR="00990DE3" w:rsidRPr="000F44E2" w:rsidRDefault="00990DE3" w:rsidP="00990DE3">
            <w:r w:rsidRPr="000F44E2">
              <w:t> </w:t>
            </w:r>
            <w:r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4)</w:t>
            </w:r>
            <w:r>
              <w:fldChar w:fldCharType="end"/>
            </w:r>
          </w:p>
        </w:tc>
      </w:tr>
      <w:tr w:rsidR="00990DE3" w:rsidRPr="000F44E2" w14:paraId="6723A225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CB0FB94" w14:textId="77777777" w:rsidR="00990DE3" w:rsidRPr="000F44E2" w:rsidRDefault="00990DE3" w:rsidP="00990DE3">
            <w:r w:rsidRPr="000F44E2">
              <w:t>SRR447478</w:t>
            </w:r>
          </w:p>
        </w:tc>
        <w:tc>
          <w:tcPr>
            <w:tcW w:w="1434" w:type="dxa"/>
            <w:noWrap/>
            <w:hideMark/>
          </w:tcPr>
          <w:p w14:paraId="3CB041EB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50DDB67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4AD5110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80BB33E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23E848F6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2143CD60" w14:textId="77777777" w:rsidR="00990DE3" w:rsidRPr="000F44E2" w:rsidRDefault="00990DE3" w:rsidP="00990DE3">
            <w:r w:rsidRPr="000F44E2">
              <w:t>Avicel 4h</w:t>
            </w:r>
          </w:p>
        </w:tc>
        <w:tc>
          <w:tcPr>
            <w:tcW w:w="1307" w:type="dxa"/>
            <w:noWrap/>
            <w:hideMark/>
          </w:tcPr>
          <w:p w14:paraId="412AA4B5" w14:textId="77777777" w:rsidR="00990DE3" w:rsidRPr="000F44E2" w:rsidRDefault="00990DE3" w:rsidP="00990DE3">
            <w:r w:rsidRPr="000F44E2">
              <w:t>67436197</w:t>
            </w:r>
          </w:p>
        </w:tc>
        <w:tc>
          <w:tcPr>
            <w:tcW w:w="1307" w:type="dxa"/>
            <w:noWrap/>
            <w:hideMark/>
          </w:tcPr>
          <w:p w14:paraId="1BFD7C83" w14:textId="77777777" w:rsidR="00990DE3" w:rsidRPr="000F44E2" w:rsidRDefault="00990DE3" w:rsidP="00990DE3">
            <w:r w:rsidRPr="000F44E2">
              <w:t>63365998</w:t>
            </w:r>
          </w:p>
        </w:tc>
        <w:tc>
          <w:tcPr>
            <w:tcW w:w="1399" w:type="dxa"/>
            <w:noWrap/>
            <w:hideMark/>
          </w:tcPr>
          <w:p w14:paraId="669E6F60" w14:textId="478A8F9F" w:rsidR="00990DE3" w:rsidRPr="000F44E2" w:rsidRDefault="00990DE3" w:rsidP="00990DE3">
            <w:r w:rsidRPr="000F44E2">
              <w:t> </w:t>
            </w:r>
            <w:r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4)</w:t>
            </w:r>
            <w:r>
              <w:fldChar w:fldCharType="end"/>
            </w:r>
          </w:p>
        </w:tc>
      </w:tr>
      <w:tr w:rsidR="00990DE3" w:rsidRPr="000F44E2" w14:paraId="667561D9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D105156" w14:textId="77777777" w:rsidR="00990DE3" w:rsidRPr="000F44E2" w:rsidRDefault="00990DE3" w:rsidP="00990DE3">
            <w:r w:rsidRPr="000F44E2">
              <w:t>SRR447477</w:t>
            </w:r>
          </w:p>
        </w:tc>
        <w:tc>
          <w:tcPr>
            <w:tcW w:w="1434" w:type="dxa"/>
            <w:noWrap/>
            <w:hideMark/>
          </w:tcPr>
          <w:p w14:paraId="560D3FA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5550140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C1E38DF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2E78B069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6714671C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14C49B81" w14:textId="77777777" w:rsidR="00990DE3" w:rsidRPr="000F44E2" w:rsidRDefault="00990DE3" w:rsidP="00990DE3">
            <w:r w:rsidRPr="000F44E2">
              <w:t>Avicel 4h</w:t>
            </w:r>
          </w:p>
        </w:tc>
        <w:tc>
          <w:tcPr>
            <w:tcW w:w="1307" w:type="dxa"/>
            <w:noWrap/>
            <w:hideMark/>
          </w:tcPr>
          <w:p w14:paraId="558E60C7" w14:textId="77777777" w:rsidR="00990DE3" w:rsidRPr="000F44E2" w:rsidRDefault="00990DE3" w:rsidP="00990DE3">
            <w:r w:rsidRPr="000F44E2">
              <w:t>14246506</w:t>
            </w:r>
          </w:p>
        </w:tc>
        <w:tc>
          <w:tcPr>
            <w:tcW w:w="1307" w:type="dxa"/>
            <w:noWrap/>
            <w:hideMark/>
          </w:tcPr>
          <w:p w14:paraId="5223A5FB" w14:textId="77777777" w:rsidR="00990DE3" w:rsidRPr="000F44E2" w:rsidRDefault="00990DE3" w:rsidP="00990DE3">
            <w:r w:rsidRPr="000F44E2">
              <w:t>13675648</w:t>
            </w:r>
          </w:p>
        </w:tc>
        <w:tc>
          <w:tcPr>
            <w:tcW w:w="1399" w:type="dxa"/>
            <w:noWrap/>
            <w:hideMark/>
          </w:tcPr>
          <w:p w14:paraId="3CA37968" w14:textId="24699EE6" w:rsidR="00990DE3" w:rsidRPr="000F44E2" w:rsidRDefault="00990DE3" w:rsidP="00990DE3">
            <w:r w:rsidRPr="000F44E2">
              <w:t> </w:t>
            </w:r>
            <w:r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4)</w:t>
            </w:r>
            <w:r>
              <w:fldChar w:fldCharType="end"/>
            </w:r>
          </w:p>
        </w:tc>
      </w:tr>
      <w:tr w:rsidR="00990DE3" w:rsidRPr="000F44E2" w14:paraId="0951BB0E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0379E38" w14:textId="77777777" w:rsidR="00990DE3" w:rsidRPr="000F44E2" w:rsidRDefault="00990DE3" w:rsidP="00990DE3">
            <w:r w:rsidRPr="000F44E2">
              <w:t>SRR447473</w:t>
            </w:r>
          </w:p>
        </w:tc>
        <w:tc>
          <w:tcPr>
            <w:tcW w:w="1434" w:type="dxa"/>
            <w:noWrap/>
            <w:hideMark/>
          </w:tcPr>
          <w:p w14:paraId="30BDA2C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619D33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57C84CDA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A3934D1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3FAC05CD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5675513" w14:textId="77777777" w:rsidR="00990DE3" w:rsidRPr="000F44E2" w:rsidRDefault="00990DE3" w:rsidP="00990DE3">
            <w:r w:rsidRPr="000F44E2">
              <w:t>Cellobiose 4h</w:t>
            </w:r>
          </w:p>
        </w:tc>
        <w:tc>
          <w:tcPr>
            <w:tcW w:w="1307" w:type="dxa"/>
            <w:noWrap/>
            <w:hideMark/>
          </w:tcPr>
          <w:p w14:paraId="28379E4F" w14:textId="77777777" w:rsidR="00990DE3" w:rsidRPr="000F44E2" w:rsidRDefault="00990DE3" w:rsidP="00990DE3">
            <w:r w:rsidRPr="000F44E2">
              <w:t>70608426</w:t>
            </w:r>
          </w:p>
        </w:tc>
        <w:tc>
          <w:tcPr>
            <w:tcW w:w="1307" w:type="dxa"/>
            <w:noWrap/>
            <w:hideMark/>
          </w:tcPr>
          <w:p w14:paraId="78C0FF75" w14:textId="77777777" w:rsidR="00990DE3" w:rsidRPr="000F44E2" w:rsidRDefault="00990DE3" w:rsidP="00990DE3">
            <w:r w:rsidRPr="000F44E2">
              <w:t>67455130</w:t>
            </w:r>
          </w:p>
        </w:tc>
        <w:tc>
          <w:tcPr>
            <w:tcW w:w="1399" w:type="dxa"/>
            <w:noWrap/>
            <w:hideMark/>
          </w:tcPr>
          <w:p w14:paraId="1F1525A4" w14:textId="6483909A" w:rsidR="00990DE3" w:rsidRPr="000F44E2" w:rsidRDefault="00990DE3" w:rsidP="00990DE3">
            <w:r w:rsidRPr="000F44E2">
              <w:t> </w:t>
            </w:r>
            <w:r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 </w:instrText>
            </w:r>
            <w:r w:rsidR="00816F03">
              <w:fldChar w:fldCharType="begin">
                <w:fldData xml:space="preserve">PEVuZE5vdGU+PENpdGU+PEF1dGhvcj5abmFtZXJvc2tpPC9BdXRob3I+PFllYXI+MjAxMjwvWWVh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</w:fldData>
              </w:fldChar>
            </w:r>
            <w:r w:rsidR="00816F03">
              <w:instrText xml:space="preserve"> ADDIN EN.CITE.DATA </w:instrText>
            </w:r>
            <w:r w:rsidR="00816F03">
              <w:fldChar w:fldCharType="end"/>
            </w:r>
            <w:r>
              <w:fldChar w:fldCharType="separate"/>
            </w:r>
            <w:r w:rsidR="00816F03">
              <w:rPr>
                <w:noProof/>
              </w:rPr>
              <w:t>(4)</w:t>
            </w:r>
            <w:r>
              <w:fldChar w:fldCharType="end"/>
            </w:r>
          </w:p>
        </w:tc>
      </w:tr>
      <w:tr w:rsidR="00990DE3" w:rsidRPr="000F44E2" w14:paraId="7886F972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F81BD96" w14:textId="77777777" w:rsidR="00990DE3" w:rsidRPr="000F44E2" w:rsidRDefault="00990DE3" w:rsidP="00990DE3">
            <w:r w:rsidRPr="000F44E2">
              <w:t>SRR585669</w:t>
            </w:r>
          </w:p>
        </w:tc>
        <w:tc>
          <w:tcPr>
            <w:tcW w:w="1434" w:type="dxa"/>
            <w:noWrap/>
            <w:hideMark/>
          </w:tcPr>
          <w:p w14:paraId="4F52F17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C074BF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EFADAE2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8AC1638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7CDD67F0" w14:textId="77777777" w:rsidR="00990DE3" w:rsidRPr="000F44E2" w:rsidRDefault="00990DE3" w:rsidP="00990DE3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54E95D4B" w14:textId="77777777" w:rsidR="00990DE3" w:rsidRPr="000F44E2" w:rsidRDefault="00990DE3" w:rsidP="00990DE3">
            <w:r w:rsidRPr="000F44E2">
              <w:t>Perithecia 0hr</w:t>
            </w:r>
          </w:p>
        </w:tc>
        <w:tc>
          <w:tcPr>
            <w:tcW w:w="1307" w:type="dxa"/>
            <w:noWrap/>
            <w:hideMark/>
          </w:tcPr>
          <w:p w14:paraId="17ACF0DF" w14:textId="77777777" w:rsidR="00990DE3" w:rsidRPr="000F44E2" w:rsidRDefault="00990DE3" w:rsidP="00990DE3">
            <w:r w:rsidRPr="000F44E2">
              <w:t>24981907</w:t>
            </w:r>
          </w:p>
        </w:tc>
        <w:tc>
          <w:tcPr>
            <w:tcW w:w="1307" w:type="dxa"/>
            <w:noWrap/>
            <w:hideMark/>
          </w:tcPr>
          <w:p w14:paraId="60A160B2" w14:textId="77777777" w:rsidR="00990DE3" w:rsidRPr="000F44E2" w:rsidRDefault="00990DE3" w:rsidP="00990DE3">
            <w:r w:rsidRPr="000F44E2">
              <w:t>23189227</w:t>
            </w:r>
          </w:p>
        </w:tc>
        <w:tc>
          <w:tcPr>
            <w:tcW w:w="1399" w:type="dxa"/>
            <w:noWrap/>
            <w:hideMark/>
          </w:tcPr>
          <w:p w14:paraId="2A0763A8" w14:textId="10C627B7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4&lt;/Year&gt;&lt;RecNum&gt;187&lt;/RecNum&gt;&lt;DisplayText&gt;(5)&lt;/DisplayText&gt;&lt;record&gt;&lt;rec-number&gt;187&lt;/rec-number&gt;&lt;foreign-keys&gt;&lt;key app="EN" db-id="rset0rttzdvpvleeapzp9pvvwz0esazdsxtv" timestamp="1575497638"&gt;187&lt;/key&gt;&lt;/foreign-keys&gt;&lt;ref-type name="Journal Article"&gt;17&lt;/ref-type&gt;&lt;contributors&gt;&lt;authors&gt;&lt;author&gt;Wang, Z.&lt;/author&gt;&lt;author&gt;Lopez-Giraldez, F.&lt;/author&gt;&lt;author&gt;Lehr, N.&lt;/author&gt;&lt;author&gt;Farre, M.&lt;/author&gt;&lt;author&gt;Common, R.&lt;/author&gt;&lt;author&gt;Trail, F.&lt;/author&gt;&lt;author&gt;Townsend, J. P.&lt;/author&gt;&lt;/authors&gt;&lt;/contributors&gt;&lt;auth-address&gt;Department of Biostatistics, Yale University, New Haven, Connecticut, USA.&lt;/auth-address&gt;&lt;titles&gt;&lt;title&gt;Global gene expression and focused knockout analysis reveals genes associated with fungal fruiting body development in Neurospora crassa&lt;/title&gt;&lt;secondary-title&gt;Eukaryot Cell&lt;/secondary-title&gt;&lt;/titles&gt;&lt;periodical&gt;&lt;full-title&gt;Eukaryot Cell&lt;/full-title&gt;&lt;/periodical&gt;&lt;pages&gt;154-69&lt;/pages&gt;&lt;volume&gt;13&lt;/volume&gt;&lt;number&gt;1&lt;/number&gt;&lt;edition&gt;2013/11/19&lt;/edition&gt;&lt;keywords&gt;&lt;keyword&gt;DNA-Binding Proteins/genetics/metabolism&lt;/keyword&gt;&lt;keyword&gt;Fungal Proteins/genetics/metabolism&lt;/keyword&gt;&lt;keyword&gt;Gene Deletion&lt;/keyword&gt;&lt;keyword&gt;*Gene Expression Regulation, Developmental&lt;/keyword&gt;&lt;keyword&gt;*Gene Expression Regulation, Fungal&lt;/keyword&gt;&lt;keyword&gt;Genes, Mating Type, Fungal&lt;/keyword&gt;&lt;keyword&gt;*Genome, Fungal&lt;/keyword&gt;&lt;keyword&gt;Neurospora crassa/*genetics/growth &amp;amp; development/metabolism&lt;/keyword&gt;&lt;keyword&gt;Spores, Fungal/*genetics/growth &amp;amp; development&lt;/keyword&gt;&lt;keyword&gt;Up-Regulation&lt;/keyword&gt;&lt;/keywords&gt;&lt;dates&gt;&lt;year&gt;2014&lt;/year&gt;&lt;pub-dates&gt;&lt;date&gt;Jan&lt;/date&gt;&lt;/pub-dates&gt;&lt;/dates&gt;&lt;isbn&gt;1535-9786 (Electronic)&amp;#xD;1535-9786 (Linking)&lt;/isbn&gt;&lt;accession-num&gt;24243796&lt;/accession-num&gt;&lt;urls&gt;&lt;related-urls&gt;&lt;url&gt;https://www.ncbi.nlm.nih.gov/pubmed/24243796&lt;/url&gt;&lt;/related-urls&gt;&lt;/urls&gt;&lt;custom2&gt;PMC3910948&lt;/custom2&gt;&lt;electronic-resource-num&gt;10.1128/EC.00248-13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5)</w:t>
            </w:r>
            <w:r w:rsidR="00816F03">
              <w:fldChar w:fldCharType="end"/>
            </w:r>
          </w:p>
        </w:tc>
      </w:tr>
      <w:tr w:rsidR="00990DE3" w:rsidRPr="000F44E2" w14:paraId="7F3D0321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D1C8D50" w14:textId="77777777" w:rsidR="00990DE3" w:rsidRPr="000F44E2" w:rsidRDefault="00990DE3" w:rsidP="00990DE3">
            <w:r w:rsidRPr="000F44E2">
              <w:t>SRR585670</w:t>
            </w:r>
          </w:p>
        </w:tc>
        <w:tc>
          <w:tcPr>
            <w:tcW w:w="1434" w:type="dxa"/>
            <w:noWrap/>
            <w:hideMark/>
          </w:tcPr>
          <w:p w14:paraId="7B661C7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75FCCF1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5145F1D2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035AEEF1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528D4B5F" w14:textId="77777777" w:rsidR="00990DE3" w:rsidRPr="000F44E2" w:rsidRDefault="00990DE3" w:rsidP="00990DE3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119161B8" w14:textId="77777777" w:rsidR="00990DE3" w:rsidRPr="000F44E2" w:rsidRDefault="00990DE3" w:rsidP="00990DE3">
            <w:r w:rsidRPr="000F44E2">
              <w:t>Perithecia 2hr</w:t>
            </w:r>
          </w:p>
        </w:tc>
        <w:tc>
          <w:tcPr>
            <w:tcW w:w="1307" w:type="dxa"/>
            <w:noWrap/>
            <w:hideMark/>
          </w:tcPr>
          <w:p w14:paraId="115E7A08" w14:textId="77777777" w:rsidR="00990DE3" w:rsidRPr="000F44E2" w:rsidRDefault="00990DE3" w:rsidP="00990DE3">
            <w:r w:rsidRPr="000F44E2">
              <w:t>32130912</w:t>
            </w:r>
          </w:p>
        </w:tc>
        <w:tc>
          <w:tcPr>
            <w:tcW w:w="1307" w:type="dxa"/>
            <w:noWrap/>
            <w:hideMark/>
          </w:tcPr>
          <w:p w14:paraId="707C427F" w14:textId="77777777" w:rsidR="00990DE3" w:rsidRPr="000F44E2" w:rsidRDefault="00990DE3" w:rsidP="00990DE3">
            <w:r w:rsidRPr="000F44E2">
              <w:t>30286211</w:t>
            </w:r>
          </w:p>
        </w:tc>
        <w:tc>
          <w:tcPr>
            <w:tcW w:w="1399" w:type="dxa"/>
            <w:noWrap/>
            <w:hideMark/>
          </w:tcPr>
          <w:p w14:paraId="6A0FE7D0" w14:textId="50C3A396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4&lt;/Year&gt;&lt;RecNum&gt;187&lt;/RecNum&gt;&lt;DisplayText&gt;(5)&lt;/DisplayText&gt;&lt;record&gt;&lt;rec-number&gt;187&lt;/rec-number&gt;&lt;foreign-keys&gt;&lt;key app="EN" db-id="rset0rttzdvpvleeapzp9pvvwz0esazdsxtv" timestamp="1575497638"&gt;187&lt;/key&gt;&lt;/foreign-keys&gt;&lt;ref-type name="Journal Article"&gt;17&lt;/ref-type&gt;&lt;contributors&gt;&lt;authors&gt;&lt;author&gt;Wang, Z.&lt;/author&gt;&lt;author&gt;Lopez-Giraldez, F.&lt;/author&gt;&lt;author&gt;Lehr, N.&lt;/author&gt;&lt;author&gt;Farre, M.&lt;/author&gt;&lt;author&gt;Common, R.&lt;/author&gt;&lt;author&gt;Trail, F.&lt;/author&gt;&lt;author&gt;Townsend, J. P.&lt;/author&gt;&lt;/authors&gt;&lt;/contributors&gt;&lt;auth-address&gt;Department of Biostatistics, Yale University, New Haven, Connecticut, USA.&lt;/auth-address&gt;&lt;titles&gt;&lt;title&gt;Global gene expression and focused knockout analysis reveals genes associated with fungal fruiting body development in Neurospora crassa&lt;/title&gt;&lt;secondary-title&gt;Eukaryot Cell&lt;/secondary-title&gt;&lt;/titles&gt;&lt;periodical&gt;&lt;full-title&gt;Eukaryot Cell&lt;/full-title&gt;&lt;/periodical&gt;&lt;pages&gt;154-69&lt;/pages&gt;&lt;volume&gt;13&lt;/volume&gt;&lt;number&gt;1&lt;/number&gt;&lt;edition&gt;2013/11/19&lt;/edition&gt;&lt;keywords&gt;&lt;keyword&gt;DNA-Binding Proteins/genetics/metabolism&lt;/keyword&gt;&lt;keyword&gt;Fungal Proteins/genetics/metabolism&lt;/keyword&gt;&lt;keyword&gt;Gene Deletion&lt;/keyword&gt;&lt;keyword&gt;*Gene Expression Regulation, Developmental&lt;/keyword&gt;&lt;keyword&gt;*Gene Expression Regulation, Fungal&lt;/keyword&gt;&lt;keyword&gt;Genes, Mating Type, Fungal&lt;/keyword&gt;&lt;keyword&gt;*Genome, Fungal&lt;/keyword&gt;&lt;keyword&gt;Neurospora crassa/*genetics/growth &amp;amp; development/metabolism&lt;/keyword&gt;&lt;keyword&gt;Spores, Fungal/*genetics/growth &amp;amp; development&lt;/keyword&gt;&lt;keyword&gt;Up-Regulation&lt;/keyword&gt;&lt;/keywords&gt;&lt;dates&gt;&lt;year&gt;2014&lt;/year&gt;&lt;pub-dates&gt;&lt;date&gt;Jan&lt;/date&gt;&lt;/pub-dates&gt;&lt;/dates&gt;&lt;isbn&gt;1535-9786 (Electronic)&amp;#xD;1535-9786 (Linking)&lt;/isbn&gt;&lt;accession-num&gt;24243796&lt;/accession-num&gt;&lt;urls&gt;&lt;related-urls&gt;&lt;url&gt;https://www.ncbi.nlm.nih.gov/pubmed/24243796&lt;/url&gt;&lt;/related-urls&gt;&lt;/urls&gt;&lt;custom2&gt;PMC3910948&lt;/custom2&gt;&lt;electronic-resource-num&gt;10.1128/EC.00248-13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5)</w:t>
            </w:r>
            <w:r w:rsidR="00816F03">
              <w:fldChar w:fldCharType="end"/>
            </w:r>
          </w:p>
        </w:tc>
      </w:tr>
      <w:tr w:rsidR="00990DE3" w:rsidRPr="000F44E2" w14:paraId="7C18B08D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2AE10C2" w14:textId="77777777" w:rsidR="00990DE3" w:rsidRPr="000F44E2" w:rsidRDefault="00990DE3" w:rsidP="00990DE3">
            <w:r w:rsidRPr="000F44E2">
              <w:t>SRR585671</w:t>
            </w:r>
          </w:p>
        </w:tc>
        <w:tc>
          <w:tcPr>
            <w:tcW w:w="1434" w:type="dxa"/>
            <w:noWrap/>
            <w:hideMark/>
          </w:tcPr>
          <w:p w14:paraId="4AC5C16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F99B84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7405609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2A317EF9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47E0D8EB" w14:textId="77777777" w:rsidR="00990DE3" w:rsidRPr="000F44E2" w:rsidRDefault="00990DE3" w:rsidP="00990DE3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17EE8DA2" w14:textId="77777777" w:rsidR="00990DE3" w:rsidRPr="000F44E2" w:rsidRDefault="00990DE3" w:rsidP="00990DE3">
            <w:r w:rsidRPr="000F44E2">
              <w:t>Perithecia 24hr</w:t>
            </w:r>
          </w:p>
        </w:tc>
        <w:tc>
          <w:tcPr>
            <w:tcW w:w="1307" w:type="dxa"/>
            <w:noWrap/>
            <w:hideMark/>
          </w:tcPr>
          <w:p w14:paraId="35BC46A9" w14:textId="77777777" w:rsidR="00990DE3" w:rsidRPr="000F44E2" w:rsidRDefault="00990DE3" w:rsidP="00990DE3">
            <w:r w:rsidRPr="000F44E2">
              <w:t>32221403</w:t>
            </w:r>
          </w:p>
        </w:tc>
        <w:tc>
          <w:tcPr>
            <w:tcW w:w="1307" w:type="dxa"/>
            <w:noWrap/>
            <w:hideMark/>
          </w:tcPr>
          <w:p w14:paraId="12EF8DD3" w14:textId="77777777" w:rsidR="00990DE3" w:rsidRPr="000F44E2" w:rsidRDefault="00990DE3" w:rsidP="00990DE3">
            <w:r w:rsidRPr="000F44E2">
              <w:t>31007945</w:t>
            </w:r>
          </w:p>
        </w:tc>
        <w:tc>
          <w:tcPr>
            <w:tcW w:w="1399" w:type="dxa"/>
            <w:noWrap/>
            <w:hideMark/>
          </w:tcPr>
          <w:p w14:paraId="0B20959F" w14:textId="7C678B8D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4&lt;/Year&gt;&lt;RecNum&gt;187&lt;/RecNum&gt;&lt;DisplayText&gt;(5)&lt;/DisplayText&gt;&lt;record&gt;&lt;rec-number&gt;187&lt;/rec-number&gt;&lt;foreign-keys&gt;&lt;key app="EN" db-id="rset0rttzdvpvleeapzp9pvvwz0esazdsxtv" timestamp="1575497638"&gt;187&lt;/key&gt;&lt;/foreign-keys&gt;&lt;ref-type name="Journal Article"&gt;17&lt;/ref-type&gt;&lt;contributors&gt;&lt;authors&gt;&lt;author&gt;Wang, Z.&lt;/author&gt;&lt;author&gt;Lopez-Giraldez, F.&lt;/author&gt;&lt;author&gt;Lehr, N.&lt;/author&gt;&lt;author&gt;Farre, M.&lt;/author&gt;&lt;author&gt;Common, R.&lt;/author&gt;&lt;author&gt;Trail, F.&lt;/author&gt;&lt;author&gt;Townsend, J. P.&lt;/author&gt;&lt;/authors&gt;&lt;/contributors&gt;&lt;auth-address&gt;Department of Biostatistics, Yale University, New Haven, Connecticut, USA.&lt;/auth-address&gt;&lt;titles&gt;&lt;title&gt;Global gene expression and focused knockout analysis reveals genes associated with fungal fruiting body development in Neurospora crassa&lt;/title&gt;&lt;secondary-title&gt;Eukaryot Cell&lt;/secondary-title&gt;&lt;/titles&gt;&lt;periodical&gt;&lt;full-title&gt;Eukaryot Cell&lt;/full-title&gt;&lt;/periodical&gt;&lt;pages&gt;154-69&lt;/pages&gt;&lt;volume&gt;13&lt;/volume&gt;&lt;number&gt;1&lt;/number&gt;&lt;edition&gt;2013/11/19&lt;/edition&gt;&lt;keywords&gt;&lt;keyword&gt;DNA-Binding Proteins/genetics/metabolism&lt;/keyword&gt;&lt;keyword&gt;Fungal Proteins/genetics/metabolism&lt;/keyword&gt;&lt;keyword&gt;Gene Deletion&lt;/keyword&gt;&lt;keyword&gt;*Gene Expression Regulation, Developmental&lt;/keyword&gt;&lt;keyword&gt;*Gene Expression Regulation, Fungal&lt;/keyword&gt;&lt;keyword&gt;Genes, Mating Type, Fungal&lt;/keyword&gt;&lt;keyword&gt;*Genome, Fungal&lt;/keyword&gt;&lt;keyword&gt;Neurospora crassa/*genetics/growth &amp;amp; development/metabolism&lt;/keyword&gt;&lt;keyword&gt;Spores, Fungal/*genetics/growth &amp;amp; development&lt;/keyword&gt;&lt;keyword&gt;Up-Regulation&lt;/keyword&gt;&lt;/keywords&gt;&lt;dates&gt;&lt;year&gt;2014&lt;/year&gt;&lt;pub-dates&gt;&lt;date&gt;Jan&lt;/date&gt;&lt;/pub-dates&gt;&lt;/dates&gt;&lt;isbn&gt;1535-9786 (Electronic)&amp;#xD;1535-9786 (Linking)&lt;/isbn&gt;&lt;accession-num&gt;24243796&lt;/accession-num&gt;&lt;urls&gt;&lt;related-urls&gt;&lt;url&gt;https://www.ncbi.nlm.nih.gov/pubmed/24243796&lt;/url&gt;&lt;/related-urls&gt;&lt;/urls&gt;&lt;custom2&gt;PMC3910948&lt;/custom2&gt;&lt;electronic-resource-num&gt;10.1128/EC.00248-13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5)</w:t>
            </w:r>
            <w:r w:rsidR="00816F03">
              <w:fldChar w:fldCharType="end"/>
            </w:r>
          </w:p>
        </w:tc>
      </w:tr>
      <w:tr w:rsidR="00990DE3" w:rsidRPr="000F44E2" w14:paraId="6EEC01CC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A3A0F7A" w14:textId="77777777" w:rsidR="00990DE3" w:rsidRPr="000F44E2" w:rsidRDefault="00990DE3" w:rsidP="00990DE3">
            <w:r w:rsidRPr="000F44E2">
              <w:lastRenderedPageBreak/>
              <w:t>SRR585672</w:t>
            </w:r>
          </w:p>
        </w:tc>
        <w:tc>
          <w:tcPr>
            <w:tcW w:w="1434" w:type="dxa"/>
            <w:noWrap/>
            <w:hideMark/>
          </w:tcPr>
          <w:p w14:paraId="007097B6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A78D32B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849FF5A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19D5DFE9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3CFBBAAC" w14:textId="77777777" w:rsidR="00990DE3" w:rsidRPr="000F44E2" w:rsidRDefault="00990DE3" w:rsidP="00990DE3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203527D6" w14:textId="77777777" w:rsidR="00990DE3" w:rsidRPr="000F44E2" w:rsidRDefault="00990DE3" w:rsidP="00990DE3">
            <w:r w:rsidRPr="000F44E2">
              <w:t>Perithecia 48hr</w:t>
            </w:r>
          </w:p>
        </w:tc>
        <w:tc>
          <w:tcPr>
            <w:tcW w:w="1307" w:type="dxa"/>
            <w:noWrap/>
            <w:hideMark/>
          </w:tcPr>
          <w:p w14:paraId="3245FDEE" w14:textId="77777777" w:rsidR="00990DE3" w:rsidRPr="000F44E2" w:rsidRDefault="00990DE3" w:rsidP="00990DE3">
            <w:r w:rsidRPr="000F44E2">
              <w:t>28317548</w:t>
            </w:r>
          </w:p>
        </w:tc>
        <w:tc>
          <w:tcPr>
            <w:tcW w:w="1307" w:type="dxa"/>
            <w:noWrap/>
            <w:hideMark/>
          </w:tcPr>
          <w:p w14:paraId="422B6E59" w14:textId="77777777" w:rsidR="00990DE3" w:rsidRPr="000F44E2" w:rsidRDefault="00990DE3" w:rsidP="00990DE3">
            <w:r w:rsidRPr="000F44E2">
              <w:t>24735658</w:t>
            </w:r>
          </w:p>
        </w:tc>
        <w:tc>
          <w:tcPr>
            <w:tcW w:w="1399" w:type="dxa"/>
            <w:noWrap/>
            <w:hideMark/>
          </w:tcPr>
          <w:p w14:paraId="173532D6" w14:textId="2B61AD2A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4&lt;/Year&gt;&lt;RecNum&gt;187&lt;/RecNum&gt;&lt;DisplayText&gt;(5)&lt;/DisplayText&gt;&lt;record&gt;&lt;rec-number&gt;187&lt;/rec-number&gt;&lt;foreign-keys&gt;&lt;key app="EN" db-id="rset0rttzdvpvleeapzp9pvvwz0esazdsxtv" timestamp="1575497638"&gt;187&lt;/key&gt;&lt;/foreign-keys&gt;&lt;ref-type name="Journal Article"&gt;17&lt;/ref-type&gt;&lt;contributors&gt;&lt;authors&gt;&lt;author&gt;Wang, Z.&lt;/author&gt;&lt;author&gt;Lopez-Giraldez, F.&lt;/author&gt;&lt;author&gt;Lehr, N.&lt;/author&gt;&lt;author&gt;Farre, M.&lt;/author&gt;&lt;author&gt;Common, R.&lt;/author&gt;&lt;author&gt;Trail, F.&lt;/author&gt;&lt;author&gt;Townsend, J. P.&lt;/author&gt;&lt;/authors&gt;&lt;/contributors&gt;&lt;auth-address&gt;Department of Biostatistics, Yale University, New Haven, Connecticut, USA.&lt;/auth-address&gt;&lt;titles&gt;&lt;title&gt;Global gene expression and focused knockout analysis reveals genes associated with fungal fruiting body development in Neurospora crassa&lt;/title&gt;&lt;secondary-title&gt;Eukaryot Cell&lt;/secondary-title&gt;&lt;/titles&gt;&lt;periodical&gt;&lt;full-title&gt;Eukaryot Cell&lt;/full-title&gt;&lt;/periodical&gt;&lt;pages&gt;154-69&lt;/pages&gt;&lt;volume&gt;13&lt;/volume&gt;&lt;number&gt;1&lt;/number&gt;&lt;edition&gt;2013/11/19&lt;/edition&gt;&lt;keywords&gt;&lt;keyword&gt;DNA-Binding Proteins/genetics/metabolism&lt;/keyword&gt;&lt;keyword&gt;Fungal Proteins/genetics/metabolism&lt;/keyword&gt;&lt;keyword&gt;Gene Deletion&lt;/keyword&gt;&lt;keyword&gt;*Gene Expression Regulation, Developmental&lt;/keyword&gt;&lt;keyword&gt;*Gene Expression Regulation, Fungal&lt;/keyword&gt;&lt;keyword&gt;Genes, Mating Type, Fungal&lt;/keyword&gt;&lt;keyword&gt;*Genome, Fungal&lt;/keyword&gt;&lt;keyword&gt;Neurospora crassa/*genetics/growth &amp;amp; development/metabolism&lt;/keyword&gt;&lt;keyword&gt;Spores, Fungal/*genetics/growth &amp;amp; development&lt;/keyword&gt;&lt;keyword&gt;Up-Regulation&lt;/keyword&gt;&lt;/keywords&gt;&lt;dates&gt;&lt;year&gt;2014&lt;/year&gt;&lt;pub-dates&gt;&lt;date&gt;Jan&lt;/date&gt;&lt;/pub-dates&gt;&lt;/dates&gt;&lt;isbn&gt;1535-9786 (Electronic)&amp;#xD;1535-9786 (Linking)&lt;/isbn&gt;&lt;accession-num&gt;24243796&lt;/accession-num&gt;&lt;urls&gt;&lt;related-urls&gt;&lt;url&gt;https://www.ncbi.nlm.nih.gov/pubmed/24243796&lt;/url&gt;&lt;/related-urls&gt;&lt;/urls&gt;&lt;custom2&gt;PMC3910948&lt;/custom2&gt;&lt;electronic-resource-num&gt;10.1128/EC.00248-13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5)</w:t>
            </w:r>
            <w:r w:rsidR="00816F03">
              <w:fldChar w:fldCharType="end"/>
            </w:r>
          </w:p>
        </w:tc>
      </w:tr>
      <w:tr w:rsidR="00990DE3" w:rsidRPr="000F44E2" w14:paraId="470B53E0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F0DE8F1" w14:textId="77777777" w:rsidR="00990DE3" w:rsidRPr="000F44E2" w:rsidRDefault="00990DE3" w:rsidP="00990DE3">
            <w:r w:rsidRPr="000F44E2">
              <w:t>SRR585673</w:t>
            </w:r>
          </w:p>
        </w:tc>
        <w:tc>
          <w:tcPr>
            <w:tcW w:w="1434" w:type="dxa"/>
            <w:noWrap/>
            <w:hideMark/>
          </w:tcPr>
          <w:p w14:paraId="03AE4CE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50C819C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7927A95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97566F1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67FB09F5" w14:textId="77777777" w:rsidR="00990DE3" w:rsidRPr="000F44E2" w:rsidRDefault="00990DE3" w:rsidP="00990DE3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24B9F71D" w14:textId="77777777" w:rsidR="00990DE3" w:rsidRPr="000F44E2" w:rsidRDefault="00990DE3" w:rsidP="00990DE3">
            <w:r w:rsidRPr="000F44E2">
              <w:t>Perithecia 72hr</w:t>
            </w:r>
          </w:p>
        </w:tc>
        <w:tc>
          <w:tcPr>
            <w:tcW w:w="1307" w:type="dxa"/>
            <w:noWrap/>
            <w:hideMark/>
          </w:tcPr>
          <w:p w14:paraId="0D49D7B9" w14:textId="77777777" w:rsidR="00990DE3" w:rsidRPr="000F44E2" w:rsidRDefault="00990DE3" w:rsidP="00990DE3">
            <w:r w:rsidRPr="000F44E2">
              <w:t>31035523</w:t>
            </w:r>
          </w:p>
        </w:tc>
        <w:tc>
          <w:tcPr>
            <w:tcW w:w="1307" w:type="dxa"/>
            <w:noWrap/>
            <w:hideMark/>
          </w:tcPr>
          <w:p w14:paraId="64E592EC" w14:textId="77777777" w:rsidR="00990DE3" w:rsidRPr="000F44E2" w:rsidRDefault="00990DE3" w:rsidP="00990DE3">
            <w:r w:rsidRPr="000F44E2">
              <w:t>28866840</w:t>
            </w:r>
          </w:p>
        </w:tc>
        <w:tc>
          <w:tcPr>
            <w:tcW w:w="1399" w:type="dxa"/>
            <w:noWrap/>
            <w:hideMark/>
          </w:tcPr>
          <w:p w14:paraId="564242D9" w14:textId="5D3CF15C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4&lt;/Year&gt;&lt;RecNum&gt;187&lt;/RecNum&gt;&lt;DisplayText&gt;(5)&lt;/DisplayText&gt;&lt;record&gt;&lt;rec-number&gt;187&lt;/rec-number&gt;&lt;foreign-keys&gt;&lt;key app="EN" db-id="rset0rttzdvpvleeapzp9pvvwz0esazdsxtv" timestamp="1575497638"&gt;187&lt;/key&gt;&lt;/foreign-keys&gt;&lt;ref-type name="Journal Article"&gt;17&lt;/ref-type&gt;&lt;contributors&gt;&lt;authors&gt;&lt;author&gt;Wang, Z.&lt;/author&gt;&lt;author&gt;Lopez-Giraldez, F.&lt;/author&gt;&lt;author&gt;Lehr, N.&lt;/author&gt;&lt;author&gt;Farre, M.&lt;/author&gt;&lt;author&gt;Common, R.&lt;/author&gt;&lt;author&gt;Trail, F.&lt;/author&gt;&lt;author&gt;Townsend, J. P.&lt;/author&gt;&lt;/authors&gt;&lt;/contributors&gt;&lt;auth-address&gt;Department of Biostatistics, Yale University, New Haven, Connecticut, USA.&lt;/auth-address&gt;&lt;titles&gt;&lt;title&gt;Global gene expression and focused knockout analysis reveals genes associated with fungal fruiting body development in Neurospora crassa&lt;/title&gt;&lt;secondary-title&gt;Eukaryot Cell&lt;/secondary-title&gt;&lt;/titles&gt;&lt;periodical&gt;&lt;full-title&gt;Eukaryot Cell&lt;/full-title&gt;&lt;/periodical&gt;&lt;pages&gt;154-69&lt;/pages&gt;&lt;volume&gt;13&lt;/volume&gt;&lt;number&gt;1&lt;/number&gt;&lt;edition&gt;2013/11/19&lt;/edition&gt;&lt;keywords&gt;&lt;keyword&gt;DNA-Binding Proteins/genetics/metabolism&lt;/keyword&gt;&lt;keyword&gt;Fungal Proteins/genetics/metabolism&lt;/keyword&gt;&lt;keyword&gt;Gene Deletion&lt;/keyword&gt;&lt;keyword&gt;*Gene Expression Regulation, Developmental&lt;/keyword&gt;&lt;keyword&gt;*Gene Expression Regulation, Fungal&lt;/keyword&gt;&lt;keyword&gt;Genes, Mating Type, Fungal&lt;/keyword&gt;&lt;keyword&gt;*Genome, Fungal&lt;/keyword&gt;&lt;keyword&gt;Neurospora crassa/*genetics/growth &amp;amp; development/metabolism&lt;/keyword&gt;&lt;keyword&gt;Spores, Fungal/*genetics/growth &amp;amp; development&lt;/keyword&gt;&lt;keyword&gt;Up-Regulation&lt;/keyword&gt;&lt;/keywords&gt;&lt;dates&gt;&lt;year&gt;2014&lt;/year&gt;&lt;pub-dates&gt;&lt;date&gt;Jan&lt;/date&gt;&lt;/pub-dates&gt;&lt;/dates&gt;&lt;isbn&gt;1535-9786 (Electronic)&amp;#xD;1535-9786 (Linking)&lt;/isbn&gt;&lt;accession-num&gt;24243796&lt;/accession-num&gt;&lt;urls&gt;&lt;related-urls&gt;&lt;url&gt;https://www.ncbi.nlm.nih.gov/pubmed/24243796&lt;/url&gt;&lt;/related-urls&gt;&lt;/urls&gt;&lt;custom2&gt;PMC3910948&lt;/custom2&gt;&lt;electronic-resource-num&gt;10.1128/EC.00248-13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5)</w:t>
            </w:r>
            <w:r w:rsidR="00816F03">
              <w:fldChar w:fldCharType="end"/>
            </w:r>
          </w:p>
        </w:tc>
      </w:tr>
      <w:tr w:rsidR="00990DE3" w:rsidRPr="000F44E2" w14:paraId="5E5C53E7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89D9870" w14:textId="77777777" w:rsidR="00990DE3" w:rsidRPr="000F44E2" w:rsidRDefault="00990DE3" w:rsidP="00990DE3">
            <w:r w:rsidRPr="000F44E2">
              <w:t>SRR585674</w:t>
            </w:r>
          </w:p>
        </w:tc>
        <w:tc>
          <w:tcPr>
            <w:tcW w:w="1434" w:type="dxa"/>
            <w:noWrap/>
            <w:hideMark/>
          </w:tcPr>
          <w:p w14:paraId="70EDAEE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95C49FB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48F0F82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F52A23A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30266729" w14:textId="77777777" w:rsidR="00990DE3" w:rsidRPr="000F44E2" w:rsidRDefault="00990DE3" w:rsidP="00990DE3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4C504C70" w14:textId="77777777" w:rsidR="00990DE3" w:rsidRPr="000F44E2" w:rsidRDefault="00990DE3" w:rsidP="00990DE3">
            <w:r w:rsidRPr="000F44E2">
              <w:t>Perithecia 96hr</w:t>
            </w:r>
          </w:p>
        </w:tc>
        <w:tc>
          <w:tcPr>
            <w:tcW w:w="1307" w:type="dxa"/>
            <w:noWrap/>
            <w:hideMark/>
          </w:tcPr>
          <w:p w14:paraId="3F913589" w14:textId="77777777" w:rsidR="00990DE3" w:rsidRPr="000F44E2" w:rsidRDefault="00990DE3" w:rsidP="00990DE3">
            <w:r w:rsidRPr="000F44E2">
              <w:t>23368271</w:t>
            </w:r>
          </w:p>
        </w:tc>
        <w:tc>
          <w:tcPr>
            <w:tcW w:w="1307" w:type="dxa"/>
            <w:noWrap/>
            <w:hideMark/>
          </w:tcPr>
          <w:p w14:paraId="40BFA23C" w14:textId="77777777" w:rsidR="00990DE3" w:rsidRPr="000F44E2" w:rsidRDefault="00990DE3" w:rsidP="00990DE3">
            <w:r w:rsidRPr="000F44E2">
              <w:t>22844060</w:t>
            </w:r>
          </w:p>
        </w:tc>
        <w:tc>
          <w:tcPr>
            <w:tcW w:w="1399" w:type="dxa"/>
            <w:noWrap/>
            <w:hideMark/>
          </w:tcPr>
          <w:p w14:paraId="12BFACFE" w14:textId="06042CBE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4&lt;/Year&gt;&lt;RecNum&gt;187&lt;/RecNum&gt;&lt;DisplayText&gt;(5)&lt;/DisplayText&gt;&lt;record&gt;&lt;rec-number&gt;187&lt;/rec-number&gt;&lt;foreign-keys&gt;&lt;key app="EN" db-id="rset0rttzdvpvleeapzp9pvvwz0esazdsxtv" timestamp="1575497638"&gt;187&lt;/key&gt;&lt;/foreign-keys&gt;&lt;ref-type name="Journal Article"&gt;17&lt;/ref-type&gt;&lt;contributors&gt;&lt;authors&gt;&lt;author&gt;Wang, Z.&lt;/author&gt;&lt;author&gt;Lopez-Giraldez, F.&lt;/author&gt;&lt;author&gt;Lehr, N.&lt;/author&gt;&lt;author&gt;Farre, M.&lt;/author&gt;&lt;author&gt;Common, R.&lt;/author&gt;&lt;author&gt;Trail, F.&lt;/author&gt;&lt;author&gt;Townsend, J. P.&lt;/author&gt;&lt;/authors&gt;&lt;/contributors&gt;&lt;auth-address&gt;Department of Biostatistics, Yale University, New Haven, Connecticut, USA.&lt;/auth-address&gt;&lt;titles&gt;&lt;title&gt;Global gene expression and focused knockout analysis reveals genes associated with fungal fruiting body development in Neurospora crassa&lt;/title&gt;&lt;secondary-title&gt;Eukaryot Cell&lt;/secondary-title&gt;&lt;/titles&gt;&lt;periodical&gt;&lt;full-title&gt;Eukaryot Cell&lt;/full-title&gt;&lt;/periodical&gt;&lt;pages&gt;154-69&lt;/pages&gt;&lt;volume&gt;13&lt;/volume&gt;&lt;number&gt;1&lt;/number&gt;&lt;edition&gt;2013/11/19&lt;/edition&gt;&lt;keywords&gt;&lt;keyword&gt;DNA-Binding Proteins/genetics/metabolism&lt;/keyword&gt;&lt;keyword&gt;Fungal Proteins/genetics/metabolism&lt;/keyword&gt;&lt;keyword&gt;Gene Deletion&lt;/keyword&gt;&lt;keyword&gt;*Gene Expression Regulation, Developmental&lt;/keyword&gt;&lt;keyword&gt;*Gene Expression Regulation, Fungal&lt;/keyword&gt;&lt;keyword&gt;Genes, Mating Type, Fungal&lt;/keyword&gt;&lt;keyword&gt;*Genome, Fungal&lt;/keyword&gt;&lt;keyword&gt;Neurospora crassa/*genetics/growth &amp;amp; development/metabolism&lt;/keyword&gt;&lt;keyword&gt;Spores, Fungal/*genetics/growth &amp;amp; development&lt;/keyword&gt;&lt;keyword&gt;Up-Regulation&lt;/keyword&gt;&lt;/keywords&gt;&lt;dates&gt;&lt;year&gt;2014&lt;/year&gt;&lt;pub-dates&gt;&lt;date&gt;Jan&lt;/date&gt;&lt;/pub-dates&gt;&lt;/dates&gt;&lt;isbn&gt;1535-9786 (Electronic)&amp;#xD;1535-9786 (Linking)&lt;/isbn&gt;&lt;accession-num&gt;24243796&lt;/accession-num&gt;&lt;urls&gt;&lt;related-urls&gt;&lt;url&gt;https://www.ncbi.nlm.nih.gov/pubmed/24243796&lt;/url&gt;&lt;/related-urls&gt;&lt;/urls&gt;&lt;custom2&gt;PMC3910948&lt;/custom2&gt;&lt;electronic-resource-num&gt;10.1128/EC.00248-13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5)</w:t>
            </w:r>
            <w:r w:rsidR="00816F03">
              <w:fldChar w:fldCharType="end"/>
            </w:r>
          </w:p>
        </w:tc>
      </w:tr>
      <w:tr w:rsidR="00990DE3" w:rsidRPr="000F44E2" w14:paraId="1FE0FC73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70BB7A3" w14:textId="77777777" w:rsidR="00990DE3" w:rsidRPr="000F44E2" w:rsidRDefault="00990DE3" w:rsidP="00990DE3">
            <w:r w:rsidRPr="000F44E2">
              <w:t>SRR585675</w:t>
            </w:r>
          </w:p>
        </w:tc>
        <w:tc>
          <w:tcPr>
            <w:tcW w:w="1434" w:type="dxa"/>
            <w:noWrap/>
            <w:hideMark/>
          </w:tcPr>
          <w:p w14:paraId="37909F3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238C0E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64CE8B6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1F884797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4A2F2B8B" w14:textId="77777777" w:rsidR="00990DE3" w:rsidRPr="000F44E2" w:rsidRDefault="00990DE3" w:rsidP="00990DE3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0EA65C79" w14:textId="77777777" w:rsidR="00990DE3" w:rsidRPr="000F44E2" w:rsidRDefault="00990DE3" w:rsidP="00990DE3">
            <w:r w:rsidRPr="000F44E2">
              <w:t>Perithecia 120hr</w:t>
            </w:r>
          </w:p>
        </w:tc>
        <w:tc>
          <w:tcPr>
            <w:tcW w:w="1307" w:type="dxa"/>
            <w:noWrap/>
            <w:hideMark/>
          </w:tcPr>
          <w:p w14:paraId="1F3653CB" w14:textId="77777777" w:rsidR="00990DE3" w:rsidRPr="000F44E2" w:rsidRDefault="00990DE3" w:rsidP="00990DE3">
            <w:r w:rsidRPr="000F44E2">
              <w:t>33366395</w:t>
            </w:r>
          </w:p>
        </w:tc>
        <w:tc>
          <w:tcPr>
            <w:tcW w:w="1307" w:type="dxa"/>
            <w:noWrap/>
            <w:hideMark/>
          </w:tcPr>
          <w:p w14:paraId="02395151" w14:textId="77777777" w:rsidR="00990DE3" w:rsidRPr="000F44E2" w:rsidRDefault="00990DE3" w:rsidP="00990DE3">
            <w:r w:rsidRPr="000F44E2">
              <w:t>31245060</w:t>
            </w:r>
          </w:p>
        </w:tc>
        <w:tc>
          <w:tcPr>
            <w:tcW w:w="1399" w:type="dxa"/>
            <w:noWrap/>
            <w:hideMark/>
          </w:tcPr>
          <w:p w14:paraId="6BF1373C" w14:textId="69353216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4&lt;/Year&gt;&lt;RecNum&gt;187&lt;/RecNum&gt;&lt;DisplayText&gt;(5)&lt;/DisplayText&gt;&lt;record&gt;&lt;rec-number&gt;187&lt;/rec-number&gt;&lt;foreign-keys&gt;&lt;key app="EN" db-id="rset0rttzdvpvleeapzp9pvvwz0esazdsxtv" timestamp="1575497638"&gt;187&lt;/key&gt;&lt;/foreign-keys&gt;&lt;ref-type name="Journal Article"&gt;17&lt;/ref-type&gt;&lt;contributors&gt;&lt;authors&gt;&lt;author&gt;Wang, Z.&lt;/author&gt;&lt;author&gt;Lopez-Giraldez, F.&lt;/author&gt;&lt;author&gt;Lehr, N.&lt;/author&gt;&lt;author&gt;Farre, M.&lt;/author&gt;&lt;author&gt;Common, R.&lt;/author&gt;&lt;author&gt;Trail, F.&lt;/author&gt;&lt;author&gt;Townsend, J. P.&lt;/author&gt;&lt;/authors&gt;&lt;/contributors&gt;&lt;auth-address&gt;Department of Biostatistics, Yale University, New Haven, Connecticut, USA.&lt;/auth-address&gt;&lt;titles&gt;&lt;title&gt;Global gene expression and focused knockout analysis reveals genes associated with fungal fruiting body development in Neurospora crassa&lt;/title&gt;&lt;secondary-title&gt;Eukaryot Cell&lt;/secondary-title&gt;&lt;/titles&gt;&lt;periodical&gt;&lt;full-title&gt;Eukaryot Cell&lt;/full-title&gt;&lt;/periodical&gt;&lt;pages&gt;154-69&lt;/pages&gt;&lt;volume&gt;13&lt;/volume&gt;&lt;number&gt;1&lt;/number&gt;&lt;edition&gt;2013/11/19&lt;/edition&gt;&lt;keywords&gt;&lt;keyword&gt;DNA-Binding Proteins/genetics/metabolism&lt;/keyword&gt;&lt;keyword&gt;Fungal Proteins/genetics/metabolism&lt;/keyword&gt;&lt;keyword&gt;Gene Deletion&lt;/keyword&gt;&lt;keyword&gt;*Gene Expression Regulation, Developmental&lt;/keyword&gt;&lt;keyword&gt;*Gene Expression Regulation, Fungal&lt;/keyword&gt;&lt;keyword&gt;Genes, Mating Type, Fungal&lt;/keyword&gt;&lt;keyword&gt;*Genome, Fungal&lt;/keyword&gt;&lt;keyword&gt;Neurospora crassa/*genetics/growth &amp;amp; development/metabolism&lt;/keyword&gt;&lt;keyword&gt;Spores, Fungal/*genetics/growth &amp;amp; development&lt;/keyword&gt;&lt;keyword&gt;Up-Regulation&lt;/keyword&gt;&lt;/keywords&gt;&lt;dates&gt;&lt;year&gt;2014&lt;/year&gt;&lt;pub-dates&gt;&lt;date&gt;Jan&lt;/date&gt;&lt;/pub-dates&gt;&lt;/dates&gt;&lt;isbn&gt;1535-9786 (Electronic)&amp;#xD;1535-9786 (Linking)&lt;/isbn&gt;&lt;accession-num&gt;24243796&lt;/accession-num&gt;&lt;urls&gt;&lt;related-urls&gt;&lt;url&gt;https://www.ncbi.nlm.nih.gov/pubmed/24243796&lt;/url&gt;&lt;/related-urls&gt;&lt;/urls&gt;&lt;custom2&gt;PMC3910948&lt;/custom2&gt;&lt;electronic-resource-num&gt;10.1128/EC.00248-13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5)</w:t>
            </w:r>
            <w:r w:rsidR="00816F03">
              <w:fldChar w:fldCharType="end"/>
            </w:r>
          </w:p>
        </w:tc>
      </w:tr>
      <w:tr w:rsidR="00990DE3" w:rsidRPr="000F44E2" w14:paraId="48FA56A1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54197BB" w14:textId="77777777" w:rsidR="00990DE3" w:rsidRPr="000F44E2" w:rsidRDefault="00990DE3" w:rsidP="00990DE3">
            <w:r w:rsidRPr="000F44E2">
              <w:t>SRR585676</w:t>
            </w:r>
          </w:p>
        </w:tc>
        <w:tc>
          <w:tcPr>
            <w:tcW w:w="1434" w:type="dxa"/>
            <w:noWrap/>
            <w:hideMark/>
          </w:tcPr>
          <w:p w14:paraId="10668D2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9417E5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09978EB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AC0C5FB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60781CB3" w14:textId="77777777" w:rsidR="00990DE3" w:rsidRPr="000F44E2" w:rsidRDefault="00990DE3" w:rsidP="00990DE3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7AF1FC28" w14:textId="77777777" w:rsidR="00990DE3" w:rsidRPr="000F44E2" w:rsidRDefault="00990DE3" w:rsidP="00990DE3">
            <w:r w:rsidRPr="000F44E2">
              <w:t>Perithecia 144hr</w:t>
            </w:r>
          </w:p>
        </w:tc>
        <w:tc>
          <w:tcPr>
            <w:tcW w:w="1307" w:type="dxa"/>
            <w:noWrap/>
            <w:hideMark/>
          </w:tcPr>
          <w:p w14:paraId="30637169" w14:textId="77777777" w:rsidR="00990DE3" w:rsidRPr="000F44E2" w:rsidRDefault="00990DE3" w:rsidP="00990DE3">
            <w:r w:rsidRPr="000F44E2">
              <w:t>28306227</w:t>
            </w:r>
          </w:p>
        </w:tc>
        <w:tc>
          <w:tcPr>
            <w:tcW w:w="1307" w:type="dxa"/>
            <w:noWrap/>
            <w:hideMark/>
          </w:tcPr>
          <w:p w14:paraId="72028BC1" w14:textId="77777777" w:rsidR="00990DE3" w:rsidRPr="000F44E2" w:rsidRDefault="00990DE3" w:rsidP="00990DE3">
            <w:r w:rsidRPr="000F44E2">
              <w:t>27752150</w:t>
            </w:r>
          </w:p>
        </w:tc>
        <w:tc>
          <w:tcPr>
            <w:tcW w:w="1399" w:type="dxa"/>
            <w:noWrap/>
            <w:hideMark/>
          </w:tcPr>
          <w:p w14:paraId="66B8574F" w14:textId="38CF779E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4&lt;/Year&gt;&lt;RecNum&gt;187&lt;/RecNum&gt;&lt;DisplayText&gt;(5)&lt;/DisplayText&gt;&lt;record&gt;&lt;rec-number&gt;187&lt;/rec-number&gt;&lt;foreign-keys&gt;&lt;key app="EN" db-id="rset0rttzdvpvleeapzp9pvvwz0esazdsxtv" timestamp="1575497638"&gt;187&lt;/key&gt;&lt;/foreign-keys&gt;&lt;ref-type name="Journal Article"&gt;17&lt;/ref-type&gt;&lt;contributors&gt;&lt;authors&gt;&lt;author&gt;Wang, Z.&lt;/author&gt;&lt;author&gt;Lopez-Giraldez, F.&lt;/author&gt;&lt;author&gt;Lehr, N.&lt;/author&gt;&lt;author&gt;Farre, M.&lt;/author&gt;&lt;author&gt;Common, R.&lt;/author&gt;&lt;author&gt;Trail, F.&lt;/author&gt;&lt;author&gt;Townsend, J. P.&lt;/author&gt;&lt;/authors&gt;&lt;/contributors&gt;&lt;auth-address&gt;Department of Biostatistics, Yale University, New Haven, Connecticut, USA.&lt;/auth-address&gt;&lt;titles&gt;&lt;title&gt;Global gene expression and focused knockout analysis reveals genes associated with fungal fruiting body development in Neurospora crassa&lt;/title&gt;&lt;secondary-title&gt;Eukaryot Cell&lt;/secondary-title&gt;&lt;/titles&gt;&lt;periodical&gt;&lt;full-title&gt;Eukaryot Cell&lt;/full-title&gt;&lt;/periodical&gt;&lt;pages&gt;154-69&lt;/pages&gt;&lt;volume&gt;13&lt;/volume&gt;&lt;number&gt;1&lt;/number&gt;&lt;edition&gt;2013/11/19&lt;/edition&gt;&lt;keywords&gt;&lt;keyword&gt;DNA-Binding Proteins/genetics/metabolism&lt;/keyword&gt;&lt;keyword&gt;Fungal Proteins/genetics/metabolism&lt;/keyword&gt;&lt;keyword&gt;Gene Deletion&lt;/keyword&gt;&lt;keyword&gt;*Gene Expression Regulation, Developmental&lt;/keyword&gt;&lt;keyword&gt;*Gene Expression Regulation, Fungal&lt;/keyword&gt;&lt;keyword&gt;Genes, Mating Type, Fungal&lt;/keyword&gt;&lt;keyword&gt;*Genome, Fungal&lt;/keyword&gt;&lt;keyword&gt;Neurospora crassa/*genetics/growth &amp;amp; development/metabolism&lt;/keyword&gt;&lt;keyword&gt;Spores, Fungal/*genetics/growth &amp;amp; development&lt;/keyword&gt;&lt;keyword&gt;Up-Regulation&lt;/keyword&gt;&lt;/keywords&gt;&lt;dates&gt;&lt;year&gt;2014&lt;/year&gt;&lt;pub-dates&gt;&lt;date&gt;Jan&lt;/date&gt;&lt;/pub-dates&gt;&lt;/dates&gt;&lt;isbn&gt;1535-9786 (Electronic)&amp;#xD;1535-9786 (Linking)&lt;/isbn&gt;&lt;accession-num&gt;24243796&lt;/accession-num&gt;&lt;urls&gt;&lt;related-urls&gt;&lt;url&gt;https://www.ncbi.nlm.nih.gov/pubmed/24243796&lt;/url&gt;&lt;/related-urls&gt;&lt;/urls&gt;&lt;custom2&gt;PMC3910948&lt;/custom2&gt;&lt;electronic-resource-num&gt;10.1128/EC.00248-13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5)</w:t>
            </w:r>
            <w:r w:rsidR="00816F03">
              <w:fldChar w:fldCharType="end"/>
            </w:r>
          </w:p>
        </w:tc>
      </w:tr>
      <w:tr w:rsidR="00990DE3" w:rsidRPr="000F44E2" w14:paraId="34ECCE25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6DA2BAA" w14:textId="77777777" w:rsidR="00990DE3" w:rsidRPr="000F44E2" w:rsidRDefault="00990DE3" w:rsidP="00990DE3">
            <w:r w:rsidRPr="000F44E2">
              <w:t>SRR585661</w:t>
            </w:r>
          </w:p>
        </w:tc>
        <w:tc>
          <w:tcPr>
            <w:tcW w:w="1434" w:type="dxa"/>
            <w:noWrap/>
            <w:hideMark/>
          </w:tcPr>
          <w:p w14:paraId="3AC9F60B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0F0E34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44D02F9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977E9FD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08587F75" w14:textId="77777777" w:rsidR="00990DE3" w:rsidRPr="000F44E2" w:rsidRDefault="00990DE3" w:rsidP="00990DE3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461E5863" w14:textId="77777777" w:rsidR="00990DE3" w:rsidRPr="000F44E2" w:rsidRDefault="00990DE3" w:rsidP="00990DE3">
            <w:r w:rsidRPr="000F44E2">
              <w:t>Perithecia 0hr</w:t>
            </w:r>
          </w:p>
        </w:tc>
        <w:tc>
          <w:tcPr>
            <w:tcW w:w="1307" w:type="dxa"/>
            <w:noWrap/>
            <w:hideMark/>
          </w:tcPr>
          <w:p w14:paraId="1531A03D" w14:textId="77777777" w:rsidR="00990DE3" w:rsidRPr="000F44E2" w:rsidRDefault="00990DE3" w:rsidP="00990DE3">
            <w:r w:rsidRPr="000F44E2">
              <w:t>25772659</w:t>
            </w:r>
          </w:p>
        </w:tc>
        <w:tc>
          <w:tcPr>
            <w:tcW w:w="1307" w:type="dxa"/>
            <w:noWrap/>
            <w:hideMark/>
          </w:tcPr>
          <w:p w14:paraId="2BDD0892" w14:textId="77777777" w:rsidR="00990DE3" w:rsidRPr="000F44E2" w:rsidRDefault="00990DE3" w:rsidP="00990DE3">
            <w:r w:rsidRPr="000F44E2">
              <w:t>15288602</w:t>
            </w:r>
          </w:p>
        </w:tc>
        <w:tc>
          <w:tcPr>
            <w:tcW w:w="1399" w:type="dxa"/>
            <w:noWrap/>
            <w:hideMark/>
          </w:tcPr>
          <w:p w14:paraId="599E9CA8" w14:textId="0A2CCB62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4&lt;/Year&gt;&lt;RecNum&gt;187&lt;/RecNum&gt;&lt;DisplayText&gt;(5)&lt;/DisplayText&gt;&lt;record&gt;&lt;rec-number&gt;187&lt;/rec-number&gt;&lt;foreign-keys&gt;&lt;key app="EN" db-id="rset0rttzdvpvleeapzp9pvvwz0esazdsxtv" timestamp="1575497638"&gt;187&lt;/key&gt;&lt;/foreign-keys&gt;&lt;ref-type name="Journal Article"&gt;17&lt;/ref-type&gt;&lt;contributors&gt;&lt;authors&gt;&lt;author&gt;Wang, Z.&lt;/author&gt;&lt;author&gt;Lopez-Giraldez, F.&lt;/author&gt;&lt;author&gt;Lehr, N.&lt;/author&gt;&lt;author&gt;Farre, M.&lt;/author&gt;&lt;author&gt;Common, R.&lt;/author&gt;&lt;author&gt;Trail, F.&lt;/author&gt;&lt;author&gt;Townsend, J. P.&lt;/author&gt;&lt;/authors&gt;&lt;/contributors&gt;&lt;auth-address&gt;Department of Biostatistics, Yale University, New Haven, Connecticut, USA.&lt;/auth-address&gt;&lt;titles&gt;&lt;title&gt;Global gene expression and focused knockout analysis reveals genes associated with fungal fruiting body development in Neurospora crassa&lt;/title&gt;&lt;secondary-title&gt;Eukaryot Cell&lt;/secondary-title&gt;&lt;/titles&gt;&lt;periodical&gt;&lt;full-title&gt;Eukaryot Cell&lt;/full-title&gt;&lt;/periodical&gt;&lt;pages&gt;154-69&lt;/pages&gt;&lt;volume&gt;13&lt;/volume&gt;&lt;number&gt;1&lt;/number&gt;&lt;edition&gt;2013/11/19&lt;/edition&gt;&lt;keywords&gt;&lt;keyword&gt;DNA-Binding Proteins/genetics/metabolism&lt;/keyword&gt;&lt;keyword&gt;Fungal Proteins/genetics/metabolism&lt;/keyword&gt;&lt;keyword&gt;Gene Deletion&lt;/keyword&gt;&lt;keyword&gt;*Gene Expression Regulation, Developmental&lt;/keyword&gt;&lt;keyword&gt;*Gene Expression Regulation, Fungal&lt;/keyword&gt;&lt;keyword&gt;Genes, Mating Type, Fungal&lt;/keyword&gt;&lt;keyword&gt;*Genome, Fungal&lt;/keyword&gt;&lt;keyword&gt;Neurospora crassa/*genetics/growth &amp;amp; development/metabolism&lt;/keyword&gt;&lt;keyword&gt;Spores, Fungal/*genetics/growth &amp;amp; development&lt;/keyword&gt;&lt;keyword&gt;Up-Regulation&lt;/keyword&gt;&lt;/keywords&gt;&lt;dates&gt;&lt;year&gt;2014&lt;/year&gt;&lt;pub-dates&gt;&lt;date&gt;Jan&lt;/date&gt;&lt;/pub-dates&gt;&lt;/dates&gt;&lt;isbn&gt;1535-9786 (Electronic)&amp;#xD;1535-9786 (Linking)&lt;/isbn&gt;&lt;accession-num&gt;24243796&lt;/accession-num&gt;&lt;urls&gt;&lt;related-urls&gt;&lt;url&gt;https://www.ncbi.nlm.nih.gov/pubmed/24243796&lt;/url&gt;&lt;/related-urls&gt;&lt;/urls&gt;&lt;custom2&gt;PMC3910948&lt;/custom2&gt;&lt;electronic-resource-num&gt;10.1128/EC.00248-13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5)</w:t>
            </w:r>
            <w:r w:rsidR="00816F03">
              <w:fldChar w:fldCharType="end"/>
            </w:r>
          </w:p>
        </w:tc>
      </w:tr>
      <w:tr w:rsidR="00990DE3" w:rsidRPr="000F44E2" w14:paraId="483ECFDD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BAD379B" w14:textId="77777777" w:rsidR="00990DE3" w:rsidRPr="000F44E2" w:rsidRDefault="00990DE3" w:rsidP="00990DE3">
            <w:r w:rsidRPr="000F44E2">
              <w:t>SRR585662</w:t>
            </w:r>
          </w:p>
        </w:tc>
        <w:tc>
          <w:tcPr>
            <w:tcW w:w="1434" w:type="dxa"/>
            <w:noWrap/>
            <w:hideMark/>
          </w:tcPr>
          <w:p w14:paraId="3F3B312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5CD9FBD6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19F29F1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218DD4A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4EEE3873" w14:textId="77777777" w:rsidR="00990DE3" w:rsidRPr="000F44E2" w:rsidRDefault="00990DE3" w:rsidP="00990DE3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23F86214" w14:textId="77777777" w:rsidR="00990DE3" w:rsidRPr="000F44E2" w:rsidRDefault="00990DE3" w:rsidP="00990DE3">
            <w:r w:rsidRPr="000F44E2">
              <w:t>Perithecia 2hr</w:t>
            </w:r>
          </w:p>
        </w:tc>
        <w:tc>
          <w:tcPr>
            <w:tcW w:w="1307" w:type="dxa"/>
            <w:noWrap/>
            <w:hideMark/>
          </w:tcPr>
          <w:p w14:paraId="0AD76BFD" w14:textId="77777777" w:rsidR="00990DE3" w:rsidRPr="000F44E2" w:rsidRDefault="00990DE3" w:rsidP="00990DE3">
            <w:r w:rsidRPr="000F44E2">
              <w:t>29504208</w:t>
            </w:r>
          </w:p>
        </w:tc>
        <w:tc>
          <w:tcPr>
            <w:tcW w:w="1307" w:type="dxa"/>
            <w:noWrap/>
            <w:hideMark/>
          </w:tcPr>
          <w:p w14:paraId="055690C5" w14:textId="77777777" w:rsidR="00990DE3" w:rsidRPr="000F44E2" w:rsidRDefault="00990DE3" w:rsidP="00990DE3">
            <w:r w:rsidRPr="000F44E2">
              <w:t>18864166</w:t>
            </w:r>
          </w:p>
        </w:tc>
        <w:tc>
          <w:tcPr>
            <w:tcW w:w="1399" w:type="dxa"/>
            <w:noWrap/>
            <w:hideMark/>
          </w:tcPr>
          <w:p w14:paraId="64FC9075" w14:textId="7383200D" w:rsidR="00990DE3" w:rsidRPr="000F44E2" w:rsidRDefault="00816F03" w:rsidP="00990DE3">
            <w:r w:rsidRPr="000F44E2">
              <w:t> </w:t>
            </w:r>
            <w:r>
              <w:fldChar w:fldCharType="begin"/>
            </w:r>
            <w:r>
              <w:instrText xml:space="preserve"> ADDIN EN.CITE &lt;EndNote&gt;&lt;Cite&gt;&lt;Author&gt;Wang&lt;/Author&gt;&lt;Year&gt;2014&lt;/Year&gt;&lt;RecNum&gt;187&lt;/RecNum&gt;&lt;DisplayText&gt;(5)&lt;/DisplayText&gt;&lt;record&gt;&lt;rec-number&gt;187&lt;/rec-number&gt;&lt;foreign-keys&gt;&lt;key app="EN" db-id="rset0rttzdvpvleeapzp9pvvwz0esazdsxtv" timestamp="1575497638"&gt;187&lt;/key&gt;&lt;/foreign-keys&gt;&lt;ref-type name="Journal Article"&gt;17&lt;/ref-type&gt;&lt;contributors&gt;&lt;authors&gt;&lt;author&gt;Wang, Z.&lt;/author&gt;&lt;author&gt;Lopez-Giraldez, F.&lt;/author&gt;&lt;author&gt;Lehr, N.&lt;/author&gt;&lt;author&gt;Farre, M.&lt;/author&gt;&lt;author&gt;Common, R.&lt;/author&gt;&lt;author&gt;Trail, F.&lt;/author&gt;&lt;author&gt;Townsend, J. P.&lt;/author&gt;&lt;/authors&gt;&lt;/contributors&gt;&lt;auth-address&gt;Department of Biostatistics, Yale University, New Haven, Connecticut, USA.&lt;/auth-address&gt;&lt;titles&gt;&lt;title&gt;Global gene expression and focused knockout analysis reveals genes associated with fungal fruiting body development in Neurospora crassa&lt;/title&gt;&lt;secondary-title&gt;Eukaryot Cell&lt;/secondary-title&gt;&lt;/titles&gt;&lt;periodical&gt;&lt;full-title&gt;Eukaryot Cell&lt;/full-title&gt;&lt;/periodical&gt;&lt;pages&gt;154-69&lt;/pages&gt;&lt;volume&gt;13&lt;/volume&gt;&lt;number&gt;1&lt;/number&gt;&lt;edition&gt;2013/11/19&lt;/edition&gt;&lt;keywords&gt;&lt;keyword&gt;DNA-Binding Proteins/genetics/metabolism&lt;/keyword&gt;&lt;keyword&gt;Fungal Proteins/genetics/metabolism&lt;/keyword&gt;&lt;keyword&gt;Gene Deletion&lt;/keyword&gt;&lt;keyword&gt;*Gene Expression Regulation, Developmental&lt;/keyword&gt;&lt;keyword&gt;*Gene Expression Regulation, Fungal&lt;/keyword&gt;&lt;keyword&gt;Genes, Mating Type, Fungal&lt;/keyword&gt;&lt;keyword&gt;*Genome, Fungal&lt;/keyword&gt;&lt;keyword&gt;Neurospora crassa/*genetics/growth &amp;amp; development/metabolism&lt;/keyword&gt;&lt;keyword&gt;Spores, Fungal/*genetics/growth &amp;amp; development&lt;/keyword&gt;&lt;keyword&gt;Up-Regulation&lt;/keyword&gt;&lt;/keywords&gt;&lt;dates&gt;&lt;year&gt;2014&lt;/year&gt;&lt;pub-dates&gt;&lt;date&gt;Jan&lt;/date&gt;&lt;/pub-dates&gt;&lt;/dates&gt;&lt;isbn&gt;1535-9786 (Electronic)&amp;#xD;1535-9786 (Linking)&lt;/isbn&gt;&lt;accession-num&gt;24243796&lt;/accession-num&gt;&lt;urls&gt;&lt;related-urls&gt;&lt;url&gt;https://www.ncbi.nlm.nih.gov/pubmed/24243796&lt;/url&gt;&lt;/related-urls&gt;&lt;/urls&gt;&lt;custom2&gt;PMC3910948&lt;/custom2&gt;&lt;electronic-resource-num&gt;10.1128/EC.00248-1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5)</w:t>
            </w:r>
            <w:r>
              <w:fldChar w:fldCharType="end"/>
            </w:r>
          </w:p>
        </w:tc>
      </w:tr>
      <w:tr w:rsidR="00990DE3" w:rsidRPr="000F44E2" w14:paraId="25EAE91A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CB938B0" w14:textId="77777777" w:rsidR="00990DE3" w:rsidRPr="000F44E2" w:rsidRDefault="00990DE3" w:rsidP="00990DE3">
            <w:r w:rsidRPr="000F44E2">
              <w:t>SRR585663</w:t>
            </w:r>
          </w:p>
        </w:tc>
        <w:tc>
          <w:tcPr>
            <w:tcW w:w="1434" w:type="dxa"/>
            <w:noWrap/>
            <w:hideMark/>
          </w:tcPr>
          <w:p w14:paraId="58C084E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CB6E73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FD0C7ED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792A9B0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60848F90" w14:textId="77777777" w:rsidR="00990DE3" w:rsidRPr="000F44E2" w:rsidRDefault="00990DE3" w:rsidP="00990DE3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58848437" w14:textId="77777777" w:rsidR="00990DE3" w:rsidRPr="000F44E2" w:rsidRDefault="00990DE3" w:rsidP="00990DE3">
            <w:r w:rsidRPr="000F44E2">
              <w:t>Perithecia 24hr</w:t>
            </w:r>
          </w:p>
        </w:tc>
        <w:tc>
          <w:tcPr>
            <w:tcW w:w="1307" w:type="dxa"/>
            <w:noWrap/>
            <w:hideMark/>
          </w:tcPr>
          <w:p w14:paraId="6ED12A50" w14:textId="77777777" w:rsidR="00990DE3" w:rsidRPr="000F44E2" w:rsidRDefault="00990DE3" w:rsidP="00990DE3">
            <w:r w:rsidRPr="000F44E2">
              <w:t>25566769</w:t>
            </w:r>
          </w:p>
        </w:tc>
        <w:tc>
          <w:tcPr>
            <w:tcW w:w="1307" w:type="dxa"/>
            <w:noWrap/>
            <w:hideMark/>
          </w:tcPr>
          <w:p w14:paraId="69513453" w14:textId="77777777" w:rsidR="00990DE3" w:rsidRPr="000F44E2" w:rsidRDefault="00990DE3" w:rsidP="00990DE3">
            <w:r w:rsidRPr="000F44E2">
              <w:t>15351629</w:t>
            </w:r>
          </w:p>
        </w:tc>
        <w:tc>
          <w:tcPr>
            <w:tcW w:w="1399" w:type="dxa"/>
            <w:noWrap/>
            <w:hideMark/>
          </w:tcPr>
          <w:p w14:paraId="6B513854" w14:textId="08718E6F" w:rsidR="00990DE3" w:rsidRPr="000F44E2" w:rsidRDefault="00816F03" w:rsidP="00990DE3">
            <w:r w:rsidRPr="000F44E2">
              <w:t> </w:t>
            </w:r>
            <w:r>
              <w:fldChar w:fldCharType="begin"/>
            </w:r>
            <w:r>
              <w:instrText xml:space="preserve"> ADDIN EN.CITE &lt;EndNote&gt;&lt;Cite&gt;&lt;Author&gt;Wang&lt;/Author&gt;&lt;Year&gt;2014&lt;/Year&gt;&lt;RecNum&gt;187&lt;/RecNum&gt;&lt;DisplayText&gt;(5)&lt;/DisplayText&gt;&lt;record&gt;&lt;rec-number&gt;187&lt;/rec-number&gt;&lt;foreign-keys&gt;&lt;key app="EN" db-id="rset0rttzdvpvleeapzp9pvvwz0esazdsxtv" timestamp="1575497638"&gt;187&lt;/key&gt;&lt;/foreign-keys&gt;&lt;ref-type name="Journal Article"&gt;17&lt;/ref-type&gt;&lt;contributors&gt;&lt;authors&gt;&lt;author&gt;Wang, Z.&lt;/author&gt;&lt;author&gt;Lopez-Giraldez, F.&lt;/author&gt;&lt;author&gt;Lehr, N.&lt;/author&gt;&lt;author&gt;Farre, M.&lt;/author&gt;&lt;author&gt;Common, R.&lt;/author&gt;&lt;author&gt;Trail, F.&lt;/author&gt;&lt;author&gt;Townsend, J. P.&lt;/author&gt;&lt;/authors&gt;&lt;/contributors&gt;&lt;auth-address&gt;Department of Biostatistics, Yale University, New Haven, Connecticut, USA.&lt;/auth-address&gt;&lt;titles&gt;&lt;title&gt;Global gene expression and focused knockout analysis reveals genes associated with fungal fruiting body development in Neurospora crassa&lt;/title&gt;&lt;secondary-title&gt;Eukaryot Cell&lt;/secondary-title&gt;&lt;/titles&gt;&lt;periodical&gt;&lt;full-title&gt;Eukaryot Cell&lt;/full-title&gt;&lt;/periodical&gt;&lt;pages&gt;154-69&lt;/pages&gt;&lt;volume&gt;13&lt;/volume&gt;&lt;number&gt;1&lt;/number&gt;&lt;edition&gt;2013/11/19&lt;/edition&gt;&lt;keywords&gt;&lt;keyword&gt;DNA-Binding Proteins/genetics/metabolism&lt;/keyword&gt;&lt;keyword&gt;Fungal Proteins/genetics/metabolism&lt;/keyword&gt;&lt;keyword&gt;Gene Deletion&lt;/keyword&gt;&lt;keyword&gt;*Gene Expression Regulation, Developmental&lt;/keyword&gt;&lt;keyword&gt;*Gene Expression Regulation, Fungal&lt;/keyword&gt;&lt;keyword&gt;Genes, Mating Type, Fungal&lt;/keyword&gt;&lt;keyword&gt;*Genome, Fungal&lt;/keyword&gt;&lt;keyword&gt;Neurospora crassa/*genetics/growth &amp;amp; development/metabolism&lt;/keyword&gt;&lt;keyword&gt;Spores, Fungal/*genetics/growth &amp;amp; development&lt;/keyword&gt;&lt;keyword&gt;Up-Regulation&lt;/keyword&gt;&lt;/keywords&gt;&lt;dates&gt;&lt;year&gt;2014&lt;/year&gt;&lt;pub-dates&gt;&lt;date&gt;Jan&lt;/date&gt;&lt;/pub-dates&gt;&lt;/dates&gt;&lt;isbn&gt;1535-9786 (Electronic)&amp;#xD;1535-9786 (Linking)&lt;/isbn&gt;&lt;accession-num&gt;24243796&lt;/accession-num&gt;&lt;urls&gt;&lt;related-urls&gt;&lt;url&gt;https://www.ncbi.nlm.nih.gov/pubmed/24243796&lt;/url&gt;&lt;/related-urls&gt;&lt;/urls&gt;&lt;custom2&gt;PMC3910948&lt;/custom2&gt;&lt;electronic-resource-num&gt;10.1128/EC.00248-1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5)</w:t>
            </w:r>
            <w:r>
              <w:fldChar w:fldCharType="end"/>
            </w:r>
          </w:p>
        </w:tc>
      </w:tr>
      <w:tr w:rsidR="00990DE3" w:rsidRPr="000F44E2" w14:paraId="1D519613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FFD4437" w14:textId="77777777" w:rsidR="00990DE3" w:rsidRPr="000F44E2" w:rsidRDefault="00990DE3" w:rsidP="00990DE3">
            <w:r w:rsidRPr="000F44E2">
              <w:t>SRR585664</w:t>
            </w:r>
          </w:p>
        </w:tc>
        <w:tc>
          <w:tcPr>
            <w:tcW w:w="1434" w:type="dxa"/>
            <w:noWrap/>
            <w:hideMark/>
          </w:tcPr>
          <w:p w14:paraId="722ECD8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89025F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D0E2252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2475B3C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4683F685" w14:textId="77777777" w:rsidR="00990DE3" w:rsidRPr="000F44E2" w:rsidRDefault="00990DE3" w:rsidP="00990DE3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4F953178" w14:textId="77777777" w:rsidR="00990DE3" w:rsidRPr="000F44E2" w:rsidRDefault="00990DE3" w:rsidP="00990DE3">
            <w:r w:rsidRPr="000F44E2">
              <w:t>Perithecia 48hr</w:t>
            </w:r>
          </w:p>
        </w:tc>
        <w:tc>
          <w:tcPr>
            <w:tcW w:w="1307" w:type="dxa"/>
            <w:noWrap/>
            <w:hideMark/>
          </w:tcPr>
          <w:p w14:paraId="2997AAAD" w14:textId="77777777" w:rsidR="00990DE3" w:rsidRPr="000F44E2" w:rsidRDefault="00990DE3" w:rsidP="00990DE3">
            <w:r w:rsidRPr="000F44E2">
              <w:t>24823248</w:t>
            </w:r>
          </w:p>
        </w:tc>
        <w:tc>
          <w:tcPr>
            <w:tcW w:w="1307" w:type="dxa"/>
            <w:noWrap/>
            <w:hideMark/>
          </w:tcPr>
          <w:p w14:paraId="3A7B7FC5" w14:textId="77777777" w:rsidR="00990DE3" w:rsidRPr="000F44E2" w:rsidRDefault="00990DE3" w:rsidP="00990DE3">
            <w:r w:rsidRPr="000F44E2">
              <w:t>14953684</w:t>
            </w:r>
          </w:p>
        </w:tc>
        <w:tc>
          <w:tcPr>
            <w:tcW w:w="1399" w:type="dxa"/>
            <w:noWrap/>
            <w:hideMark/>
          </w:tcPr>
          <w:p w14:paraId="2EE18900" w14:textId="0771E79C" w:rsidR="00990DE3" w:rsidRPr="000F44E2" w:rsidRDefault="00816F03" w:rsidP="00990DE3">
            <w:r w:rsidRPr="000F44E2">
              <w:t> </w:t>
            </w:r>
            <w:r>
              <w:fldChar w:fldCharType="begin"/>
            </w:r>
            <w:r>
              <w:instrText xml:space="preserve"> ADDIN EN.CITE &lt;EndNote&gt;&lt;Cite&gt;&lt;Author&gt;Wang&lt;/Author&gt;&lt;Year&gt;2014&lt;/Year&gt;&lt;RecNum&gt;187&lt;/RecNum&gt;&lt;DisplayText&gt;(5)&lt;/DisplayText&gt;&lt;record&gt;&lt;rec-number&gt;187&lt;/rec-number&gt;&lt;foreign-keys&gt;&lt;key app="EN" db-id="rset0rttzdvpvleeapzp9pvvwz0esazdsxtv" timestamp="1575497638"&gt;187&lt;/key&gt;&lt;/foreign-keys&gt;&lt;ref-type name="Journal Article"&gt;17&lt;/ref-type&gt;&lt;contributors&gt;&lt;authors&gt;&lt;author&gt;Wang, Z.&lt;/author&gt;&lt;author&gt;Lopez-Giraldez, F.&lt;/author&gt;&lt;author&gt;Lehr, N.&lt;/author&gt;&lt;author&gt;Farre, M.&lt;/author&gt;&lt;author&gt;Common, R.&lt;/author&gt;&lt;author&gt;Trail, F.&lt;/author&gt;&lt;author&gt;Townsend, J. P.&lt;/author&gt;&lt;/authors&gt;&lt;/contributors&gt;&lt;auth-address&gt;Department of Biostatistics, Yale University, New Haven, Connecticut, USA.&lt;/auth-address&gt;&lt;titles&gt;&lt;title&gt;Global gene expression and focused knockout analysis reveals genes associated with fungal fruiting body development in Neurospora crassa&lt;/title&gt;&lt;secondary-title&gt;Eukaryot Cell&lt;/secondary-title&gt;&lt;/titles&gt;&lt;periodical&gt;&lt;full-title&gt;Eukaryot Cell&lt;/full-title&gt;&lt;/periodical&gt;&lt;pages&gt;154-69&lt;/pages&gt;&lt;volume&gt;13&lt;/volume&gt;&lt;number&gt;1&lt;/number&gt;&lt;edition&gt;2013/11/19&lt;/edition&gt;&lt;keywords&gt;&lt;keyword&gt;DNA-Binding Proteins/genetics/metabolism&lt;/keyword&gt;&lt;keyword&gt;Fungal Proteins/genetics/metabolism&lt;/keyword&gt;&lt;keyword&gt;Gene Deletion&lt;/keyword&gt;&lt;keyword&gt;*Gene Expression Regulation, Developmental&lt;/keyword&gt;&lt;keyword&gt;*Gene Expression Regulation, Fungal&lt;/keyword&gt;&lt;keyword&gt;Genes, Mating Type, Fungal&lt;/keyword&gt;&lt;keyword&gt;*Genome, Fungal&lt;/keyword&gt;&lt;keyword&gt;Neurospora crassa/*genetics/growth &amp;amp; development/metabolism&lt;/keyword&gt;&lt;keyword&gt;Spores, Fungal/*genetics/growth &amp;amp; development&lt;/keyword&gt;&lt;keyword&gt;Up-Regulation&lt;/keyword&gt;&lt;/keywords&gt;&lt;dates&gt;&lt;year&gt;2014&lt;/year&gt;&lt;pub-dates&gt;&lt;date&gt;Jan&lt;/date&gt;&lt;/pub-dates&gt;&lt;/dates&gt;&lt;isbn&gt;1535-9786 (Electronic)&amp;#xD;1535-9786 (Linking)&lt;/isbn&gt;&lt;accession-num&gt;24243796&lt;/accession-num&gt;&lt;urls&gt;&lt;related-urls&gt;&lt;url&gt;https://www.ncbi.nlm.nih.gov/pubmed/24243796&lt;/url&gt;&lt;/related-urls&gt;&lt;/urls&gt;&lt;custom2&gt;PMC3910948&lt;/custom2&gt;&lt;electronic-resource-num&gt;10.1128/EC.00248-1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5)</w:t>
            </w:r>
            <w:r>
              <w:fldChar w:fldCharType="end"/>
            </w:r>
          </w:p>
        </w:tc>
      </w:tr>
      <w:tr w:rsidR="00990DE3" w:rsidRPr="000F44E2" w14:paraId="28255C71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DF71EE8" w14:textId="77777777" w:rsidR="00990DE3" w:rsidRPr="000F44E2" w:rsidRDefault="00990DE3" w:rsidP="00990DE3">
            <w:r w:rsidRPr="000F44E2">
              <w:t>SRR585665</w:t>
            </w:r>
          </w:p>
        </w:tc>
        <w:tc>
          <w:tcPr>
            <w:tcW w:w="1434" w:type="dxa"/>
            <w:noWrap/>
            <w:hideMark/>
          </w:tcPr>
          <w:p w14:paraId="6C69997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A31A61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DBD0F21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8FA31DD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6157D30F" w14:textId="77777777" w:rsidR="00990DE3" w:rsidRPr="000F44E2" w:rsidRDefault="00990DE3" w:rsidP="00990DE3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0148D63F" w14:textId="77777777" w:rsidR="00990DE3" w:rsidRPr="000F44E2" w:rsidRDefault="00990DE3" w:rsidP="00990DE3">
            <w:r w:rsidRPr="000F44E2">
              <w:t>Perithecia 72hr</w:t>
            </w:r>
          </w:p>
        </w:tc>
        <w:tc>
          <w:tcPr>
            <w:tcW w:w="1307" w:type="dxa"/>
            <w:noWrap/>
            <w:hideMark/>
          </w:tcPr>
          <w:p w14:paraId="624FE2A9" w14:textId="77777777" w:rsidR="00990DE3" w:rsidRPr="000F44E2" w:rsidRDefault="00990DE3" w:rsidP="00990DE3">
            <w:r w:rsidRPr="000F44E2">
              <w:t>26994389</w:t>
            </w:r>
          </w:p>
        </w:tc>
        <w:tc>
          <w:tcPr>
            <w:tcW w:w="1307" w:type="dxa"/>
            <w:noWrap/>
            <w:hideMark/>
          </w:tcPr>
          <w:p w14:paraId="2DB75AF1" w14:textId="77777777" w:rsidR="00990DE3" w:rsidRPr="000F44E2" w:rsidRDefault="00990DE3" w:rsidP="00990DE3">
            <w:r w:rsidRPr="000F44E2">
              <w:t>17762032</w:t>
            </w:r>
          </w:p>
        </w:tc>
        <w:tc>
          <w:tcPr>
            <w:tcW w:w="1399" w:type="dxa"/>
            <w:noWrap/>
            <w:hideMark/>
          </w:tcPr>
          <w:p w14:paraId="6E28A3EB" w14:textId="37CEF063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4&lt;/Year&gt;&lt;RecNum&gt;187&lt;/RecNum&gt;&lt;DisplayText&gt;(5)&lt;/DisplayText&gt;&lt;record&gt;&lt;rec-number&gt;187&lt;/rec-number&gt;&lt;foreign-keys&gt;&lt;key app="EN" db-id="rset0rttzdvpvleeapzp9pvvwz0esazdsxtv" timestamp="1575497638"&gt;187&lt;/key&gt;&lt;/foreign-keys&gt;&lt;ref-type name="Journal Article"&gt;17&lt;/ref-type&gt;&lt;contributors&gt;&lt;authors&gt;&lt;author&gt;Wang, Z.&lt;/author&gt;&lt;author&gt;Lopez-Giraldez, F.&lt;/author&gt;&lt;author&gt;Lehr, N.&lt;/author&gt;&lt;author&gt;Farre, M.&lt;/author&gt;&lt;author&gt;Common, R.&lt;/author&gt;&lt;author&gt;Trail, F.&lt;/author&gt;&lt;author&gt;Townsend, J. P.&lt;/author&gt;&lt;/authors&gt;&lt;/contributors&gt;&lt;auth-address&gt;Department of Biostatistics, Yale University, New Haven, Connecticut, USA.&lt;/auth-address&gt;&lt;titles&gt;&lt;title&gt;Global gene expression and focused knockout analysis reveals genes associated with fungal fruiting body development in Neurospora crassa&lt;/title&gt;&lt;secondary-title&gt;Eukaryot Cell&lt;/secondary-title&gt;&lt;/titles&gt;&lt;periodical&gt;&lt;full-title&gt;Eukaryot Cell&lt;/full-title&gt;&lt;/periodical&gt;&lt;pages&gt;154-69&lt;/pages&gt;&lt;volume&gt;13&lt;/volume&gt;&lt;number&gt;1&lt;/number&gt;&lt;edition&gt;2013/11/19&lt;/edition&gt;&lt;keywords&gt;&lt;keyword&gt;DNA-Binding Proteins/genetics/metabolism&lt;/keyword&gt;&lt;keyword&gt;Fungal Proteins/genetics/metabolism&lt;/keyword&gt;&lt;keyword&gt;Gene Deletion&lt;/keyword&gt;&lt;keyword&gt;*Gene Expression Regulation, Developmental&lt;/keyword&gt;&lt;keyword&gt;*Gene Expression Regulation, Fungal&lt;/keyword&gt;&lt;keyword&gt;Genes, Mating Type, Fungal&lt;/keyword&gt;&lt;keyword&gt;*Genome, Fungal&lt;/keyword&gt;&lt;keyword&gt;Neurospora crassa/*genetics/growth &amp;amp; development/metabolism&lt;/keyword&gt;&lt;keyword&gt;Spores, Fungal/*genetics/growth &amp;amp; development&lt;/keyword&gt;&lt;keyword&gt;Up-Regulation&lt;/keyword&gt;&lt;/keywords&gt;&lt;dates&gt;&lt;year&gt;2014&lt;/year&gt;&lt;pub-dates&gt;&lt;date&gt;Jan&lt;/date&gt;&lt;/pub-dates&gt;&lt;/dates&gt;&lt;isbn&gt;1535-9786 (Electronic)&amp;#xD;1535-9786 (Linking)&lt;/isbn&gt;&lt;accession-num&gt;24243796&lt;/accession-num&gt;&lt;urls&gt;&lt;related-urls&gt;&lt;url&gt;https://www.ncbi.nlm.nih.gov/pubmed/24243796&lt;/url&gt;&lt;/related-urls&gt;&lt;/urls&gt;&lt;custom2&gt;PMC3910948&lt;/custom2&gt;&lt;electronic-resource-num&gt;10.1128/EC.00248-13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5)</w:t>
            </w:r>
            <w:r w:rsidR="00816F03">
              <w:fldChar w:fldCharType="end"/>
            </w:r>
          </w:p>
        </w:tc>
      </w:tr>
      <w:tr w:rsidR="00990DE3" w:rsidRPr="000F44E2" w14:paraId="0F2581D4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C582E72" w14:textId="77777777" w:rsidR="00990DE3" w:rsidRPr="000F44E2" w:rsidRDefault="00990DE3" w:rsidP="00990DE3">
            <w:r w:rsidRPr="000F44E2">
              <w:t>SRR585666</w:t>
            </w:r>
          </w:p>
        </w:tc>
        <w:tc>
          <w:tcPr>
            <w:tcW w:w="1434" w:type="dxa"/>
            <w:noWrap/>
            <w:hideMark/>
          </w:tcPr>
          <w:p w14:paraId="1DFAABA0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496D54B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981729E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1616DF1C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0679E222" w14:textId="77777777" w:rsidR="00990DE3" w:rsidRPr="000F44E2" w:rsidRDefault="00990DE3" w:rsidP="00990DE3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0CE4E53B" w14:textId="77777777" w:rsidR="00990DE3" w:rsidRPr="000F44E2" w:rsidRDefault="00990DE3" w:rsidP="00990DE3">
            <w:r w:rsidRPr="000F44E2">
              <w:t>Perithecia 96hr</w:t>
            </w:r>
          </w:p>
        </w:tc>
        <w:tc>
          <w:tcPr>
            <w:tcW w:w="1307" w:type="dxa"/>
            <w:noWrap/>
            <w:hideMark/>
          </w:tcPr>
          <w:p w14:paraId="443AC8B9" w14:textId="77777777" w:rsidR="00990DE3" w:rsidRPr="000F44E2" w:rsidRDefault="00990DE3" w:rsidP="00990DE3">
            <w:r w:rsidRPr="000F44E2">
              <w:t>25083301</w:t>
            </w:r>
          </w:p>
        </w:tc>
        <w:tc>
          <w:tcPr>
            <w:tcW w:w="1307" w:type="dxa"/>
            <w:noWrap/>
            <w:hideMark/>
          </w:tcPr>
          <w:p w14:paraId="1E333534" w14:textId="77777777" w:rsidR="00990DE3" w:rsidRPr="000F44E2" w:rsidRDefault="00990DE3" w:rsidP="00990DE3">
            <w:r w:rsidRPr="000F44E2">
              <w:t>16523959</w:t>
            </w:r>
          </w:p>
        </w:tc>
        <w:tc>
          <w:tcPr>
            <w:tcW w:w="1399" w:type="dxa"/>
            <w:noWrap/>
            <w:hideMark/>
          </w:tcPr>
          <w:p w14:paraId="2D8CD71F" w14:textId="18E8DFF5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4&lt;/Year&gt;&lt;RecNum&gt;187&lt;/RecNum&gt;&lt;DisplayText&gt;(5)&lt;/DisplayText&gt;&lt;record&gt;&lt;rec-number&gt;187&lt;/rec-number&gt;&lt;foreign-keys&gt;&lt;key app="EN" db-id="rset0rttzdvpvleeapzp9pvvwz0esazdsxtv" timestamp="1575497638"&gt;187&lt;/key&gt;&lt;/foreign-keys&gt;&lt;ref-type name="Journal Article"&gt;17&lt;/ref-type&gt;&lt;contributors&gt;&lt;authors&gt;&lt;author&gt;Wang, Z.&lt;/author&gt;&lt;author&gt;Lopez-Giraldez, F.&lt;/author&gt;&lt;author&gt;Lehr, N.&lt;/author&gt;&lt;author&gt;Farre, M.&lt;/author&gt;&lt;author&gt;Common, R.&lt;/author&gt;&lt;author&gt;Trail, F.&lt;/author&gt;&lt;author&gt;Townsend, J. P.&lt;/author&gt;&lt;/authors&gt;&lt;/contributors&gt;&lt;auth-address&gt;Department of Biostatistics, Yale University, New Haven, Connecticut, USA.&lt;/auth-address&gt;&lt;titles&gt;&lt;title&gt;Global gene expression and focused knockout analysis reveals genes associated with fungal fruiting body development in Neurospora crassa&lt;/title&gt;&lt;secondary-title&gt;Eukaryot Cell&lt;/secondary-title&gt;&lt;/titles&gt;&lt;periodical&gt;&lt;full-title&gt;Eukaryot Cell&lt;/full-title&gt;&lt;/periodical&gt;&lt;pages&gt;154-69&lt;/pages&gt;&lt;volume&gt;13&lt;/volume&gt;&lt;number&gt;1&lt;/number&gt;&lt;edition&gt;2013/11/19&lt;/edition&gt;&lt;keywords&gt;&lt;keyword&gt;DNA-Binding Proteins/genetics/metabolism&lt;/keyword&gt;&lt;keyword&gt;Fungal Proteins/genetics/metabolism&lt;/keyword&gt;&lt;keyword&gt;Gene Deletion&lt;/keyword&gt;&lt;keyword&gt;*Gene Expression Regulation, Developmental&lt;/keyword&gt;&lt;keyword&gt;*Gene Expression Regulation, Fungal&lt;/keyword&gt;&lt;keyword&gt;Genes, Mating Type, Fungal&lt;/keyword&gt;&lt;keyword&gt;*Genome, Fungal&lt;/keyword&gt;&lt;keyword&gt;Neurospora crassa/*genetics/growth &amp;amp; development/metabolism&lt;/keyword&gt;&lt;keyword&gt;Spores, Fungal/*genetics/growth &amp;amp; development&lt;/keyword&gt;&lt;keyword&gt;Up-Regulation&lt;/keyword&gt;&lt;/keywords&gt;&lt;dates&gt;&lt;year&gt;2014&lt;/year&gt;&lt;pub-dates&gt;&lt;date&gt;Jan&lt;/date&gt;&lt;/pub-dates&gt;&lt;/dates&gt;&lt;isbn&gt;1535-9786 (Electronic)&amp;#xD;1535-9786 (Linking)&lt;/isbn&gt;&lt;accession-num&gt;24243796&lt;/accession-num&gt;&lt;urls&gt;&lt;related-urls&gt;&lt;url&gt;https://www.ncbi.nlm.nih.gov/pubmed/24243796&lt;/url&gt;&lt;/related-urls&gt;&lt;/urls&gt;&lt;custom2&gt;PMC3910948&lt;/custom2&gt;&lt;electronic-resource-num&gt;10.1128/EC.00248-13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5)</w:t>
            </w:r>
            <w:r w:rsidR="00816F03">
              <w:fldChar w:fldCharType="end"/>
            </w:r>
          </w:p>
        </w:tc>
      </w:tr>
      <w:tr w:rsidR="00990DE3" w:rsidRPr="000F44E2" w14:paraId="2B2D0221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CF25305" w14:textId="77777777" w:rsidR="00990DE3" w:rsidRPr="000F44E2" w:rsidRDefault="00990DE3" w:rsidP="00990DE3">
            <w:r w:rsidRPr="000F44E2">
              <w:t>SRR585667</w:t>
            </w:r>
          </w:p>
        </w:tc>
        <w:tc>
          <w:tcPr>
            <w:tcW w:w="1434" w:type="dxa"/>
            <w:noWrap/>
            <w:hideMark/>
          </w:tcPr>
          <w:p w14:paraId="6767B8B6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1260C6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BB7005E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6960964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34F302E4" w14:textId="77777777" w:rsidR="00990DE3" w:rsidRPr="000F44E2" w:rsidRDefault="00990DE3" w:rsidP="00990DE3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69C2BC31" w14:textId="77777777" w:rsidR="00990DE3" w:rsidRPr="000F44E2" w:rsidRDefault="00990DE3" w:rsidP="00990DE3">
            <w:r w:rsidRPr="000F44E2">
              <w:t>Perithecia 120hr</w:t>
            </w:r>
          </w:p>
        </w:tc>
        <w:tc>
          <w:tcPr>
            <w:tcW w:w="1307" w:type="dxa"/>
            <w:noWrap/>
            <w:hideMark/>
          </w:tcPr>
          <w:p w14:paraId="6EBA9C0F" w14:textId="77777777" w:rsidR="00990DE3" w:rsidRPr="000F44E2" w:rsidRDefault="00990DE3" w:rsidP="00990DE3">
            <w:r w:rsidRPr="000F44E2">
              <w:t>28724370</w:t>
            </w:r>
          </w:p>
        </w:tc>
        <w:tc>
          <w:tcPr>
            <w:tcW w:w="1307" w:type="dxa"/>
            <w:noWrap/>
            <w:hideMark/>
          </w:tcPr>
          <w:p w14:paraId="0801D9BF" w14:textId="77777777" w:rsidR="00990DE3" w:rsidRPr="000F44E2" w:rsidRDefault="00990DE3" w:rsidP="00990DE3">
            <w:r w:rsidRPr="000F44E2">
              <w:t>17350970</w:t>
            </w:r>
          </w:p>
        </w:tc>
        <w:tc>
          <w:tcPr>
            <w:tcW w:w="1399" w:type="dxa"/>
            <w:noWrap/>
            <w:hideMark/>
          </w:tcPr>
          <w:p w14:paraId="4A0B3640" w14:textId="38E47340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4&lt;/Year&gt;&lt;RecNum&gt;187&lt;/RecNum&gt;&lt;DisplayText&gt;(5)&lt;/DisplayText&gt;&lt;record&gt;&lt;rec-number&gt;187&lt;/rec-number&gt;&lt;foreign-keys&gt;&lt;key app="EN" db-id="rset0rttzdvpvleeapzp9pvvwz0esazdsxtv" timestamp="1575497638"&gt;187&lt;/key&gt;&lt;/foreign-keys&gt;&lt;ref-type name="Journal Article"&gt;17&lt;/ref-type&gt;&lt;contributors&gt;&lt;authors&gt;&lt;author&gt;Wang, Z.&lt;/author&gt;&lt;author&gt;Lopez-Giraldez, F.&lt;/author&gt;&lt;author&gt;Lehr, N.&lt;/author&gt;&lt;author&gt;Farre, M.&lt;/author&gt;&lt;author&gt;Common, R.&lt;/author&gt;&lt;author&gt;Trail, F.&lt;/author&gt;&lt;author&gt;Townsend, J. P.&lt;/author&gt;&lt;/authors&gt;&lt;/contributors&gt;&lt;auth-address&gt;Department of Biostatistics, Yale University, New Haven, Connecticut, USA.&lt;/auth-address&gt;&lt;titles&gt;&lt;title&gt;Global gene expression and focused knockout analysis reveals genes associated with fungal fruiting body development in Neurospora crassa&lt;/title&gt;&lt;secondary-title&gt;Eukaryot Cell&lt;/secondary-title&gt;&lt;/titles&gt;&lt;periodical&gt;&lt;full-title&gt;Eukaryot Cell&lt;/full-title&gt;&lt;/periodical&gt;&lt;pages&gt;154-69&lt;/pages&gt;&lt;volume&gt;13&lt;/volume&gt;&lt;number&gt;1&lt;/number&gt;&lt;edition&gt;2013/11/19&lt;/edition&gt;&lt;keywords&gt;&lt;keyword&gt;DNA-Binding Proteins/genetics/metabolism&lt;/keyword&gt;&lt;keyword&gt;Fungal Proteins/genetics/metabolism&lt;/keyword&gt;&lt;keyword&gt;Gene Deletion&lt;/keyword&gt;&lt;keyword&gt;*Gene Expression Regulation, Developmental&lt;/keyword&gt;&lt;keyword&gt;*Gene Expression Regulation, Fungal&lt;/keyword&gt;&lt;keyword&gt;Genes, Mating Type, Fungal&lt;/keyword&gt;&lt;keyword&gt;*Genome, Fungal&lt;/keyword&gt;&lt;keyword&gt;Neurospora crassa/*genetics/growth &amp;amp; development/metabolism&lt;/keyword&gt;&lt;keyword&gt;Spores, Fungal/*genetics/growth &amp;amp; development&lt;/keyword&gt;&lt;keyword&gt;Up-Regulation&lt;/keyword&gt;&lt;/keywords&gt;&lt;dates&gt;&lt;year&gt;2014&lt;/year&gt;&lt;pub-dates&gt;&lt;date&gt;Jan&lt;/date&gt;&lt;/pub-dates&gt;&lt;/dates&gt;&lt;isbn&gt;1535-9786 (Electronic)&amp;#xD;1535-9786 (Linking)&lt;/isbn&gt;&lt;accession-num&gt;24243796&lt;/accession-num&gt;&lt;urls&gt;&lt;related-urls&gt;&lt;url&gt;https://www.ncbi.nlm.nih.gov/pubmed/24243796&lt;/url&gt;&lt;/related-urls&gt;&lt;/urls&gt;&lt;custom2&gt;PMC3910948&lt;/custom2&gt;&lt;electronic-resource-num&gt;10.1128/EC.00248-13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5)</w:t>
            </w:r>
            <w:r w:rsidR="00816F03">
              <w:fldChar w:fldCharType="end"/>
            </w:r>
          </w:p>
        </w:tc>
      </w:tr>
      <w:tr w:rsidR="00990DE3" w:rsidRPr="000F44E2" w14:paraId="2DBA62FE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8B76D66" w14:textId="77777777" w:rsidR="00990DE3" w:rsidRPr="000F44E2" w:rsidRDefault="00990DE3" w:rsidP="00990DE3">
            <w:r w:rsidRPr="000F44E2">
              <w:t>SRR585668</w:t>
            </w:r>
          </w:p>
        </w:tc>
        <w:tc>
          <w:tcPr>
            <w:tcW w:w="1434" w:type="dxa"/>
            <w:noWrap/>
            <w:hideMark/>
          </w:tcPr>
          <w:p w14:paraId="2FECD1D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B3B4BF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CDE56A4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18AE9A7C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7D6956C4" w14:textId="77777777" w:rsidR="00990DE3" w:rsidRPr="000F44E2" w:rsidRDefault="00990DE3" w:rsidP="00990DE3">
            <w:r w:rsidRPr="000F44E2">
              <w:t>Perithecia</w:t>
            </w:r>
          </w:p>
        </w:tc>
        <w:tc>
          <w:tcPr>
            <w:tcW w:w="1603" w:type="dxa"/>
            <w:hideMark/>
          </w:tcPr>
          <w:p w14:paraId="4D32A798" w14:textId="77777777" w:rsidR="00990DE3" w:rsidRPr="000F44E2" w:rsidRDefault="00990DE3" w:rsidP="00990DE3">
            <w:r w:rsidRPr="000F44E2">
              <w:t>Perithecia 144hr</w:t>
            </w:r>
          </w:p>
        </w:tc>
        <w:tc>
          <w:tcPr>
            <w:tcW w:w="1307" w:type="dxa"/>
            <w:noWrap/>
            <w:hideMark/>
          </w:tcPr>
          <w:p w14:paraId="2B545EF1" w14:textId="77777777" w:rsidR="00990DE3" w:rsidRPr="000F44E2" w:rsidRDefault="00990DE3" w:rsidP="00990DE3">
            <w:r w:rsidRPr="000F44E2">
              <w:t>25062103</w:t>
            </w:r>
          </w:p>
        </w:tc>
        <w:tc>
          <w:tcPr>
            <w:tcW w:w="1307" w:type="dxa"/>
            <w:noWrap/>
            <w:hideMark/>
          </w:tcPr>
          <w:p w14:paraId="5ECB0C88" w14:textId="77777777" w:rsidR="00990DE3" w:rsidRPr="000F44E2" w:rsidRDefault="00990DE3" w:rsidP="00990DE3">
            <w:r w:rsidRPr="000F44E2">
              <w:t>14640015</w:t>
            </w:r>
          </w:p>
        </w:tc>
        <w:tc>
          <w:tcPr>
            <w:tcW w:w="1399" w:type="dxa"/>
            <w:noWrap/>
            <w:hideMark/>
          </w:tcPr>
          <w:p w14:paraId="2EAC941A" w14:textId="2F262F66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4&lt;/Year&gt;&lt;RecNum&gt;187&lt;/RecNum&gt;&lt;DisplayText&gt;(5)&lt;/DisplayText&gt;&lt;record&gt;&lt;rec-number&gt;187&lt;/rec-number&gt;&lt;foreign-keys&gt;&lt;key app="EN" db-id="rset0rttzdvpvleeapzp9pvvwz0esazdsxtv" timestamp="1575497638"&gt;187&lt;/key&gt;&lt;/foreign-keys&gt;&lt;ref-type name="Journal Article"&gt;17&lt;/ref-type&gt;&lt;contributors&gt;&lt;authors&gt;&lt;author&gt;Wang, Z.&lt;/author&gt;&lt;author&gt;Lopez-Giraldez, F.&lt;/author&gt;&lt;author&gt;Lehr, N.&lt;/author&gt;&lt;author&gt;Farre, M.&lt;/author&gt;&lt;author&gt;Common, R.&lt;/author&gt;&lt;author&gt;Trail, F.&lt;/author&gt;&lt;author&gt;Townsend, J. P.&lt;/author&gt;&lt;/authors&gt;&lt;/contributors&gt;&lt;auth-address&gt;Department of Biostatistics, Yale University, New Haven, Connecticut, USA.&lt;/auth-address&gt;&lt;titles&gt;&lt;title&gt;Global gene expression and focused knockout analysis reveals genes associated with fungal fruiting body development in Neurospora crassa&lt;/title&gt;&lt;secondary-title&gt;Eukaryot Cell&lt;/secondary-title&gt;&lt;/titles&gt;&lt;periodical&gt;&lt;full-title&gt;Eukaryot Cell&lt;/full-title&gt;&lt;/periodical&gt;&lt;pages&gt;154-69&lt;/pages&gt;&lt;volume&gt;13&lt;/volume&gt;&lt;number&gt;1&lt;/number&gt;&lt;edition&gt;2013/11/19&lt;/edition&gt;&lt;keywords&gt;&lt;keyword&gt;DNA-Binding Proteins/genetics/metabolism&lt;/keyword&gt;&lt;keyword&gt;Fungal Proteins/genetics/metabolism&lt;/keyword&gt;&lt;keyword&gt;Gene Deletion&lt;/keyword&gt;&lt;keyword&gt;*Gene Expression Regulation, Developmental&lt;/keyword&gt;&lt;keyword&gt;*Gene Expression Regulation, Fungal&lt;/keyword&gt;&lt;keyword&gt;Genes, Mating Type, Fungal&lt;/keyword&gt;&lt;keyword&gt;*Genome, Fungal&lt;/keyword&gt;&lt;keyword&gt;Neurospora crassa/*genetics/growth &amp;amp; development/metabolism&lt;/keyword&gt;&lt;keyword&gt;Spores, Fungal/*genetics/growth &amp;amp; development&lt;/keyword&gt;&lt;keyword&gt;Up-Regulation&lt;/keyword&gt;&lt;/keywords&gt;&lt;dates&gt;&lt;year&gt;2014&lt;/year&gt;&lt;pub-dates&gt;&lt;date&gt;Jan&lt;/date&gt;&lt;/pub-dates&gt;&lt;/dates&gt;&lt;isbn&gt;1535-9786 (Electronic)&amp;#xD;1535-9786 (Linking)&lt;/isbn&gt;&lt;accession-num&gt;24243796&lt;/accession-num&gt;&lt;urls&gt;&lt;related-urls&gt;&lt;url&gt;https://www.ncbi.nlm.nih.gov/pubmed/24243796&lt;/url&gt;&lt;/related-urls&gt;&lt;/urls&gt;&lt;custom2&gt;PMC3910948&lt;/custom2&gt;&lt;electronic-resource-num&gt;10.1128/EC.00248-13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5)</w:t>
            </w:r>
            <w:r w:rsidR="00816F03">
              <w:fldChar w:fldCharType="end"/>
            </w:r>
          </w:p>
        </w:tc>
      </w:tr>
      <w:tr w:rsidR="00990DE3" w:rsidRPr="000F44E2" w14:paraId="50B40028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27470EE" w14:textId="77777777" w:rsidR="00990DE3" w:rsidRPr="000F44E2" w:rsidRDefault="00990DE3" w:rsidP="00990DE3">
            <w:r w:rsidRPr="000F44E2">
              <w:t>SRR1562554</w:t>
            </w:r>
          </w:p>
        </w:tc>
        <w:tc>
          <w:tcPr>
            <w:tcW w:w="1434" w:type="dxa"/>
            <w:noWrap/>
            <w:hideMark/>
          </w:tcPr>
          <w:p w14:paraId="281D3F51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512CCA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D414442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0BE476EA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56B2A7CD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1EDC578A" w14:textId="77777777" w:rsidR="00990DE3" w:rsidRPr="000F44E2" w:rsidRDefault="00990DE3" w:rsidP="00990DE3">
            <w:r w:rsidRPr="000F44E2">
              <w:t>Sucrose 16 h</w:t>
            </w:r>
          </w:p>
        </w:tc>
        <w:tc>
          <w:tcPr>
            <w:tcW w:w="1307" w:type="dxa"/>
            <w:noWrap/>
            <w:hideMark/>
          </w:tcPr>
          <w:p w14:paraId="06170A79" w14:textId="77777777" w:rsidR="00990DE3" w:rsidRPr="000F44E2" w:rsidRDefault="00990DE3" w:rsidP="00990DE3">
            <w:r w:rsidRPr="000F44E2">
              <w:t>25360474</w:t>
            </w:r>
          </w:p>
        </w:tc>
        <w:tc>
          <w:tcPr>
            <w:tcW w:w="1307" w:type="dxa"/>
            <w:noWrap/>
            <w:hideMark/>
          </w:tcPr>
          <w:p w14:paraId="3CF9866B" w14:textId="77777777" w:rsidR="00990DE3" w:rsidRPr="000F44E2" w:rsidRDefault="00990DE3" w:rsidP="00990DE3">
            <w:r w:rsidRPr="000F44E2">
              <w:t>24814760</w:t>
            </w:r>
          </w:p>
        </w:tc>
        <w:tc>
          <w:tcPr>
            <w:tcW w:w="1399" w:type="dxa"/>
            <w:noWrap/>
            <w:hideMark/>
          </w:tcPr>
          <w:p w14:paraId="4BA69521" w14:textId="5B208DCF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5&lt;/Year&gt;&lt;RecNum&gt;901&lt;/RecNum&gt;&lt;DisplayText&gt;(6)&lt;/DisplayText&gt;&lt;record&gt;&lt;rec-number&gt;901&lt;/rec-number&gt;&lt;foreign-keys&gt;&lt;key app="EN" db-id="rset0rttzdvpvleeapzp9pvvwz0esazdsxtv" timestamp="1608306726"&gt;901&lt;/key&gt;&lt;/foreign-keys&gt;&lt;ref-type name="Journal Article"&gt;17&lt;/ref-type&gt;&lt;contributors&gt;&lt;authors&gt;&lt;author&gt;Wang, B.&lt;/author&gt;&lt;author&gt;Cai, P.&lt;/author&gt;&lt;author&gt;Sun, W.&lt;/author&gt;&lt;author&gt;Li, J.&lt;/author&gt;&lt;author&gt;Tian, C.&lt;/author&gt;&lt;author&gt;Ma, Y.&lt;/author&gt;&lt;/authors&gt;&lt;/contributors&gt;&lt;auth-address&gt;Key Laboratory of Systems Microbial Biotechnology, Tianjin Institute of Industrial Biotechnology, Chinese Academy of Sciences, Tianjin, 300308 China ; University of Chinese Academy of Sciences, Beijing, 100049 China.&amp;#xD;Key Laboratory of Systems Microbial Biotechnology, Tianjin Institute of Industrial Biotechnology, Chinese Academy of Sciences, Tianjin, 300308 China.&lt;/auth-address&gt;&lt;titles&gt;&lt;title&gt;A transcriptomic analysis of Neurospora crassa using five major crop residues and the novel role of the sporulation regulator rca-1 in lignocellulase production&lt;/title&gt;&lt;secondary-title&gt;Biotechnol Biofuels&lt;/secondary-title&gt;&lt;/titles&gt;&lt;periodical&gt;&lt;full-title&gt;Biotechnol Biofuels&lt;/full-title&gt;&lt;/periodical&gt;&lt;pages&gt;21&lt;/pages&gt;&lt;volume&gt;8&lt;/volume&gt;&lt;edition&gt;2015/02/19&lt;/edition&gt;&lt;keywords&gt;&lt;keyword&gt;Biomass regulon&lt;/keyword&gt;&lt;keyword&gt;Crop residues&lt;/keyword&gt;&lt;keyword&gt;Neurospora crassa&lt;/keyword&gt;&lt;keyword&gt;Transcriptional profiling&lt;/keyword&gt;&lt;keyword&gt;rca-1&lt;/keyword&gt;&lt;/keywords&gt;&lt;dates&gt;&lt;year&gt;2015&lt;/year&gt;&lt;/dates&gt;&lt;isbn&gt;1754-6834 (Print)&amp;#xD;1754-6834 (Linking)&lt;/isbn&gt;&lt;accession-num&gt;25691917&lt;/accession-num&gt;&lt;urls&gt;&lt;related-urls&gt;&lt;url&gt;https://www.ncbi.nlm.nih.gov/pubmed/25691917&lt;/url&gt;&lt;/related-urls&gt;&lt;/urls&gt;&lt;custom2&gt;PMC4330645&lt;/custom2&gt;&lt;electronic-resource-num&gt;10.1186/s13068-015-0208-0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6)</w:t>
            </w:r>
            <w:r w:rsidR="00816F03">
              <w:fldChar w:fldCharType="end"/>
            </w:r>
          </w:p>
        </w:tc>
      </w:tr>
      <w:tr w:rsidR="00990DE3" w:rsidRPr="000F44E2" w14:paraId="68E3677C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476F153" w14:textId="77777777" w:rsidR="00990DE3" w:rsidRPr="000F44E2" w:rsidRDefault="00990DE3" w:rsidP="00990DE3">
            <w:r w:rsidRPr="000F44E2">
              <w:t>SRR1562553</w:t>
            </w:r>
          </w:p>
        </w:tc>
        <w:tc>
          <w:tcPr>
            <w:tcW w:w="1434" w:type="dxa"/>
            <w:noWrap/>
            <w:hideMark/>
          </w:tcPr>
          <w:p w14:paraId="0214BB1F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05B500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A1B00FA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9016A22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4651892C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1082956" w14:textId="77777777" w:rsidR="00990DE3" w:rsidRPr="000F44E2" w:rsidRDefault="00990DE3" w:rsidP="00990DE3">
            <w:proofErr w:type="spellStart"/>
            <w:r w:rsidRPr="000F44E2">
              <w:t>WheatStraw</w:t>
            </w:r>
            <w:proofErr w:type="spellEnd"/>
            <w:r w:rsidRPr="000F44E2">
              <w:t xml:space="preserve"> 30 h</w:t>
            </w:r>
          </w:p>
        </w:tc>
        <w:tc>
          <w:tcPr>
            <w:tcW w:w="1307" w:type="dxa"/>
            <w:noWrap/>
            <w:hideMark/>
          </w:tcPr>
          <w:p w14:paraId="7126A59A" w14:textId="77777777" w:rsidR="00990DE3" w:rsidRPr="000F44E2" w:rsidRDefault="00990DE3" w:rsidP="00990DE3">
            <w:r w:rsidRPr="000F44E2">
              <w:t>24791246</w:t>
            </w:r>
          </w:p>
        </w:tc>
        <w:tc>
          <w:tcPr>
            <w:tcW w:w="1307" w:type="dxa"/>
            <w:noWrap/>
            <w:hideMark/>
          </w:tcPr>
          <w:p w14:paraId="72ABEB38" w14:textId="77777777" w:rsidR="00990DE3" w:rsidRPr="000F44E2" w:rsidRDefault="00990DE3" w:rsidP="00990DE3">
            <w:r w:rsidRPr="000F44E2">
              <w:t>24310708</w:t>
            </w:r>
          </w:p>
        </w:tc>
        <w:tc>
          <w:tcPr>
            <w:tcW w:w="1399" w:type="dxa"/>
            <w:noWrap/>
            <w:hideMark/>
          </w:tcPr>
          <w:p w14:paraId="486BC14C" w14:textId="6E1EF487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5&lt;/Year&gt;&lt;RecNum&gt;901&lt;/RecNum&gt;&lt;DisplayText&gt;(6)&lt;/DisplayText&gt;&lt;record&gt;&lt;rec-number&gt;901&lt;/rec-number&gt;&lt;foreign-keys&gt;&lt;key app="EN" db-id="rset0rttzdvpvleeapzp9pvvwz0esazdsxtv" timestamp="1608306726"&gt;901&lt;/key&gt;&lt;/foreign-keys&gt;&lt;ref-type name="Journal Article"&gt;17&lt;/ref-type&gt;&lt;contributors&gt;&lt;authors&gt;&lt;author&gt;Wang, B.&lt;/author&gt;&lt;author&gt;Cai, P.&lt;/author&gt;&lt;author&gt;Sun, W.&lt;/author&gt;&lt;author&gt;Li, J.&lt;/author&gt;&lt;author&gt;Tian, C.&lt;/author&gt;&lt;author&gt;Ma, Y.&lt;/author&gt;&lt;/authors&gt;&lt;/contributors&gt;&lt;auth-address&gt;Key Laboratory of Systems Microbial Biotechnology, Tianjin Institute of Industrial Biotechnology, Chinese Academy of Sciences, Tianjin, 300308 China ; University of Chinese Academy of Sciences, Beijing, 100049 China.&amp;#xD;Key Laboratory of Systems Microbial Biotechnology, Tianjin Institute of Industrial Biotechnology, Chinese Academy of Sciences, Tianjin, 300308 China.&lt;/auth-address&gt;&lt;titles&gt;&lt;title&gt;A transcriptomic analysis of Neurospora crassa using five major crop residues and the novel role of the sporulation regulator rca-1 in lignocellulase production&lt;/title&gt;&lt;secondary-title&gt;Biotechnol Biofuels&lt;/secondary-title&gt;&lt;/titles&gt;&lt;periodical&gt;&lt;full-title&gt;Biotechnol Biofuels&lt;/full-title&gt;&lt;/periodical&gt;&lt;pages&gt;21&lt;/pages&gt;&lt;volume&gt;8&lt;/volume&gt;&lt;edition&gt;2015/02/19&lt;/edition&gt;&lt;keywords&gt;&lt;keyword&gt;Biomass regulon&lt;/keyword&gt;&lt;keyword&gt;Crop residues&lt;/keyword&gt;&lt;keyword&gt;Neurospora crassa&lt;/keyword&gt;&lt;keyword&gt;Transcriptional profiling&lt;/keyword&gt;&lt;keyword&gt;rca-1&lt;/keyword&gt;&lt;/keywords&gt;&lt;dates&gt;&lt;year&gt;2015&lt;/year&gt;&lt;/dates&gt;&lt;isbn&gt;1754-6834 (Print)&amp;#xD;1754-6834 (Linking)&lt;/isbn&gt;&lt;accession-num&gt;25691917&lt;/accession-num&gt;&lt;urls&gt;&lt;related-urls&gt;&lt;url&gt;https://www.ncbi.nlm.nih.gov/pubmed/25691917&lt;/url&gt;&lt;/related-urls&gt;&lt;/urls&gt;&lt;custom2&gt;PMC4330645&lt;/custom2&gt;&lt;electronic-resource-num&gt;10.1186/s13068-015-0208-0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6)</w:t>
            </w:r>
            <w:r w:rsidR="00816F03">
              <w:fldChar w:fldCharType="end"/>
            </w:r>
          </w:p>
        </w:tc>
      </w:tr>
      <w:tr w:rsidR="00990DE3" w:rsidRPr="000F44E2" w14:paraId="42A3F9EB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705E8F2" w14:textId="77777777" w:rsidR="00990DE3" w:rsidRPr="000F44E2" w:rsidRDefault="00990DE3" w:rsidP="00990DE3">
            <w:r w:rsidRPr="000F44E2">
              <w:t>SRR1562552</w:t>
            </w:r>
          </w:p>
        </w:tc>
        <w:tc>
          <w:tcPr>
            <w:tcW w:w="1434" w:type="dxa"/>
            <w:noWrap/>
            <w:hideMark/>
          </w:tcPr>
          <w:p w14:paraId="38C6712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FEF5B3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C8AADAA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F350915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70AA388D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D4875D4" w14:textId="77777777" w:rsidR="00990DE3" w:rsidRPr="000F44E2" w:rsidRDefault="00990DE3" w:rsidP="00990DE3">
            <w:proofErr w:type="spellStart"/>
            <w:r w:rsidRPr="000F44E2">
              <w:t>SoybeanStraw</w:t>
            </w:r>
            <w:proofErr w:type="spellEnd"/>
            <w:r w:rsidRPr="000F44E2">
              <w:t xml:space="preserve"> 30 h</w:t>
            </w:r>
          </w:p>
        </w:tc>
        <w:tc>
          <w:tcPr>
            <w:tcW w:w="1307" w:type="dxa"/>
            <w:noWrap/>
            <w:hideMark/>
          </w:tcPr>
          <w:p w14:paraId="6FDD228D" w14:textId="77777777" w:rsidR="00990DE3" w:rsidRPr="000F44E2" w:rsidRDefault="00990DE3" w:rsidP="00990DE3">
            <w:r w:rsidRPr="000F44E2">
              <w:t>24794780</w:t>
            </w:r>
          </w:p>
        </w:tc>
        <w:tc>
          <w:tcPr>
            <w:tcW w:w="1307" w:type="dxa"/>
            <w:noWrap/>
            <w:hideMark/>
          </w:tcPr>
          <w:p w14:paraId="11836194" w14:textId="77777777" w:rsidR="00990DE3" w:rsidRPr="000F44E2" w:rsidRDefault="00990DE3" w:rsidP="00990DE3">
            <w:r w:rsidRPr="000F44E2">
              <w:t>24289408</w:t>
            </w:r>
          </w:p>
        </w:tc>
        <w:tc>
          <w:tcPr>
            <w:tcW w:w="1399" w:type="dxa"/>
            <w:noWrap/>
            <w:hideMark/>
          </w:tcPr>
          <w:p w14:paraId="78432309" w14:textId="3497C3AC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5&lt;/Year&gt;&lt;RecNum&gt;901&lt;/RecNum&gt;&lt;DisplayText&gt;(6)&lt;/DisplayText&gt;&lt;record&gt;&lt;rec-number&gt;901&lt;/rec-number&gt;&lt;foreign-keys&gt;&lt;key app="EN" db-id="rset0rttzdvpvleeapzp9pvvwz0esazdsxtv" timestamp="1608306726"&gt;901&lt;/key&gt;&lt;/foreign-keys&gt;&lt;ref-type name="Journal Article"&gt;17&lt;/ref-type&gt;&lt;contributors&gt;&lt;authors&gt;&lt;author&gt;Wang, B.&lt;/author&gt;&lt;author&gt;Cai, P.&lt;/author&gt;&lt;author&gt;Sun, W.&lt;/author&gt;&lt;author&gt;Li, J.&lt;/author&gt;&lt;author&gt;Tian, C.&lt;/author&gt;&lt;author&gt;Ma, Y.&lt;/author&gt;&lt;/authors&gt;&lt;/contributors&gt;&lt;auth-address&gt;Key Laboratory of Systems Microbial Biotechnology, Tianjin Institute of Industrial Biotechnology, Chinese Academy of Sciences, Tianjin, 300308 China ; University of Chinese Academy of Sciences, Beijing, 100049 China.&amp;#xD;Key Laboratory of Systems Microbial Biotechnology, Tianjin Institute of Industrial Biotechnology, Chinese Academy of Sciences, Tianjin, 300308 China.&lt;/auth-address&gt;&lt;titles&gt;&lt;title&gt;A transcriptomic analysis of Neurospora crassa using five major crop residues and the novel role of the sporulation regulator rca-1 in lignocellulase production&lt;/title&gt;&lt;secondary-title&gt;Biotechnol Biofuels&lt;/secondary-title&gt;&lt;/titles&gt;&lt;periodical&gt;&lt;full-title&gt;Biotechnol Biofuels&lt;/full-title&gt;&lt;/periodical&gt;&lt;pages&gt;21&lt;/pages&gt;&lt;volume&gt;8&lt;/volume&gt;&lt;edition&gt;2015/02/19&lt;/edition&gt;&lt;keywords&gt;&lt;keyword&gt;Biomass regulon&lt;/keyword&gt;&lt;keyword&gt;Crop residues&lt;/keyword&gt;&lt;keyword&gt;Neurospora crassa&lt;/keyword&gt;&lt;keyword&gt;Transcriptional profiling&lt;/keyword&gt;&lt;keyword&gt;rca-1&lt;/keyword&gt;&lt;/keywords&gt;&lt;dates&gt;&lt;year&gt;2015&lt;/year&gt;&lt;/dates&gt;&lt;isbn&gt;1754-6834 (Print)&amp;#xD;1754-6834 (Linking)&lt;/isbn&gt;&lt;accession-num&gt;25691917&lt;/accession-num&gt;&lt;urls&gt;&lt;related-urls&gt;&lt;url&gt;https://www.ncbi.nlm.nih.gov/pubmed/25691917&lt;/url&gt;&lt;/related-urls&gt;&lt;/urls&gt;&lt;custom2&gt;PMC4330645&lt;/custom2&gt;&lt;electronic-resource-num&gt;10.1186/s13068-015-0208-0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6)</w:t>
            </w:r>
            <w:r w:rsidR="00816F03">
              <w:fldChar w:fldCharType="end"/>
            </w:r>
          </w:p>
        </w:tc>
      </w:tr>
      <w:tr w:rsidR="00990DE3" w:rsidRPr="000F44E2" w14:paraId="5567755A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7B78AB5" w14:textId="77777777" w:rsidR="00990DE3" w:rsidRPr="000F44E2" w:rsidRDefault="00990DE3" w:rsidP="00990DE3">
            <w:r w:rsidRPr="000F44E2">
              <w:t>SRR1562551</w:t>
            </w:r>
          </w:p>
        </w:tc>
        <w:tc>
          <w:tcPr>
            <w:tcW w:w="1434" w:type="dxa"/>
            <w:noWrap/>
            <w:hideMark/>
          </w:tcPr>
          <w:p w14:paraId="47510F8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BCD9CB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A01D6D2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39B14EC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4F7E8B62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4B60CC9" w14:textId="77777777" w:rsidR="00990DE3" w:rsidRPr="000F44E2" w:rsidRDefault="00990DE3" w:rsidP="00990DE3">
            <w:proofErr w:type="spellStart"/>
            <w:r w:rsidRPr="000F44E2">
              <w:t>RiceStraw</w:t>
            </w:r>
            <w:proofErr w:type="spellEnd"/>
            <w:r w:rsidRPr="000F44E2">
              <w:t xml:space="preserve"> 30 h</w:t>
            </w:r>
          </w:p>
        </w:tc>
        <w:tc>
          <w:tcPr>
            <w:tcW w:w="1307" w:type="dxa"/>
            <w:noWrap/>
            <w:hideMark/>
          </w:tcPr>
          <w:p w14:paraId="17156139" w14:textId="77777777" w:rsidR="00990DE3" w:rsidRPr="000F44E2" w:rsidRDefault="00990DE3" w:rsidP="00990DE3">
            <w:r w:rsidRPr="000F44E2">
              <w:t>25264219</w:t>
            </w:r>
          </w:p>
        </w:tc>
        <w:tc>
          <w:tcPr>
            <w:tcW w:w="1307" w:type="dxa"/>
            <w:noWrap/>
            <w:hideMark/>
          </w:tcPr>
          <w:p w14:paraId="2A3F9842" w14:textId="77777777" w:rsidR="00990DE3" w:rsidRPr="000F44E2" w:rsidRDefault="00990DE3" w:rsidP="00990DE3">
            <w:r w:rsidRPr="000F44E2">
              <w:t>24784739</w:t>
            </w:r>
          </w:p>
        </w:tc>
        <w:tc>
          <w:tcPr>
            <w:tcW w:w="1399" w:type="dxa"/>
            <w:noWrap/>
            <w:hideMark/>
          </w:tcPr>
          <w:p w14:paraId="64C0D991" w14:textId="3D3A753A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5&lt;/Year&gt;&lt;RecNum&gt;901&lt;/RecNum&gt;&lt;DisplayText&gt;(6)&lt;/DisplayText&gt;&lt;record&gt;&lt;rec-number&gt;901&lt;/rec-number&gt;&lt;foreign-keys&gt;&lt;key app="EN" db-id="rset0rttzdvpvleeapzp9pvvwz0esazdsxtv" timestamp="1608306726"&gt;901&lt;/key&gt;&lt;/foreign-keys&gt;&lt;ref-type name="Journal Article"&gt;17&lt;/ref-type&gt;&lt;contributors&gt;&lt;authors&gt;&lt;author&gt;Wang, B.&lt;/author&gt;&lt;author&gt;Cai, P.&lt;/author&gt;&lt;author&gt;Sun, W.&lt;/author&gt;&lt;author&gt;Li, J.&lt;/author&gt;&lt;author&gt;Tian, C.&lt;/author&gt;&lt;author&gt;Ma, Y.&lt;/author&gt;&lt;/authors&gt;&lt;/contributors&gt;&lt;auth-address&gt;Key Laboratory of Systems Microbial Biotechnology, Tianjin Institute of Industrial Biotechnology, Chinese Academy of Sciences, Tianjin, 300308 China ; University of Chinese Academy of Sciences, Beijing, 100049 China.&amp;#xD;Key Laboratory of Systems Microbial Biotechnology, Tianjin Institute of Industrial Biotechnology, Chinese Academy of Sciences, Tianjin, 300308 China.&lt;/auth-address&gt;&lt;titles&gt;&lt;title&gt;A transcriptomic analysis of Neurospora crassa using five major crop residues and the novel role of the sporulation regulator rca-1 in lignocellulase production&lt;/title&gt;&lt;secondary-title&gt;Biotechnol Biofuels&lt;/secondary-title&gt;&lt;/titles&gt;&lt;periodical&gt;&lt;full-title&gt;Biotechnol Biofuels&lt;/full-title&gt;&lt;/periodical&gt;&lt;pages&gt;21&lt;/pages&gt;&lt;volume&gt;8&lt;/volume&gt;&lt;edition&gt;2015/02/19&lt;/edition&gt;&lt;keywords&gt;&lt;keyword&gt;Biomass regulon&lt;/keyword&gt;&lt;keyword&gt;Crop residues&lt;/keyword&gt;&lt;keyword&gt;Neurospora crassa&lt;/keyword&gt;&lt;keyword&gt;Transcriptional profiling&lt;/keyword&gt;&lt;keyword&gt;rca-1&lt;/keyword&gt;&lt;/keywords&gt;&lt;dates&gt;&lt;year&gt;2015&lt;/year&gt;&lt;/dates&gt;&lt;isbn&gt;1754-6834 (Print)&amp;#xD;1754-6834 (Linking)&lt;/isbn&gt;&lt;accession-num&gt;25691917&lt;/accession-num&gt;&lt;urls&gt;&lt;related-urls&gt;&lt;url&gt;https://www.ncbi.nlm.nih.gov/pubmed/25691917&lt;/url&gt;&lt;/related-urls&gt;&lt;/urls&gt;&lt;custom2&gt;PMC4330645&lt;/custom2&gt;&lt;electronic-resource-num&gt;10.1186/s13068-015-0208-0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6)</w:t>
            </w:r>
            <w:r w:rsidR="00816F03">
              <w:fldChar w:fldCharType="end"/>
            </w:r>
          </w:p>
        </w:tc>
      </w:tr>
      <w:tr w:rsidR="00990DE3" w:rsidRPr="000F44E2" w14:paraId="62B7B5AA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D0DEA30" w14:textId="77777777" w:rsidR="00990DE3" w:rsidRPr="000F44E2" w:rsidRDefault="00990DE3" w:rsidP="00990DE3">
            <w:r w:rsidRPr="000F44E2">
              <w:t>SRR1562550</w:t>
            </w:r>
          </w:p>
        </w:tc>
        <w:tc>
          <w:tcPr>
            <w:tcW w:w="1434" w:type="dxa"/>
            <w:noWrap/>
            <w:hideMark/>
          </w:tcPr>
          <w:p w14:paraId="19DE343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C86EB4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5EFD5BA2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8B14977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045C3E7D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61D5F63C" w14:textId="77777777" w:rsidR="00990DE3" w:rsidRPr="000F44E2" w:rsidRDefault="00990DE3" w:rsidP="00990DE3">
            <w:proofErr w:type="spellStart"/>
            <w:r w:rsidRPr="000F44E2">
              <w:t>CornStraw</w:t>
            </w:r>
            <w:proofErr w:type="spellEnd"/>
            <w:r w:rsidRPr="000F44E2">
              <w:t xml:space="preserve"> 30 h</w:t>
            </w:r>
          </w:p>
        </w:tc>
        <w:tc>
          <w:tcPr>
            <w:tcW w:w="1307" w:type="dxa"/>
            <w:noWrap/>
            <w:hideMark/>
          </w:tcPr>
          <w:p w14:paraId="685437CF" w14:textId="77777777" w:rsidR="00990DE3" w:rsidRPr="000F44E2" w:rsidRDefault="00990DE3" w:rsidP="00990DE3">
            <w:r w:rsidRPr="000F44E2">
              <w:t>23828112</w:t>
            </w:r>
          </w:p>
        </w:tc>
        <w:tc>
          <w:tcPr>
            <w:tcW w:w="1307" w:type="dxa"/>
            <w:noWrap/>
            <w:hideMark/>
          </w:tcPr>
          <w:p w14:paraId="01EDDC24" w14:textId="77777777" w:rsidR="00990DE3" w:rsidRPr="000F44E2" w:rsidRDefault="00990DE3" w:rsidP="00990DE3">
            <w:r w:rsidRPr="000F44E2">
              <w:t>23317926</w:t>
            </w:r>
          </w:p>
        </w:tc>
        <w:tc>
          <w:tcPr>
            <w:tcW w:w="1399" w:type="dxa"/>
            <w:noWrap/>
            <w:hideMark/>
          </w:tcPr>
          <w:p w14:paraId="1D22FFB0" w14:textId="06B00073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Wang&lt;/Author&gt;&lt;Year&gt;2015&lt;/Year&gt;&lt;RecNum&gt;901&lt;/RecNum&gt;&lt;DisplayText&gt;(6)&lt;/DisplayText&gt;&lt;record&gt;&lt;rec-number&gt;901&lt;/rec-number&gt;&lt;foreign-keys&gt;&lt;key app="EN" db-id="rset0rttzdvpvleeapzp9pvvwz0esazdsxtv" timestamp="1608306726"&gt;901&lt;/key&gt;&lt;/foreign-keys&gt;&lt;ref-type name="Journal Article"&gt;17&lt;/ref-type&gt;&lt;contributors&gt;&lt;authors&gt;&lt;author&gt;Wang, B.&lt;/author&gt;&lt;author&gt;Cai, P.&lt;/author&gt;&lt;author&gt;Sun, W.&lt;/author&gt;&lt;author&gt;Li, J.&lt;/author&gt;&lt;author&gt;Tian, C.&lt;/author&gt;&lt;author&gt;Ma, Y.&lt;/author&gt;&lt;/authors&gt;&lt;/contributors&gt;&lt;auth-address&gt;Key Laboratory of Systems Microbial Biotechnology, Tianjin Institute of Industrial Biotechnology, Chinese Academy of Sciences, Tianjin, 300308 China ; University of Chinese Academy of Sciences, Beijing, 100049 China.&amp;#xD;Key Laboratory of Systems Microbial Biotechnology, Tianjin Institute of Industrial Biotechnology, Chinese Academy of Sciences, Tianjin, 300308 China.&lt;/auth-address&gt;&lt;titles&gt;&lt;title&gt;A transcriptomic analysis of Neurospora crassa using five major crop residues and the novel role of the sporulation regulator rca-1 in lignocellulase production&lt;/title&gt;&lt;secondary-title&gt;Biotechnol Biofuels&lt;/secondary-title&gt;&lt;/titles&gt;&lt;periodical&gt;&lt;full-title&gt;Biotechnol Biofuels&lt;/full-title&gt;&lt;/periodical&gt;&lt;pages&gt;21&lt;/pages&gt;&lt;volume&gt;8&lt;/volume&gt;&lt;edition&gt;2015/02/19&lt;/edition&gt;&lt;keywords&gt;&lt;keyword&gt;Biomass regulon&lt;/keyword&gt;&lt;keyword&gt;Crop residues&lt;/keyword&gt;&lt;keyword&gt;Neurospora crassa&lt;/keyword&gt;&lt;keyword&gt;Transcriptional profiling&lt;/keyword&gt;&lt;keyword&gt;rca-1&lt;/keyword&gt;&lt;/keywords&gt;&lt;dates&gt;&lt;year&gt;2015&lt;/year&gt;&lt;/dates&gt;&lt;isbn&gt;1754-6834 (Print)&amp;#xD;1754-6834 (Linking)&lt;/isbn&gt;&lt;accession-num&gt;25691917&lt;/accession-num&gt;&lt;urls&gt;&lt;related-urls&gt;&lt;url&gt;https://www.ncbi.nlm.nih.gov/pubmed/25691917&lt;/url&gt;&lt;/related-urls&gt;&lt;/urls&gt;&lt;custom2&gt;PMC4330645&lt;/custom2&gt;&lt;electronic-resource-num&gt;10.1186/s13068-015-0208-0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6)</w:t>
            </w:r>
            <w:r w:rsidR="00816F03">
              <w:fldChar w:fldCharType="end"/>
            </w:r>
          </w:p>
        </w:tc>
      </w:tr>
      <w:tr w:rsidR="00990DE3" w:rsidRPr="000F44E2" w14:paraId="5ECB7E62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CC12A7A" w14:textId="77777777" w:rsidR="00990DE3" w:rsidRPr="000F44E2" w:rsidRDefault="00990DE3" w:rsidP="00990DE3">
            <w:r w:rsidRPr="000F44E2">
              <w:lastRenderedPageBreak/>
              <w:t>SRR1562549</w:t>
            </w:r>
          </w:p>
        </w:tc>
        <w:tc>
          <w:tcPr>
            <w:tcW w:w="1434" w:type="dxa"/>
            <w:noWrap/>
            <w:hideMark/>
          </w:tcPr>
          <w:p w14:paraId="59875D7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91A761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730A5CC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055565B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54DEB354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7E928849" w14:textId="77777777" w:rsidR="00990DE3" w:rsidRPr="000F44E2" w:rsidRDefault="00990DE3" w:rsidP="00990DE3">
            <w:proofErr w:type="spellStart"/>
            <w:r w:rsidRPr="000F44E2">
              <w:t>BarleyStraw</w:t>
            </w:r>
            <w:proofErr w:type="spellEnd"/>
            <w:r w:rsidRPr="000F44E2">
              <w:t xml:space="preserve"> 30 h</w:t>
            </w:r>
          </w:p>
        </w:tc>
        <w:tc>
          <w:tcPr>
            <w:tcW w:w="1307" w:type="dxa"/>
            <w:noWrap/>
            <w:hideMark/>
          </w:tcPr>
          <w:p w14:paraId="56835280" w14:textId="77777777" w:rsidR="00990DE3" w:rsidRPr="000F44E2" w:rsidRDefault="00990DE3" w:rsidP="00990DE3">
            <w:r w:rsidRPr="000F44E2">
              <w:t>23667296</w:t>
            </w:r>
          </w:p>
        </w:tc>
        <w:tc>
          <w:tcPr>
            <w:tcW w:w="1307" w:type="dxa"/>
            <w:noWrap/>
            <w:hideMark/>
          </w:tcPr>
          <w:p w14:paraId="0700ED9E" w14:textId="77777777" w:rsidR="00990DE3" w:rsidRPr="000F44E2" w:rsidRDefault="00990DE3" w:rsidP="00990DE3">
            <w:r w:rsidRPr="000F44E2">
              <w:t>23204861</w:t>
            </w:r>
          </w:p>
        </w:tc>
        <w:tc>
          <w:tcPr>
            <w:tcW w:w="1399" w:type="dxa"/>
            <w:noWrap/>
            <w:hideMark/>
          </w:tcPr>
          <w:p w14:paraId="49A87634" w14:textId="0569F137" w:rsidR="00990DE3" w:rsidRPr="000F44E2" w:rsidRDefault="00816F03" w:rsidP="00990DE3">
            <w:r>
              <w:t xml:space="preserve"> </w:t>
            </w:r>
            <w:r>
              <w:fldChar w:fldCharType="begin"/>
            </w:r>
            <w:r>
              <w:instrText xml:space="preserve"> ADDIN EN.CITE &lt;EndNote&gt;&lt;Cite&gt;&lt;Author&gt;Wang&lt;/Author&gt;&lt;Year&gt;2015&lt;/Year&gt;&lt;RecNum&gt;901&lt;/RecNum&gt;&lt;DisplayText&gt;(6)&lt;/DisplayText&gt;&lt;record&gt;&lt;rec-number&gt;901&lt;/rec-number&gt;&lt;foreign-keys&gt;&lt;key app="EN" db-id="rset0rttzdvpvleeapzp9pvvwz0esazdsxtv" timestamp="1608306726"&gt;901&lt;/key&gt;&lt;/foreign-keys&gt;&lt;ref-type name="Journal Article"&gt;17&lt;/ref-type&gt;&lt;contributors&gt;&lt;authors&gt;&lt;author&gt;Wang, B.&lt;/author&gt;&lt;author&gt;Cai, P.&lt;/author&gt;&lt;author&gt;Sun, W.&lt;/author&gt;&lt;author&gt;Li, J.&lt;/author&gt;&lt;author&gt;Tian, C.&lt;/author&gt;&lt;author&gt;Ma, Y.&lt;/author&gt;&lt;/authors&gt;&lt;/contributors&gt;&lt;auth-address&gt;Key Laboratory of Systems Microbial Biotechnology, Tianjin Institute of Industrial Biotechnology, Chinese Academy of Sciences, Tianjin, 300308 China ; University of Chinese Academy of Sciences, Beijing, 100049 China.&amp;#xD;Key Laboratory of Systems Microbial Biotechnology, Tianjin Institute of Industrial Biotechnology, Chinese Academy of Sciences, Tianjin, 300308 China.&lt;/auth-address&gt;&lt;titles&gt;&lt;title&gt;A transcriptomic analysis of Neurospora crassa using five major crop residues and the novel role of the sporulation regulator rca-1 in lignocellulase production&lt;/title&gt;&lt;secondary-title&gt;Biotechnol Biofuels&lt;/secondary-title&gt;&lt;/titles&gt;&lt;periodical&gt;&lt;full-title&gt;Biotechnol Biofuels&lt;/full-title&gt;&lt;/periodical&gt;&lt;pages&gt;21&lt;/pages&gt;&lt;volume&gt;8&lt;/volume&gt;&lt;edition&gt;2015/02/19&lt;/edition&gt;&lt;keywords&gt;&lt;keyword&gt;Biomass regulon&lt;/keyword&gt;&lt;keyword&gt;Crop residues&lt;/keyword&gt;&lt;keyword&gt;Neurospora crassa&lt;/keyword&gt;&lt;keyword&gt;Transcriptional profiling&lt;/keyword&gt;&lt;keyword&gt;rca-1&lt;/keyword&gt;&lt;/keywords&gt;&lt;dates&gt;&lt;year&gt;2015&lt;/year&gt;&lt;/dates&gt;&lt;isbn&gt;1754-6834 (Print)&amp;#xD;1754-6834 (Linking)&lt;/isbn&gt;&lt;accession-num&gt;25691917&lt;/accession-num&gt;&lt;urls&gt;&lt;related-urls&gt;&lt;url&gt;https://www.ncbi.nlm.nih.gov/pubmed/25691917&lt;/url&gt;&lt;/related-urls&gt;&lt;/urls&gt;&lt;custom2&gt;PMC4330645&lt;/custom2&gt;&lt;electronic-resource-num&gt;10.1186/s13068-015-0208-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6)</w:t>
            </w:r>
            <w:r>
              <w:fldChar w:fldCharType="end"/>
            </w:r>
          </w:p>
        </w:tc>
      </w:tr>
      <w:tr w:rsidR="00990DE3" w:rsidRPr="000F44E2" w14:paraId="62D8EB61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FBC591B" w14:textId="77777777" w:rsidR="00990DE3" w:rsidRPr="000F44E2" w:rsidRDefault="00990DE3" w:rsidP="00990DE3">
            <w:r w:rsidRPr="000F44E2">
              <w:t>SRR676517</w:t>
            </w:r>
          </w:p>
        </w:tc>
        <w:tc>
          <w:tcPr>
            <w:tcW w:w="1434" w:type="dxa"/>
            <w:noWrap/>
            <w:hideMark/>
          </w:tcPr>
          <w:p w14:paraId="37B3430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31FB57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2827AF7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02B427A2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5461136B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2B32D81A" w14:textId="77777777" w:rsidR="00990DE3" w:rsidRPr="000F44E2" w:rsidRDefault="00990DE3" w:rsidP="00990DE3">
            <w:r w:rsidRPr="000F44E2">
              <w:t>No Carbon</w:t>
            </w:r>
          </w:p>
        </w:tc>
        <w:tc>
          <w:tcPr>
            <w:tcW w:w="1307" w:type="dxa"/>
            <w:noWrap/>
            <w:hideMark/>
          </w:tcPr>
          <w:p w14:paraId="58991AF6" w14:textId="77777777" w:rsidR="00990DE3" w:rsidRPr="000F44E2" w:rsidRDefault="00990DE3" w:rsidP="00990DE3">
            <w:r w:rsidRPr="000F44E2">
              <w:t>65277117</w:t>
            </w:r>
          </w:p>
        </w:tc>
        <w:tc>
          <w:tcPr>
            <w:tcW w:w="1307" w:type="dxa"/>
            <w:noWrap/>
            <w:hideMark/>
          </w:tcPr>
          <w:p w14:paraId="04AC2E15" w14:textId="77777777" w:rsidR="00990DE3" w:rsidRPr="000F44E2" w:rsidRDefault="00990DE3" w:rsidP="00990DE3">
            <w:r w:rsidRPr="000F44E2">
              <w:t>60153035</w:t>
            </w:r>
          </w:p>
        </w:tc>
        <w:tc>
          <w:tcPr>
            <w:tcW w:w="1399" w:type="dxa"/>
            <w:noWrap/>
            <w:hideMark/>
          </w:tcPr>
          <w:p w14:paraId="5C707F85" w14:textId="799554B2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Coradetti&lt;/Author&gt;&lt;Year&gt;2013&lt;/Year&gt;&lt;RecNum&gt;902&lt;/RecNum&gt;&lt;DisplayText&gt;(7)&lt;/DisplayText&gt;&lt;record&gt;&lt;rec-number&gt;902&lt;/rec-number&gt;&lt;foreign-keys&gt;&lt;key app="EN" db-id="rset0rttzdvpvleeapzp9pvvwz0esazdsxtv" timestamp="1608306866"&gt;902&lt;/key&gt;&lt;/foreign-keys&gt;&lt;ref-type name="Journal Article"&gt;17&lt;/ref-type&gt;&lt;contributors&gt;&lt;authors&gt;&lt;author&gt;Coradetti, S. T.&lt;/author&gt;&lt;author&gt;Xiong, Y.&lt;/author&gt;&lt;author&gt;Glass, N. L.&lt;/author&gt;&lt;/authors&gt;&lt;/contributors&gt;&lt;auth-address&gt;Plant and Microbial Biology Department, The University of California, Berkeley, CA, 94720-3102.&lt;/auth-address&gt;&lt;titles&gt;&lt;title&gt;Analysis of a conserved cellulase transcriptional regulator reveals inducer-independent production of cellulolytic enzymes in Neurospora crassa&lt;/title&gt;&lt;secondary-title&gt;Microbiologyopen&lt;/secondary-title&gt;&lt;/titles&gt;&lt;periodical&gt;&lt;full-title&gt;Microbiologyopen&lt;/full-title&gt;&lt;/periodical&gt;&lt;pages&gt;595-609&lt;/pages&gt;&lt;volume&gt;2&lt;/volume&gt;&lt;number&gt;4&lt;/number&gt;&lt;edition&gt;2013/06/15&lt;/edition&gt;&lt;keywords&gt;&lt;keyword&gt;Aspergillus nidulans/enzymology/genetics&lt;/keyword&gt;&lt;keyword&gt;Cellulase/*biosynthesis/genetics&lt;/keyword&gt;&lt;keyword&gt;Cellulose/metabolism&lt;/keyword&gt;&lt;keyword&gt;Gene Expression Profiling&lt;/keyword&gt;&lt;keyword&gt;*Gene Expression Regulation, Fungal&lt;/keyword&gt;&lt;keyword&gt;Neurospora crassa/*enzymology/genetics&lt;/keyword&gt;&lt;keyword&gt;Transcription Factors/*metabolism&lt;/keyword&gt;&lt;keyword&gt;Aspergillus&lt;/keyword&gt;&lt;keyword&gt;Neurospora&lt;/keyword&gt;&lt;keyword&gt;biofuels&lt;/keyword&gt;&lt;keyword&gt;cellulase&lt;/keyword&gt;&lt;keyword&gt;transcriptional regulation&lt;/keyword&gt;&lt;/keywords&gt;&lt;dates&gt;&lt;year&gt;2013&lt;/year&gt;&lt;pub-dates&gt;&lt;date&gt;Aug&lt;/date&gt;&lt;/pub-dates&gt;&lt;/dates&gt;&lt;isbn&gt;2045-8827 (Electronic)&amp;#xD;2045-8827 (Linking)&lt;/isbn&gt;&lt;accession-num&gt;23766336&lt;/accession-num&gt;&lt;urls&gt;&lt;related-urls&gt;&lt;url&gt;https://www.ncbi.nlm.nih.gov/pubmed/23766336&lt;/url&gt;&lt;/related-urls&gt;&lt;/urls&gt;&lt;custom2&gt;PMC3948607&lt;/custom2&gt;&lt;electronic-resource-num&gt;10.1002/mbo3.94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7)</w:t>
            </w:r>
            <w:r w:rsidR="00816F03">
              <w:fldChar w:fldCharType="end"/>
            </w:r>
          </w:p>
        </w:tc>
      </w:tr>
      <w:tr w:rsidR="00990DE3" w:rsidRPr="000F44E2" w14:paraId="46ACAAA4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6CACED1" w14:textId="77777777" w:rsidR="00990DE3" w:rsidRPr="000F44E2" w:rsidRDefault="00990DE3" w:rsidP="00990DE3">
            <w:r w:rsidRPr="000F44E2">
              <w:t>SRR676518</w:t>
            </w:r>
          </w:p>
        </w:tc>
        <w:tc>
          <w:tcPr>
            <w:tcW w:w="1434" w:type="dxa"/>
            <w:noWrap/>
            <w:hideMark/>
          </w:tcPr>
          <w:p w14:paraId="1D6CF4F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7FE03F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6EBE876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0341D1E9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0F1E7F5C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2008AA3E" w14:textId="77777777" w:rsidR="00990DE3" w:rsidRPr="000F44E2" w:rsidRDefault="00990DE3" w:rsidP="00990DE3">
            <w:r w:rsidRPr="000F44E2">
              <w:t>No Carbon</w:t>
            </w:r>
          </w:p>
        </w:tc>
        <w:tc>
          <w:tcPr>
            <w:tcW w:w="1307" w:type="dxa"/>
            <w:noWrap/>
            <w:hideMark/>
          </w:tcPr>
          <w:p w14:paraId="0777D163" w14:textId="77777777" w:rsidR="00990DE3" w:rsidRPr="000F44E2" w:rsidRDefault="00990DE3" w:rsidP="00990DE3">
            <w:r w:rsidRPr="000F44E2">
              <w:t>186502844</w:t>
            </w:r>
          </w:p>
        </w:tc>
        <w:tc>
          <w:tcPr>
            <w:tcW w:w="1307" w:type="dxa"/>
            <w:noWrap/>
            <w:hideMark/>
          </w:tcPr>
          <w:p w14:paraId="1AA873AC" w14:textId="77777777" w:rsidR="00990DE3" w:rsidRPr="000F44E2" w:rsidRDefault="00990DE3" w:rsidP="00990DE3">
            <w:r w:rsidRPr="000F44E2">
              <w:t>177721130</w:t>
            </w:r>
          </w:p>
        </w:tc>
        <w:tc>
          <w:tcPr>
            <w:tcW w:w="1399" w:type="dxa"/>
            <w:noWrap/>
            <w:hideMark/>
          </w:tcPr>
          <w:p w14:paraId="4B6A4382" w14:textId="53DB3FE1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Coradetti&lt;/Author&gt;&lt;Year&gt;2013&lt;/Year&gt;&lt;RecNum&gt;902&lt;/RecNum&gt;&lt;DisplayText&gt;(7)&lt;/DisplayText&gt;&lt;record&gt;&lt;rec-number&gt;902&lt;/rec-number&gt;&lt;foreign-keys&gt;&lt;key app="EN" db-id="rset0rttzdvpvleeapzp9pvvwz0esazdsxtv" timestamp="1608306866"&gt;902&lt;/key&gt;&lt;/foreign-keys&gt;&lt;ref-type name="Journal Article"&gt;17&lt;/ref-type&gt;&lt;contributors&gt;&lt;authors&gt;&lt;author&gt;Coradetti, S. T.&lt;/author&gt;&lt;author&gt;Xiong, Y.&lt;/author&gt;&lt;author&gt;Glass, N. L.&lt;/author&gt;&lt;/authors&gt;&lt;/contributors&gt;&lt;auth-address&gt;Plant and Microbial Biology Department, The University of California, Berkeley, CA, 94720-3102.&lt;/auth-address&gt;&lt;titles&gt;&lt;title&gt;Analysis of a conserved cellulase transcriptional regulator reveals inducer-independent production of cellulolytic enzymes in Neurospora crassa&lt;/title&gt;&lt;secondary-title&gt;Microbiologyopen&lt;/secondary-title&gt;&lt;/titles&gt;&lt;periodical&gt;&lt;full-title&gt;Microbiologyopen&lt;/full-title&gt;&lt;/periodical&gt;&lt;pages&gt;595-609&lt;/pages&gt;&lt;volume&gt;2&lt;/volume&gt;&lt;number&gt;4&lt;/number&gt;&lt;edition&gt;2013/06/15&lt;/edition&gt;&lt;keywords&gt;&lt;keyword&gt;Aspergillus nidulans/enzymology/genetics&lt;/keyword&gt;&lt;keyword&gt;Cellulase/*biosynthesis/genetics&lt;/keyword&gt;&lt;keyword&gt;Cellulose/metabolism&lt;/keyword&gt;&lt;keyword&gt;Gene Expression Profiling&lt;/keyword&gt;&lt;keyword&gt;*Gene Expression Regulation, Fungal&lt;/keyword&gt;&lt;keyword&gt;Neurospora crassa/*enzymology/genetics&lt;/keyword&gt;&lt;keyword&gt;Transcription Factors/*metabolism&lt;/keyword&gt;&lt;keyword&gt;Aspergillus&lt;/keyword&gt;&lt;keyword&gt;Neurospora&lt;/keyword&gt;&lt;keyword&gt;biofuels&lt;/keyword&gt;&lt;keyword&gt;cellulase&lt;/keyword&gt;&lt;keyword&gt;transcriptional regulation&lt;/keyword&gt;&lt;/keywords&gt;&lt;dates&gt;&lt;year&gt;2013&lt;/year&gt;&lt;pub-dates&gt;&lt;date&gt;Aug&lt;/date&gt;&lt;/pub-dates&gt;&lt;/dates&gt;&lt;isbn&gt;2045-8827 (Electronic)&amp;#xD;2045-8827 (Linking)&lt;/isbn&gt;&lt;accession-num&gt;23766336&lt;/accession-num&gt;&lt;urls&gt;&lt;related-urls&gt;&lt;url&gt;https://www.ncbi.nlm.nih.gov/pubmed/23766336&lt;/url&gt;&lt;/related-urls&gt;&lt;/urls&gt;&lt;custom2&gt;PMC3948607&lt;/custom2&gt;&lt;electronic-resource-num&gt;10.1002/mbo3.94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7)</w:t>
            </w:r>
            <w:r w:rsidR="00816F03">
              <w:fldChar w:fldCharType="end"/>
            </w:r>
          </w:p>
        </w:tc>
      </w:tr>
      <w:tr w:rsidR="00990DE3" w:rsidRPr="000F44E2" w14:paraId="10DB360F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91B3C4D" w14:textId="77777777" w:rsidR="00990DE3" w:rsidRPr="000F44E2" w:rsidRDefault="00990DE3" w:rsidP="00990DE3">
            <w:r w:rsidRPr="000F44E2">
              <w:t>SRR676519</w:t>
            </w:r>
          </w:p>
        </w:tc>
        <w:tc>
          <w:tcPr>
            <w:tcW w:w="1434" w:type="dxa"/>
            <w:noWrap/>
            <w:hideMark/>
          </w:tcPr>
          <w:p w14:paraId="54E5574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D52EC1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137A390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E8AC584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2CC8630C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1E8C9436" w14:textId="77777777" w:rsidR="00990DE3" w:rsidRPr="000F44E2" w:rsidRDefault="00990DE3" w:rsidP="00990DE3">
            <w:r w:rsidRPr="000F44E2">
              <w:t>No Carbon</w:t>
            </w:r>
          </w:p>
        </w:tc>
        <w:tc>
          <w:tcPr>
            <w:tcW w:w="1307" w:type="dxa"/>
            <w:noWrap/>
            <w:hideMark/>
          </w:tcPr>
          <w:p w14:paraId="121E8EB9" w14:textId="77777777" w:rsidR="00990DE3" w:rsidRPr="000F44E2" w:rsidRDefault="00990DE3" w:rsidP="00990DE3">
            <w:r w:rsidRPr="000F44E2">
              <w:t>185052357</w:t>
            </w:r>
          </w:p>
        </w:tc>
        <w:tc>
          <w:tcPr>
            <w:tcW w:w="1307" w:type="dxa"/>
            <w:noWrap/>
            <w:hideMark/>
          </w:tcPr>
          <w:p w14:paraId="3955FE0A" w14:textId="77777777" w:rsidR="00990DE3" w:rsidRPr="000F44E2" w:rsidRDefault="00990DE3" w:rsidP="00990DE3">
            <w:r w:rsidRPr="000F44E2">
              <w:t>177218259</w:t>
            </w:r>
          </w:p>
        </w:tc>
        <w:tc>
          <w:tcPr>
            <w:tcW w:w="1399" w:type="dxa"/>
            <w:noWrap/>
            <w:hideMark/>
          </w:tcPr>
          <w:p w14:paraId="32FF8D44" w14:textId="1D2E6F56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Coradetti&lt;/Author&gt;&lt;Year&gt;2013&lt;/Year&gt;&lt;RecNum&gt;902&lt;/RecNum&gt;&lt;DisplayText&gt;(7)&lt;/DisplayText&gt;&lt;record&gt;&lt;rec-number&gt;902&lt;/rec-number&gt;&lt;foreign-keys&gt;&lt;key app="EN" db-id="rset0rttzdvpvleeapzp9pvvwz0esazdsxtv" timestamp="1608306866"&gt;902&lt;/key&gt;&lt;/foreign-keys&gt;&lt;ref-type name="Journal Article"&gt;17&lt;/ref-type&gt;&lt;contributors&gt;&lt;authors&gt;&lt;author&gt;Coradetti, S. T.&lt;/author&gt;&lt;author&gt;Xiong, Y.&lt;/author&gt;&lt;author&gt;Glass, N. L.&lt;/author&gt;&lt;/authors&gt;&lt;/contributors&gt;&lt;auth-address&gt;Plant and Microbial Biology Department, The University of California, Berkeley, CA, 94720-3102.&lt;/auth-address&gt;&lt;titles&gt;&lt;title&gt;Analysis of a conserved cellulase transcriptional regulator reveals inducer-independent production of cellulolytic enzymes in Neurospora crassa&lt;/title&gt;&lt;secondary-title&gt;Microbiologyopen&lt;/secondary-title&gt;&lt;/titles&gt;&lt;periodical&gt;&lt;full-title&gt;Microbiologyopen&lt;/full-title&gt;&lt;/periodical&gt;&lt;pages&gt;595-609&lt;/pages&gt;&lt;volume&gt;2&lt;/volume&gt;&lt;number&gt;4&lt;/number&gt;&lt;edition&gt;2013/06/15&lt;/edition&gt;&lt;keywords&gt;&lt;keyword&gt;Aspergillus nidulans/enzymology/genetics&lt;/keyword&gt;&lt;keyword&gt;Cellulase/*biosynthesis/genetics&lt;/keyword&gt;&lt;keyword&gt;Cellulose/metabolism&lt;/keyword&gt;&lt;keyword&gt;Gene Expression Profiling&lt;/keyword&gt;&lt;keyword&gt;*Gene Expression Regulation, Fungal&lt;/keyword&gt;&lt;keyword&gt;Neurospora crassa/*enzymology/genetics&lt;/keyword&gt;&lt;keyword&gt;Transcription Factors/*metabolism&lt;/keyword&gt;&lt;keyword&gt;Aspergillus&lt;/keyword&gt;&lt;keyword&gt;Neurospora&lt;/keyword&gt;&lt;keyword&gt;biofuels&lt;/keyword&gt;&lt;keyword&gt;cellulase&lt;/keyword&gt;&lt;keyword&gt;transcriptional regulation&lt;/keyword&gt;&lt;/keywords&gt;&lt;dates&gt;&lt;year&gt;2013&lt;/year&gt;&lt;pub-dates&gt;&lt;date&gt;Aug&lt;/date&gt;&lt;/pub-dates&gt;&lt;/dates&gt;&lt;isbn&gt;2045-8827 (Electronic)&amp;#xD;2045-8827 (Linking)&lt;/isbn&gt;&lt;accession-num&gt;23766336&lt;/accession-num&gt;&lt;urls&gt;&lt;related-urls&gt;&lt;url&gt;https://www.ncbi.nlm.nih.gov/pubmed/23766336&lt;/url&gt;&lt;/related-urls&gt;&lt;/urls&gt;&lt;custom2&gt;PMC3948607&lt;/custom2&gt;&lt;electronic-resource-num&gt;10.1002/mbo3.94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7)</w:t>
            </w:r>
            <w:r w:rsidR="00816F03">
              <w:fldChar w:fldCharType="end"/>
            </w:r>
          </w:p>
        </w:tc>
      </w:tr>
      <w:tr w:rsidR="00990DE3" w:rsidRPr="000F44E2" w14:paraId="0DD20A56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4B59472" w14:textId="77777777" w:rsidR="00990DE3" w:rsidRPr="000F44E2" w:rsidRDefault="00990DE3" w:rsidP="00990DE3">
            <w:r w:rsidRPr="000F44E2">
              <w:t>SRR676514</w:t>
            </w:r>
          </w:p>
        </w:tc>
        <w:tc>
          <w:tcPr>
            <w:tcW w:w="1434" w:type="dxa"/>
            <w:noWrap/>
            <w:hideMark/>
          </w:tcPr>
          <w:p w14:paraId="050CBFB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5522C0D1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14BF1C3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9868587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48BD7504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273F06A7" w14:textId="77777777" w:rsidR="00990DE3" w:rsidRPr="000F44E2" w:rsidRDefault="00990DE3" w:rsidP="00990DE3">
            <w:r w:rsidRPr="000F44E2">
              <w:t>Avicel</w:t>
            </w:r>
          </w:p>
        </w:tc>
        <w:tc>
          <w:tcPr>
            <w:tcW w:w="1307" w:type="dxa"/>
            <w:noWrap/>
            <w:hideMark/>
          </w:tcPr>
          <w:p w14:paraId="37EEF33C" w14:textId="77777777" w:rsidR="00990DE3" w:rsidRPr="000F44E2" w:rsidRDefault="00990DE3" w:rsidP="00990DE3">
            <w:r w:rsidRPr="000F44E2">
              <w:t>14246506</w:t>
            </w:r>
          </w:p>
        </w:tc>
        <w:tc>
          <w:tcPr>
            <w:tcW w:w="1307" w:type="dxa"/>
            <w:noWrap/>
            <w:hideMark/>
          </w:tcPr>
          <w:p w14:paraId="64F611F9" w14:textId="77777777" w:rsidR="00990DE3" w:rsidRPr="000F44E2" w:rsidRDefault="00990DE3" w:rsidP="00990DE3">
            <w:r w:rsidRPr="000F44E2">
              <w:t>13675648</w:t>
            </w:r>
          </w:p>
        </w:tc>
        <w:tc>
          <w:tcPr>
            <w:tcW w:w="1399" w:type="dxa"/>
            <w:noWrap/>
            <w:hideMark/>
          </w:tcPr>
          <w:p w14:paraId="4F1C5ABE" w14:textId="1971EC7E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Coradetti&lt;/Author&gt;&lt;Year&gt;2013&lt;/Year&gt;&lt;RecNum&gt;902&lt;/RecNum&gt;&lt;DisplayText&gt;(7)&lt;/DisplayText&gt;&lt;record&gt;&lt;rec-number&gt;902&lt;/rec-number&gt;&lt;foreign-keys&gt;&lt;key app="EN" db-id="rset0rttzdvpvleeapzp9pvvwz0esazdsxtv" timestamp="1608306866"&gt;902&lt;/key&gt;&lt;/foreign-keys&gt;&lt;ref-type name="Journal Article"&gt;17&lt;/ref-type&gt;&lt;contributors&gt;&lt;authors&gt;&lt;author&gt;Coradetti, S. T.&lt;/author&gt;&lt;author&gt;Xiong, Y.&lt;/author&gt;&lt;author&gt;Glass, N. L.&lt;/author&gt;&lt;/authors&gt;&lt;/contributors&gt;&lt;auth-address&gt;Plant and Microbial Biology Department, The University of California, Berkeley, CA, 94720-3102.&lt;/auth-address&gt;&lt;titles&gt;&lt;title&gt;Analysis of a conserved cellulase transcriptional regulator reveals inducer-independent production of cellulolytic enzymes in Neurospora crassa&lt;/title&gt;&lt;secondary-title&gt;Microbiologyopen&lt;/secondary-title&gt;&lt;/titles&gt;&lt;periodical&gt;&lt;full-title&gt;Microbiologyopen&lt;/full-title&gt;&lt;/periodical&gt;&lt;pages&gt;595-609&lt;/pages&gt;&lt;volume&gt;2&lt;/volume&gt;&lt;number&gt;4&lt;/number&gt;&lt;edition&gt;2013/06/15&lt;/edition&gt;&lt;keywords&gt;&lt;keyword&gt;Aspergillus nidulans/enzymology/genetics&lt;/keyword&gt;&lt;keyword&gt;Cellulase/*biosynthesis/genetics&lt;/keyword&gt;&lt;keyword&gt;Cellulose/metabolism&lt;/keyword&gt;&lt;keyword&gt;Gene Expression Profiling&lt;/keyword&gt;&lt;keyword&gt;*Gene Expression Regulation, Fungal&lt;/keyword&gt;&lt;keyword&gt;Neurospora crassa/*enzymology/genetics&lt;/keyword&gt;&lt;keyword&gt;Transcription Factors/*metabolism&lt;/keyword&gt;&lt;keyword&gt;Aspergillus&lt;/keyword&gt;&lt;keyword&gt;Neurospora&lt;/keyword&gt;&lt;keyword&gt;biofuels&lt;/keyword&gt;&lt;keyword&gt;cellulase&lt;/keyword&gt;&lt;keyword&gt;transcriptional regulation&lt;/keyword&gt;&lt;/keywords&gt;&lt;dates&gt;&lt;year&gt;2013&lt;/year&gt;&lt;pub-dates&gt;&lt;date&gt;Aug&lt;/date&gt;&lt;/pub-dates&gt;&lt;/dates&gt;&lt;isbn&gt;2045-8827 (Electronic)&amp;#xD;2045-8827 (Linking)&lt;/isbn&gt;&lt;accession-num&gt;23766336&lt;/accession-num&gt;&lt;urls&gt;&lt;related-urls&gt;&lt;url&gt;https://www.ncbi.nlm.nih.gov/pubmed/23766336&lt;/url&gt;&lt;/related-urls&gt;&lt;/urls&gt;&lt;custom2&gt;PMC3948607&lt;/custom2&gt;&lt;electronic-resource-num&gt;10.1002/mbo3.94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7)</w:t>
            </w:r>
            <w:r w:rsidR="00816F03">
              <w:fldChar w:fldCharType="end"/>
            </w:r>
          </w:p>
        </w:tc>
      </w:tr>
      <w:tr w:rsidR="00990DE3" w:rsidRPr="000F44E2" w14:paraId="6CFE3D30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DE33A84" w14:textId="77777777" w:rsidR="00990DE3" w:rsidRPr="000F44E2" w:rsidRDefault="00990DE3" w:rsidP="00990DE3">
            <w:r w:rsidRPr="000F44E2">
              <w:t>SRR676515</w:t>
            </w:r>
          </w:p>
        </w:tc>
        <w:tc>
          <w:tcPr>
            <w:tcW w:w="1434" w:type="dxa"/>
            <w:noWrap/>
            <w:hideMark/>
          </w:tcPr>
          <w:p w14:paraId="2148B96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DFDDAB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EBC9C10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4BBD5C5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6504DD1A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06A31613" w14:textId="77777777" w:rsidR="00990DE3" w:rsidRPr="000F44E2" w:rsidRDefault="00990DE3" w:rsidP="00990DE3">
            <w:r w:rsidRPr="000F44E2">
              <w:t>Avicel</w:t>
            </w:r>
          </w:p>
        </w:tc>
        <w:tc>
          <w:tcPr>
            <w:tcW w:w="1307" w:type="dxa"/>
            <w:noWrap/>
            <w:hideMark/>
          </w:tcPr>
          <w:p w14:paraId="39929265" w14:textId="77777777" w:rsidR="00990DE3" w:rsidRPr="000F44E2" w:rsidRDefault="00990DE3" w:rsidP="00990DE3">
            <w:r w:rsidRPr="000F44E2">
              <w:t>67436207</w:t>
            </w:r>
          </w:p>
        </w:tc>
        <w:tc>
          <w:tcPr>
            <w:tcW w:w="1307" w:type="dxa"/>
            <w:noWrap/>
            <w:hideMark/>
          </w:tcPr>
          <w:p w14:paraId="47070F12" w14:textId="77777777" w:rsidR="00990DE3" w:rsidRPr="000F44E2" w:rsidRDefault="00990DE3" w:rsidP="00990DE3">
            <w:r w:rsidRPr="000F44E2">
              <w:t>63366006</w:t>
            </w:r>
          </w:p>
        </w:tc>
        <w:tc>
          <w:tcPr>
            <w:tcW w:w="1399" w:type="dxa"/>
            <w:noWrap/>
            <w:hideMark/>
          </w:tcPr>
          <w:p w14:paraId="74DA1255" w14:textId="428A64BB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Coradetti&lt;/Author&gt;&lt;Year&gt;2013&lt;/Year&gt;&lt;RecNum&gt;902&lt;/RecNum&gt;&lt;DisplayText&gt;(7)&lt;/DisplayText&gt;&lt;record&gt;&lt;rec-number&gt;902&lt;/rec-number&gt;&lt;foreign-keys&gt;&lt;key app="EN" db-id="rset0rttzdvpvleeapzp9pvvwz0esazdsxtv" timestamp="1608306866"&gt;902&lt;/key&gt;&lt;/foreign-keys&gt;&lt;ref-type name="Journal Article"&gt;17&lt;/ref-type&gt;&lt;contributors&gt;&lt;authors&gt;&lt;author&gt;Coradetti, S. T.&lt;/author&gt;&lt;author&gt;Xiong, Y.&lt;/author&gt;&lt;author&gt;Glass, N. L.&lt;/author&gt;&lt;/authors&gt;&lt;/contributors&gt;&lt;auth-address&gt;Plant and Microbial Biology Department, The University of California, Berkeley, CA, 94720-3102.&lt;/auth-address&gt;&lt;titles&gt;&lt;title&gt;Analysis of a conserved cellulase transcriptional regulator reveals inducer-independent production of cellulolytic enzymes in Neurospora crassa&lt;/title&gt;&lt;secondary-title&gt;Microbiologyopen&lt;/secondary-title&gt;&lt;/titles&gt;&lt;periodical&gt;&lt;full-title&gt;Microbiologyopen&lt;/full-title&gt;&lt;/periodical&gt;&lt;pages&gt;595-609&lt;/pages&gt;&lt;volume&gt;2&lt;/volume&gt;&lt;number&gt;4&lt;/number&gt;&lt;edition&gt;2013/06/15&lt;/edition&gt;&lt;keywords&gt;&lt;keyword&gt;Aspergillus nidulans/enzymology/genetics&lt;/keyword&gt;&lt;keyword&gt;Cellulase/*biosynthesis/genetics&lt;/keyword&gt;&lt;keyword&gt;Cellulose/metabolism&lt;/keyword&gt;&lt;keyword&gt;Gene Expression Profiling&lt;/keyword&gt;&lt;keyword&gt;*Gene Expression Regulation, Fungal&lt;/keyword&gt;&lt;keyword&gt;Neurospora crassa/*enzymology/genetics&lt;/keyword&gt;&lt;keyword&gt;Transcription Factors/*metabolism&lt;/keyword&gt;&lt;keyword&gt;Aspergillus&lt;/keyword&gt;&lt;keyword&gt;Neurospora&lt;/keyword&gt;&lt;keyword&gt;biofuels&lt;/keyword&gt;&lt;keyword&gt;cellulase&lt;/keyword&gt;&lt;keyword&gt;transcriptional regulation&lt;/keyword&gt;&lt;/keywords&gt;&lt;dates&gt;&lt;year&gt;2013&lt;/year&gt;&lt;pub-dates&gt;&lt;date&gt;Aug&lt;/date&gt;&lt;/pub-dates&gt;&lt;/dates&gt;&lt;isbn&gt;2045-8827 (Electronic)&amp;#xD;2045-8827 (Linking)&lt;/isbn&gt;&lt;accession-num&gt;23766336&lt;/accession-num&gt;&lt;urls&gt;&lt;related-urls&gt;&lt;url&gt;https://www.ncbi.nlm.nih.gov/pubmed/23766336&lt;/url&gt;&lt;/related-urls&gt;&lt;/urls&gt;&lt;custom2&gt;PMC3948607&lt;/custom2&gt;&lt;electronic-resource-num&gt;10.1002/mbo3.94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7)</w:t>
            </w:r>
            <w:r w:rsidR="00816F03">
              <w:fldChar w:fldCharType="end"/>
            </w:r>
          </w:p>
        </w:tc>
      </w:tr>
      <w:tr w:rsidR="00990DE3" w:rsidRPr="000F44E2" w14:paraId="004D464D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07E5372" w14:textId="77777777" w:rsidR="00990DE3" w:rsidRPr="000F44E2" w:rsidRDefault="00990DE3" w:rsidP="00990DE3">
            <w:r w:rsidRPr="000F44E2">
              <w:t>SRR676516</w:t>
            </w:r>
          </w:p>
        </w:tc>
        <w:tc>
          <w:tcPr>
            <w:tcW w:w="1434" w:type="dxa"/>
            <w:noWrap/>
            <w:hideMark/>
          </w:tcPr>
          <w:p w14:paraId="395423B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BEBF61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564C5719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9B64168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6FF81F20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1CCF017E" w14:textId="77777777" w:rsidR="00990DE3" w:rsidRPr="000F44E2" w:rsidRDefault="00990DE3" w:rsidP="00990DE3">
            <w:r w:rsidRPr="000F44E2">
              <w:t>Avicel</w:t>
            </w:r>
          </w:p>
        </w:tc>
        <w:tc>
          <w:tcPr>
            <w:tcW w:w="1307" w:type="dxa"/>
            <w:noWrap/>
            <w:hideMark/>
          </w:tcPr>
          <w:p w14:paraId="4C7903C8" w14:textId="77777777" w:rsidR="00990DE3" w:rsidRPr="000F44E2" w:rsidRDefault="00990DE3" w:rsidP="00990DE3">
            <w:r w:rsidRPr="000F44E2">
              <w:t>61959507</w:t>
            </w:r>
          </w:p>
        </w:tc>
        <w:tc>
          <w:tcPr>
            <w:tcW w:w="1307" w:type="dxa"/>
            <w:noWrap/>
            <w:hideMark/>
          </w:tcPr>
          <w:p w14:paraId="5992F4A9" w14:textId="77777777" w:rsidR="00990DE3" w:rsidRPr="000F44E2" w:rsidRDefault="00990DE3" w:rsidP="00990DE3">
            <w:r w:rsidRPr="000F44E2">
              <w:t>59094103</w:t>
            </w:r>
          </w:p>
        </w:tc>
        <w:tc>
          <w:tcPr>
            <w:tcW w:w="1399" w:type="dxa"/>
            <w:noWrap/>
            <w:hideMark/>
          </w:tcPr>
          <w:p w14:paraId="75C0CB89" w14:textId="5247344C" w:rsidR="00990DE3" w:rsidRPr="000F44E2" w:rsidRDefault="00990DE3" w:rsidP="00990DE3">
            <w:r w:rsidRPr="000F44E2">
              <w:t> </w:t>
            </w:r>
            <w:r w:rsidR="00816F03">
              <w:fldChar w:fldCharType="begin"/>
            </w:r>
            <w:r w:rsidR="00816F03">
              <w:instrText xml:space="preserve"> ADDIN EN.CITE &lt;EndNote&gt;&lt;Cite&gt;&lt;Author&gt;Coradetti&lt;/Author&gt;&lt;Year&gt;2013&lt;/Year&gt;&lt;RecNum&gt;902&lt;/RecNum&gt;&lt;DisplayText&gt;(7)&lt;/DisplayText&gt;&lt;record&gt;&lt;rec-number&gt;902&lt;/rec-number&gt;&lt;foreign-keys&gt;&lt;key app="EN" db-id="rset0rttzdvpvleeapzp9pvvwz0esazdsxtv" timestamp="1608306866"&gt;902&lt;/key&gt;&lt;/foreign-keys&gt;&lt;ref-type name="Journal Article"&gt;17&lt;/ref-type&gt;&lt;contributors&gt;&lt;authors&gt;&lt;author&gt;Coradetti, S. T.&lt;/author&gt;&lt;author&gt;Xiong, Y.&lt;/author&gt;&lt;author&gt;Glass, N. L.&lt;/author&gt;&lt;/authors&gt;&lt;/contributors&gt;&lt;auth-address&gt;Plant and Microbial Biology Department, The University of California, Berkeley, CA, 94720-3102.&lt;/auth-address&gt;&lt;titles&gt;&lt;title&gt;Analysis of a conserved cellulase transcriptional regulator reveals inducer-independent production of cellulolytic enzymes in Neurospora crassa&lt;/title&gt;&lt;secondary-title&gt;Microbiologyopen&lt;/secondary-title&gt;&lt;/titles&gt;&lt;periodical&gt;&lt;full-title&gt;Microbiologyopen&lt;/full-title&gt;&lt;/periodical&gt;&lt;pages&gt;595-609&lt;/pages&gt;&lt;volume&gt;2&lt;/volume&gt;&lt;number&gt;4&lt;/number&gt;&lt;edition&gt;2013/06/15&lt;/edition&gt;&lt;keywords&gt;&lt;keyword&gt;Aspergillus nidulans/enzymology/genetics&lt;/keyword&gt;&lt;keyword&gt;Cellulase/*biosynthesis/genetics&lt;/keyword&gt;&lt;keyword&gt;Cellulose/metabolism&lt;/keyword&gt;&lt;keyword&gt;Gene Expression Profiling&lt;/keyword&gt;&lt;keyword&gt;*Gene Expression Regulation, Fungal&lt;/keyword&gt;&lt;keyword&gt;Neurospora crassa/*enzymology/genetics&lt;/keyword&gt;&lt;keyword&gt;Transcription Factors/*metabolism&lt;/keyword&gt;&lt;keyword&gt;Aspergillus&lt;/keyword&gt;&lt;keyword&gt;Neurospora&lt;/keyword&gt;&lt;keyword&gt;biofuels&lt;/keyword&gt;&lt;keyword&gt;cellulase&lt;/keyword&gt;&lt;keyword&gt;transcriptional regulation&lt;/keyword&gt;&lt;/keywords&gt;&lt;dates&gt;&lt;year&gt;2013&lt;/year&gt;&lt;pub-dates&gt;&lt;date&gt;Aug&lt;/date&gt;&lt;/pub-dates&gt;&lt;/dates&gt;&lt;isbn&gt;2045-8827 (Electronic)&amp;#xD;2045-8827 (Linking)&lt;/isbn&gt;&lt;accession-num&gt;23766336&lt;/accession-num&gt;&lt;urls&gt;&lt;related-urls&gt;&lt;url&gt;https://www.ncbi.nlm.nih.gov/pubmed/23766336&lt;/url&gt;&lt;/related-urls&gt;&lt;/urls&gt;&lt;custom2&gt;PMC3948607&lt;/custom2&gt;&lt;electronic-resource-num&gt;10.1002/mbo3.94&lt;/electronic-resource-num&gt;&lt;/record&gt;&lt;/Cite&gt;&lt;/EndNote&gt;</w:instrText>
            </w:r>
            <w:r w:rsidR="00816F03">
              <w:fldChar w:fldCharType="separate"/>
            </w:r>
            <w:r w:rsidR="00816F03">
              <w:rPr>
                <w:noProof/>
              </w:rPr>
              <w:t>(7)</w:t>
            </w:r>
            <w:r w:rsidR="00816F03">
              <w:fldChar w:fldCharType="end"/>
            </w:r>
          </w:p>
        </w:tc>
      </w:tr>
      <w:tr w:rsidR="00990DE3" w:rsidRPr="000F44E2" w14:paraId="20E4D2FE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F8EB172" w14:textId="77777777" w:rsidR="00990DE3" w:rsidRPr="000F44E2" w:rsidRDefault="00990DE3" w:rsidP="00990DE3">
            <w:r w:rsidRPr="000F44E2">
              <w:t>SRR1055994</w:t>
            </w:r>
          </w:p>
        </w:tc>
        <w:tc>
          <w:tcPr>
            <w:tcW w:w="1434" w:type="dxa"/>
            <w:noWrap/>
            <w:hideMark/>
          </w:tcPr>
          <w:p w14:paraId="103A221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13B36CF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7B2643C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11BC451D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7EB431FD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61EEA98C" w14:textId="77777777" w:rsidR="00990DE3" w:rsidRPr="000F44E2" w:rsidRDefault="00990DE3" w:rsidP="00990DE3">
            <w:r w:rsidRPr="000F44E2">
              <w:t>240 min light exposure</w:t>
            </w:r>
          </w:p>
        </w:tc>
        <w:tc>
          <w:tcPr>
            <w:tcW w:w="1307" w:type="dxa"/>
            <w:noWrap/>
            <w:hideMark/>
          </w:tcPr>
          <w:p w14:paraId="1BEB5CC4" w14:textId="77777777" w:rsidR="00990DE3" w:rsidRPr="000F44E2" w:rsidRDefault="00990DE3" w:rsidP="00990DE3">
            <w:r w:rsidRPr="000F44E2">
              <w:t>16960890</w:t>
            </w:r>
          </w:p>
        </w:tc>
        <w:tc>
          <w:tcPr>
            <w:tcW w:w="1307" w:type="dxa"/>
            <w:noWrap/>
            <w:hideMark/>
          </w:tcPr>
          <w:p w14:paraId="2F529D2D" w14:textId="77777777" w:rsidR="00990DE3" w:rsidRPr="000F44E2" w:rsidRDefault="00990DE3" w:rsidP="00990DE3">
            <w:r w:rsidRPr="000F44E2">
              <w:t>10220915</w:t>
            </w:r>
          </w:p>
        </w:tc>
        <w:tc>
          <w:tcPr>
            <w:tcW w:w="1399" w:type="dxa"/>
            <w:noWrap/>
            <w:hideMark/>
          </w:tcPr>
          <w:p w14:paraId="0F649640" w14:textId="5C0DBC23" w:rsidR="00990DE3" w:rsidRPr="000F44E2" w:rsidRDefault="00990DE3" w:rsidP="00990DE3">
            <w:r w:rsidRPr="000F44E2">
              <w:t> </w: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 </w:instrTex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.DATA </w:instrText>
            </w:r>
            <w:r w:rsidR="00AB1A47">
              <w:fldChar w:fldCharType="end"/>
            </w:r>
            <w:r w:rsidR="00AB1A47">
              <w:fldChar w:fldCharType="separate"/>
            </w:r>
            <w:r w:rsidR="00AB1A47">
              <w:rPr>
                <w:noProof/>
              </w:rPr>
              <w:t>(8)</w:t>
            </w:r>
            <w:r w:rsidR="00AB1A47">
              <w:fldChar w:fldCharType="end"/>
            </w:r>
          </w:p>
        </w:tc>
      </w:tr>
      <w:tr w:rsidR="00990DE3" w:rsidRPr="000F44E2" w14:paraId="0822DF84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057F2787" w14:textId="77777777" w:rsidR="00990DE3" w:rsidRPr="000F44E2" w:rsidRDefault="00990DE3" w:rsidP="00990DE3">
            <w:r w:rsidRPr="000F44E2">
              <w:t>SRR1055993</w:t>
            </w:r>
          </w:p>
        </w:tc>
        <w:tc>
          <w:tcPr>
            <w:tcW w:w="1434" w:type="dxa"/>
            <w:noWrap/>
            <w:hideMark/>
          </w:tcPr>
          <w:p w14:paraId="7A1C23E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49B630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832462C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BBB0F41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12450177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7C55E554" w14:textId="77777777" w:rsidR="00990DE3" w:rsidRPr="000F44E2" w:rsidRDefault="00990DE3" w:rsidP="00990DE3">
            <w:r w:rsidRPr="000F44E2">
              <w:t>120 min light exposure</w:t>
            </w:r>
          </w:p>
        </w:tc>
        <w:tc>
          <w:tcPr>
            <w:tcW w:w="1307" w:type="dxa"/>
            <w:noWrap/>
            <w:hideMark/>
          </w:tcPr>
          <w:p w14:paraId="064BC314" w14:textId="77777777" w:rsidR="00990DE3" w:rsidRPr="000F44E2" w:rsidRDefault="00990DE3" w:rsidP="00990DE3">
            <w:r w:rsidRPr="000F44E2">
              <w:t>15835594</w:t>
            </w:r>
          </w:p>
        </w:tc>
        <w:tc>
          <w:tcPr>
            <w:tcW w:w="1307" w:type="dxa"/>
            <w:noWrap/>
            <w:hideMark/>
          </w:tcPr>
          <w:p w14:paraId="2387779C" w14:textId="77777777" w:rsidR="00990DE3" w:rsidRPr="000F44E2" w:rsidRDefault="00990DE3" w:rsidP="00990DE3">
            <w:r w:rsidRPr="000F44E2">
              <w:t>12274447</w:t>
            </w:r>
          </w:p>
        </w:tc>
        <w:tc>
          <w:tcPr>
            <w:tcW w:w="1399" w:type="dxa"/>
            <w:noWrap/>
            <w:hideMark/>
          </w:tcPr>
          <w:p w14:paraId="1F046EFF" w14:textId="32217856" w:rsidR="00990DE3" w:rsidRPr="000F44E2" w:rsidRDefault="00990DE3" w:rsidP="00990DE3">
            <w:r w:rsidRPr="000F44E2">
              <w:t> </w: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 </w:instrTex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.DATA </w:instrText>
            </w:r>
            <w:r w:rsidR="00AB1A47">
              <w:fldChar w:fldCharType="end"/>
            </w:r>
            <w:r w:rsidR="00AB1A47">
              <w:fldChar w:fldCharType="separate"/>
            </w:r>
            <w:r w:rsidR="00AB1A47">
              <w:rPr>
                <w:noProof/>
              </w:rPr>
              <w:t>(8)</w:t>
            </w:r>
            <w:r w:rsidR="00AB1A47">
              <w:fldChar w:fldCharType="end"/>
            </w:r>
          </w:p>
        </w:tc>
      </w:tr>
      <w:tr w:rsidR="00990DE3" w:rsidRPr="000F44E2" w14:paraId="1A502B94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CE58B3E" w14:textId="77777777" w:rsidR="00990DE3" w:rsidRPr="000F44E2" w:rsidRDefault="00990DE3" w:rsidP="00990DE3">
            <w:r w:rsidRPr="000F44E2">
              <w:t>SRR1055992</w:t>
            </w:r>
          </w:p>
        </w:tc>
        <w:tc>
          <w:tcPr>
            <w:tcW w:w="1434" w:type="dxa"/>
            <w:noWrap/>
            <w:hideMark/>
          </w:tcPr>
          <w:p w14:paraId="4D1B9D8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776C28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212366B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FBEA499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7FBD79D7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22F81B7A" w14:textId="77777777" w:rsidR="00990DE3" w:rsidRPr="000F44E2" w:rsidRDefault="00990DE3" w:rsidP="00990DE3">
            <w:r w:rsidRPr="000F44E2">
              <w:t>60 min light exposure</w:t>
            </w:r>
          </w:p>
        </w:tc>
        <w:tc>
          <w:tcPr>
            <w:tcW w:w="1307" w:type="dxa"/>
            <w:noWrap/>
            <w:hideMark/>
          </w:tcPr>
          <w:p w14:paraId="2342E03A" w14:textId="77777777" w:rsidR="00990DE3" w:rsidRPr="000F44E2" w:rsidRDefault="00990DE3" w:rsidP="00990DE3">
            <w:r w:rsidRPr="000F44E2">
              <w:t>15914674</w:t>
            </w:r>
          </w:p>
        </w:tc>
        <w:tc>
          <w:tcPr>
            <w:tcW w:w="1307" w:type="dxa"/>
            <w:noWrap/>
            <w:hideMark/>
          </w:tcPr>
          <w:p w14:paraId="57A0E0CB" w14:textId="77777777" w:rsidR="00990DE3" w:rsidRPr="000F44E2" w:rsidRDefault="00990DE3" w:rsidP="00990DE3">
            <w:r w:rsidRPr="000F44E2">
              <w:t>12576574</w:t>
            </w:r>
          </w:p>
        </w:tc>
        <w:tc>
          <w:tcPr>
            <w:tcW w:w="1399" w:type="dxa"/>
            <w:noWrap/>
            <w:hideMark/>
          </w:tcPr>
          <w:p w14:paraId="51DCAFC6" w14:textId="49125468" w:rsidR="00990DE3" w:rsidRPr="000F44E2" w:rsidRDefault="00990DE3" w:rsidP="00990DE3">
            <w:r w:rsidRPr="000F44E2">
              <w:t> </w: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 </w:instrTex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.DATA </w:instrText>
            </w:r>
            <w:r w:rsidR="00AB1A47">
              <w:fldChar w:fldCharType="end"/>
            </w:r>
            <w:r w:rsidR="00AB1A47">
              <w:fldChar w:fldCharType="separate"/>
            </w:r>
            <w:r w:rsidR="00AB1A47">
              <w:rPr>
                <w:noProof/>
              </w:rPr>
              <w:t>(8)</w:t>
            </w:r>
            <w:r w:rsidR="00AB1A47">
              <w:fldChar w:fldCharType="end"/>
            </w:r>
          </w:p>
        </w:tc>
      </w:tr>
      <w:tr w:rsidR="00990DE3" w:rsidRPr="000F44E2" w14:paraId="01903176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0A48EC8" w14:textId="77777777" w:rsidR="00990DE3" w:rsidRPr="000F44E2" w:rsidRDefault="00990DE3" w:rsidP="00990DE3">
            <w:r w:rsidRPr="000F44E2">
              <w:t>SRR1055991</w:t>
            </w:r>
          </w:p>
        </w:tc>
        <w:tc>
          <w:tcPr>
            <w:tcW w:w="1434" w:type="dxa"/>
            <w:noWrap/>
            <w:hideMark/>
          </w:tcPr>
          <w:p w14:paraId="1406431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F49425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882F426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2DD28E6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5976EA40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2058C44" w14:textId="77777777" w:rsidR="00990DE3" w:rsidRPr="000F44E2" w:rsidRDefault="00990DE3" w:rsidP="00990DE3">
            <w:r w:rsidRPr="000F44E2">
              <w:t>15 min light exposure</w:t>
            </w:r>
          </w:p>
        </w:tc>
        <w:tc>
          <w:tcPr>
            <w:tcW w:w="1307" w:type="dxa"/>
            <w:noWrap/>
            <w:hideMark/>
          </w:tcPr>
          <w:p w14:paraId="69E2DF92" w14:textId="77777777" w:rsidR="00990DE3" w:rsidRPr="000F44E2" w:rsidRDefault="00990DE3" w:rsidP="00990DE3">
            <w:r w:rsidRPr="000F44E2">
              <w:t>14691061</w:t>
            </w:r>
          </w:p>
        </w:tc>
        <w:tc>
          <w:tcPr>
            <w:tcW w:w="1307" w:type="dxa"/>
            <w:noWrap/>
            <w:hideMark/>
          </w:tcPr>
          <w:p w14:paraId="3FA7E032" w14:textId="77777777" w:rsidR="00990DE3" w:rsidRPr="000F44E2" w:rsidRDefault="00990DE3" w:rsidP="00990DE3">
            <w:r w:rsidRPr="000F44E2">
              <w:t>11862170</w:t>
            </w:r>
          </w:p>
        </w:tc>
        <w:tc>
          <w:tcPr>
            <w:tcW w:w="1399" w:type="dxa"/>
            <w:noWrap/>
            <w:hideMark/>
          </w:tcPr>
          <w:p w14:paraId="2650B72E" w14:textId="5F3CF977" w:rsidR="00990DE3" w:rsidRPr="000F44E2" w:rsidRDefault="00990DE3" w:rsidP="00990DE3">
            <w:r w:rsidRPr="000F44E2">
              <w:t> </w: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 </w:instrTex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.DATA </w:instrText>
            </w:r>
            <w:r w:rsidR="00AB1A47">
              <w:fldChar w:fldCharType="end"/>
            </w:r>
            <w:r w:rsidR="00AB1A47">
              <w:fldChar w:fldCharType="separate"/>
            </w:r>
            <w:r w:rsidR="00AB1A47">
              <w:rPr>
                <w:noProof/>
              </w:rPr>
              <w:t>(8)</w:t>
            </w:r>
            <w:r w:rsidR="00AB1A47">
              <w:fldChar w:fldCharType="end"/>
            </w:r>
          </w:p>
        </w:tc>
      </w:tr>
      <w:tr w:rsidR="00990DE3" w:rsidRPr="000F44E2" w14:paraId="24BC70F9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3C635DD" w14:textId="77777777" w:rsidR="00990DE3" w:rsidRPr="000F44E2" w:rsidRDefault="00990DE3" w:rsidP="00990DE3">
            <w:r w:rsidRPr="000F44E2">
              <w:t>SRR1055990</w:t>
            </w:r>
          </w:p>
        </w:tc>
        <w:tc>
          <w:tcPr>
            <w:tcW w:w="1434" w:type="dxa"/>
            <w:noWrap/>
            <w:hideMark/>
          </w:tcPr>
          <w:p w14:paraId="360D296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1F9B8F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54396612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90D9CED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5A4A0883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65357051" w14:textId="77777777" w:rsidR="00990DE3" w:rsidRPr="000F44E2" w:rsidRDefault="00990DE3" w:rsidP="00990DE3">
            <w:r w:rsidRPr="000F44E2">
              <w:t>Dark only</w:t>
            </w:r>
          </w:p>
        </w:tc>
        <w:tc>
          <w:tcPr>
            <w:tcW w:w="1307" w:type="dxa"/>
            <w:noWrap/>
            <w:hideMark/>
          </w:tcPr>
          <w:p w14:paraId="4E22AE63" w14:textId="77777777" w:rsidR="00990DE3" w:rsidRPr="000F44E2" w:rsidRDefault="00990DE3" w:rsidP="00990DE3">
            <w:r w:rsidRPr="000F44E2">
              <w:t>16821169</w:t>
            </w:r>
          </w:p>
        </w:tc>
        <w:tc>
          <w:tcPr>
            <w:tcW w:w="1307" w:type="dxa"/>
            <w:noWrap/>
            <w:hideMark/>
          </w:tcPr>
          <w:p w14:paraId="2388F970" w14:textId="77777777" w:rsidR="00990DE3" w:rsidRPr="000F44E2" w:rsidRDefault="00990DE3" w:rsidP="00990DE3">
            <w:r w:rsidRPr="000F44E2">
              <w:t>13390393</w:t>
            </w:r>
          </w:p>
        </w:tc>
        <w:tc>
          <w:tcPr>
            <w:tcW w:w="1399" w:type="dxa"/>
            <w:noWrap/>
            <w:hideMark/>
          </w:tcPr>
          <w:p w14:paraId="58D5FFA0" w14:textId="413B2259" w:rsidR="00990DE3" w:rsidRPr="000F44E2" w:rsidRDefault="00990DE3" w:rsidP="00990DE3">
            <w:r w:rsidRPr="000F44E2">
              <w:t> </w: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 </w:instrTex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.DATA </w:instrText>
            </w:r>
            <w:r w:rsidR="00AB1A47">
              <w:fldChar w:fldCharType="end"/>
            </w:r>
            <w:r w:rsidR="00AB1A47">
              <w:fldChar w:fldCharType="separate"/>
            </w:r>
            <w:r w:rsidR="00AB1A47">
              <w:rPr>
                <w:noProof/>
              </w:rPr>
              <w:t>(8)</w:t>
            </w:r>
            <w:r w:rsidR="00AB1A47">
              <w:fldChar w:fldCharType="end"/>
            </w:r>
          </w:p>
        </w:tc>
      </w:tr>
      <w:tr w:rsidR="00990DE3" w:rsidRPr="000F44E2" w14:paraId="38D97E66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C46BDBF" w14:textId="77777777" w:rsidR="00990DE3" w:rsidRPr="000F44E2" w:rsidRDefault="00990DE3" w:rsidP="00990DE3">
            <w:r w:rsidRPr="000F44E2">
              <w:t>SRR1055989</w:t>
            </w:r>
          </w:p>
        </w:tc>
        <w:tc>
          <w:tcPr>
            <w:tcW w:w="1434" w:type="dxa"/>
            <w:noWrap/>
            <w:hideMark/>
          </w:tcPr>
          <w:p w14:paraId="70EA388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488764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22E61C6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2869DCEC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004D041C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25A34665" w14:textId="77777777" w:rsidR="00990DE3" w:rsidRPr="000F44E2" w:rsidRDefault="00990DE3" w:rsidP="00990DE3">
            <w:r w:rsidRPr="000F44E2">
              <w:t>240 min light exposure</w:t>
            </w:r>
          </w:p>
        </w:tc>
        <w:tc>
          <w:tcPr>
            <w:tcW w:w="1307" w:type="dxa"/>
            <w:noWrap/>
            <w:hideMark/>
          </w:tcPr>
          <w:p w14:paraId="03D04838" w14:textId="77777777" w:rsidR="00990DE3" w:rsidRPr="000F44E2" w:rsidRDefault="00990DE3" w:rsidP="00990DE3">
            <w:r w:rsidRPr="000F44E2">
              <w:t>48622071</w:t>
            </w:r>
          </w:p>
        </w:tc>
        <w:tc>
          <w:tcPr>
            <w:tcW w:w="1307" w:type="dxa"/>
            <w:noWrap/>
            <w:hideMark/>
          </w:tcPr>
          <w:p w14:paraId="686F3EB2" w14:textId="77777777" w:rsidR="00990DE3" w:rsidRPr="000F44E2" w:rsidRDefault="00990DE3" w:rsidP="00990DE3">
            <w:r w:rsidRPr="000F44E2">
              <w:t>40260120</w:t>
            </w:r>
          </w:p>
        </w:tc>
        <w:tc>
          <w:tcPr>
            <w:tcW w:w="1399" w:type="dxa"/>
            <w:noWrap/>
            <w:hideMark/>
          </w:tcPr>
          <w:p w14:paraId="0EC50EE7" w14:textId="14A17B30" w:rsidR="00990DE3" w:rsidRPr="000F44E2" w:rsidRDefault="00990DE3" w:rsidP="00990DE3">
            <w:r w:rsidRPr="000F44E2">
              <w:t> </w: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 </w:instrTex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.DATA </w:instrText>
            </w:r>
            <w:r w:rsidR="00AB1A47">
              <w:fldChar w:fldCharType="end"/>
            </w:r>
            <w:r w:rsidR="00AB1A47">
              <w:fldChar w:fldCharType="separate"/>
            </w:r>
            <w:r w:rsidR="00AB1A47">
              <w:rPr>
                <w:noProof/>
              </w:rPr>
              <w:t>(8)</w:t>
            </w:r>
            <w:r w:rsidR="00AB1A47">
              <w:fldChar w:fldCharType="end"/>
            </w:r>
          </w:p>
        </w:tc>
      </w:tr>
      <w:tr w:rsidR="00990DE3" w:rsidRPr="000F44E2" w14:paraId="1F992321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0AD2D7AA" w14:textId="77777777" w:rsidR="00990DE3" w:rsidRPr="000F44E2" w:rsidRDefault="00990DE3" w:rsidP="00990DE3">
            <w:r w:rsidRPr="000F44E2">
              <w:t>SRR1055988</w:t>
            </w:r>
          </w:p>
        </w:tc>
        <w:tc>
          <w:tcPr>
            <w:tcW w:w="1434" w:type="dxa"/>
            <w:noWrap/>
            <w:hideMark/>
          </w:tcPr>
          <w:p w14:paraId="55A8489B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3F656D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C6DA171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4D715C9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2A6BA087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7DFA3315" w14:textId="77777777" w:rsidR="00990DE3" w:rsidRPr="000F44E2" w:rsidRDefault="00990DE3" w:rsidP="00990DE3">
            <w:r w:rsidRPr="000F44E2">
              <w:t>120 min light exposure</w:t>
            </w:r>
          </w:p>
        </w:tc>
        <w:tc>
          <w:tcPr>
            <w:tcW w:w="1307" w:type="dxa"/>
            <w:noWrap/>
            <w:hideMark/>
          </w:tcPr>
          <w:p w14:paraId="028696E2" w14:textId="77777777" w:rsidR="00990DE3" w:rsidRPr="000F44E2" w:rsidRDefault="00990DE3" w:rsidP="00990DE3">
            <w:r w:rsidRPr="000F44E2">
              <w:t>43562430</w:t>
            </w:r>
          </w:p>
        </w:tc>
        <w:tc>
          <w:tcPr>
            <w:tcW w:w="1307" w:type="dxa"/>
            <w:noWrap/>
            <w:hideMark/>
          </w:tcPr>
          <w:p w14:paraId="0056FF19" w14:textId="77777777" w:rsidR="00990DE3" w:rsidRPr="000F44E2" w:rsidRDefault="00990DE3" w:rsidP="00990DE3">
            <w:r w:rsidRPr="000F44E2">
              <w:t>38205249</w:t>
            </w:r>
          </w:p>
        </w:tc>
        <w:tc>
          <w:tcPr>
            <w:tcW w:w="1399" w:type="dxa"/>
            <w:noWrap/>
            <w:hideMark/>
          </w:tcPr>
          <w:p w14:paraId="24850EE5" w14:textId="11FFA586" w:rsidR="00990DE3" w:rsidRPr="000F44E2" w:rsidRDefault="00990DE3" w:rsidP="00990DE3">
            <w:r w:rsidRPr="000F44E2">
              <w:t> </w: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 </w:instrTex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.DATA </w:instrText>
            </w:r>
            <w:r w:rsidR="00AB1A47">
              <w:fldChar w:fldCharType="end"/>
            </w:r>
            <w:r w:rsidR="00AB1A47">
              <w:fldChar w:fldCharType="separate"/>
            </w:r>
            <w:r w:rsidR="00AB1A47">
              <w:rPr>
                <w:noProof/>
              </w:rPr>
              <w:t>(8)</w:t>
            </w:r>
            <w:r w:rsidR="00AB1A47">
              <w:fldChar w:fldCharType="end"/>
            </w:r>
          </w:p>
        </w:tc>
      </w:tr>
      <w:tr w:rsidR="00990DE3" w:rsidRPr="000F44E2" w14:paraId="5210B88F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0E57E8E" w14:textId="77777777" w:rsidR="00990DE3" w:rsidRPr="000F44E2" w:rsidRDefault="00990DE3" w:rsidP="00990DE3">
            <w:r w:rsidRPr="000F44E2">
              <w:t>SRR1055987</w:t>
            </w:r>
          </w:p>
        </w:tc>
        <w:tc>
          <w:tcPr>
            <w:tcW w:w="1434" w:type="dxa"/>
            <w:noWrap/>
            <w:hideMark/>
          </w:tcPr>
          <w:p w14:paraId="0F34F810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E1D358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19C8E2F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2E0775D2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6F3FBD79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7B54B008" w14:textId="77777777" w:rsidR="00990DE3" w:rsidRPr="000F44E2" w:rsidRDefault="00990DE3" w:rsidP="00990DE3">
            <w:r w:rsidRPr="000F44E2">
              <w:t>60 min light exposure</w:t>
            </w:r>
          </w:p>
        </w:tc>
        <w:tc>
          <w:tcPr>
            <w:tcW w:w="1307" w:type="dxa"/>
            <w:noWrap/>
            <w:hideMark/>
          </w:tcPr>
          <w:p w14:paraId="7AF22474" w14:textId="77777777" w:rsidR="00990DE3" w:rsidRPr="000F44E2" w:rsidRDefault="00990DE3" w:rsidP="00990DE3">
            <w:r w:rsidRPr="000F44E2">
              <w:t>47560747</w:t>
            </w:r>
          </w:p>
        </w:tc>
        <w:tc>
          <w:tcPr>
            <w:tcW w:w="1307" w:type="dxa"/>
            <w:noWrap/>
            <w:hideMark/>
          </w:tcPr>
          <w:p w14:paraId="366D7897" w14:textId="77777777" w:rsidR="00990DE3" w:rsidRPr="000F44E2" w:rsidRDefault="00990DE3" w:rsidP="00990DE3">
            <w:r w:rsidRPr="000F44E2">
              <w:t>40972059</w:t>
            </w:r>
          </w:p>
        </w:tc>
        <w:tc>
          <w:tcPr>
            <w:tcW w:w="1399" w:type="dxa"/>
            <w:noWrap/>
            <w:hideMark/>
          </w:tcPr>
          <w:p w14:paraId="20B81BD7" w14:textId="177DCB4A" w:rsidR="00990DE3" w:rsidRPr="000F44E2" w:rsidRDefault="00990DE3" w:rsidP="00990DE3">
            <w:r w:rsidRPr="000F44E2">
              <w:t> </w: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 </w:instrTex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.DATA </w:instrText>
            </w:r>
            <w:r w:rsidR="00AB1A47">
              <w:fldChar w:fldCharType="end"/>
            </w:r>
            <w:r w:rsidR="00AB1A47">
              <w:fldChar w:fldCharType="separate"/>
            </w:r>
            <w:r w:rsidR="00AB1A47">
              <w:rPr>
                <w:noProof/>
              </w:rPr>
              <w:t>(8)</w:t>
            </w:r>
            <w:r w:rsidR="00AB1A47">
              <w:fldChar w:fldCharType="end"/>
            </w:r>
          </w:p>
        </w:tc>
      </w:tr>
      <w:tr w:rsidR="00990DE3" w:rsidRPr="000F44E2" w14:paraId="4DE6D048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6851B4A" w14:textId="77777777" w:rsidR="00990DE3" w:rsidRPr="000F44E2" w:rsidRDefault="00990DE3" w:rsidP="00990DE3">
            <w:r w:rsidRPr="000F44E2">
              <w:t>SRR1055986</w:t>
            </w:r>
          </w:p>
        </w:tc>
        <w:tc>
          <w:tcPr>
            <w:tcW w:w="1434" w:type="dxa"/>
            <w:noWrap/>
            <w:hideMark/>
          </w:tcPr>
          <w:p w14:paraId="1B74E1D1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E07D30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D37DE61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235B0E79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77470C9F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7BBC39B4" w14:textId="77777777" w:rsidR="00990DE3" w:rsidRPr="000F44E2" w:rsidRDefault="00990DE3" w:rsidP="00990DE3">
            <w:r w:rsidRPr="000F44E2">
              <w:t>15 min light exposure</w:t>
            </w:r>
          </w:p>
        </w:tc>
        <w:tc>
          <w:tcPr>
            <w:tcW w:w="1307" w:type="dxa"/>
            <w:noWrap/>
            <w:hideMark/>
          </w:tcPr>
          <w:p w14:paraId="7EFE97A9" w14:textId="77777777" w:rsidR="00990DE3" w:rsidRPr="000F44E2" w:rsidRDefault="00990DE3" w:rsidP="00990DE3">
            <w:r w:rsidRPr="000F44E2">
              <w:t>41288186</w:t>
            </w:r>
          </w:p>
        </w:tc>
        <w:tc>
          <w:tcPr>
            <w:tcW w:w="1307" w:type="dxa"/>
            <w:noWrap/>
            <w:hideMark/>
          </w:tcPr>
          <w:p w14:paraId="080D368B" w14:textId="77777777" w:rsidR="00990DE3" w:rsidRPr="000F44E2" w:rsidRDefault="00990DE3" w:rsidP="00990DE3">
            <w:r w:rsidRPr="000F44E2">
              <w:t>35658304</w:t>
            </w:r>
          </w:p>
        </w:tc>
        <w:tc>
          <w:tcPr>
            <w:tcW w:w="1399" w:type="dxa"/>
            <w:noWrap/>
            <w:hideMark/>
          </w:tcPr>
          <w:p w14:paraId="7DF2279E" w14:textId="4FECA5E8" w:rsidR="00990DE3" w:rsidRPr="000F44E2" w:rsidRDefault="00990DE3" w:rsidP="00990DE3">
            <w:r w:rsidRPr="000F44E2">
              <w:t> </w: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 </w:instrTex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.DATA </w:instrText>
            </w:r>
            <w:r w:rsidR="00AB1A47">
              <w:fldChar w:fldCharType="end"/>
            </w:r>
            <w:r w:rsidR="00AB1A47">
              <w:fldChar w:fldCharType="separate"/>
            </w:r>
            <w:r w:rsidR="00AB1A47">
              <w:rPr>
                <w:noProof/>
              </w:rPr>
              <w:t>(8)</w:t>
            </w:r>
            <w:r w:rsidR="00AB1A47">
              <w:fldChar w:fldCharType="end"/>
            </w:r>
          </w:p>
        </w:tc>
      </w:tr>
      <w:tr w:rsidR="00990DE3" w:rsidRPr="000F44E2" w14:paraId="36A59C21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AD14BF9" w14:textId="77777777" w:rsidR="00990DE3" w:rsidRPr="000F44E2" w:rsidRDefault="00990DE3" w:rsidP="00990DE3">
            <w:r w:rsidRPr="000F44E2">
              <w:t>SRR1055985</w:t>
            </w:r>
          </w:p>
        </w:tc>
        <w:tc>
          <w:tcPr>
            <w:tcW w:w="1434" w:type="dxa"/>
            <w:noWrap/>
            <w:hideMark/>
          </w:tcPr>
          <w:p w14:paraId="3A5C65E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5BF001B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B73B878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17890F5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395DFE24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65EB7DB9" w14:textId="77777777" w:rsidR="00990DE3" w:rsidRPr="000F44E2" w:rsidRDefault="00990DE3" w:rsidP="00990DE3">
            <w:r w:rsidRPr="000F44E2">
              <w:t>Dark only</w:t>
            </w:r>
          </w:p>
        </w:tc>
        <w:tc>
          <w:tcPr>
            <w:tcW w:w="1307" w:type="dxa"/>
            <w:noWrap/>
            <w:hideMark/>
          </w:tcPr>
          <w:p w14:paraId="16430976" w14:textId="77777777" w:rsidR="00990DE3" w:rsidRPr="000F44E2" w:rsidRDefault="00990DE3" w:rsidP="00990DE3">
            <w:r w:rsidRPr="000F44E2">
              <w:t>43738233</w:t>
            </w:r>
          </w:p>
        </w:tc>
        <w:tc>
          <w:tcPr>
            <w:tcW w:w="1307" w:type="dxa"/>
            <w:noWrap/>
            <w:hideMark/>
          </w:tcPr>
          <w:p w14:paraId="24CEB2E2" w14:textId="77777777" w:rsidR="00990DE3" w:rsidRPr="000F44E2" w:rsidRDefault="00990DE3" w:rsidP="00990DE3">
            <w:r w:rsidRPr="000F44E2">
              <w:t>37668579</w:t>
            </w:r>
          </w:p>
        </w:tc>
        <w:tc>
          <w:tcPr>
            <w:tcW w:w="1399" w:type="dxa"/>
            <w:noWrap/>
            <w:hideMark/>
          </w:tcPr>
          <w:p w14:paraId="28B158BA" w14:textId="44A58ED2" w:rsidR="00990DE3" w:rsidRPr="000F44E2" w:rsidRDefault="00990DE3" w:rsidP="00990DE3">
            <w:r w:rsidRPr="000F44E2">
              <w:t> </w: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 </w:instrText>
            </w:r>
            <w:r w:rsidR="00AB1A47">
              <w:fldChar w:fldCharType="begin">
                <w:fldData xml:space="preserve">PEVuZE5vdGU+PENpdGU+PEF1dGhvcj5XdTwvQXV0aG9yPjxZZWFyPjIwMTQ8L1llYXI+PFJlY051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==
</w:fldData>
              </w:fldChar>
            </w:r>
            <w:r w:rsidR="00AB1A47">
              <w:instrText xml:space="preserve"> ADDIN EN.CITE.DATA </w:instrText>
            </w:r>
            <w:r w:rsidR="00AB1A47">
              <w:fldChar w:fldCharType="end"/>
            </w:r>
            <w:r w:rsidR="00AB1A47">
              <w:fldChar w:fldCharType="separate"/>
            </w:r>
            <w:r w:rsidR="00AB1A47">
              <w:rPr>
                <w:noProof/>
              </w:rPr>
              <w:t>(8)</w:t>
            </w:r>
            <w:r w:rsidR="00AB1A47">
              <w:fldChar w:fldCharType="end"/>
            </w:r>
          </w:p>
        </w:tc>
      </w:tr>
      <w:tr w:rsidR="00990DE3" w:rsidRPr="000F44E2" w14:paraId="01BC3C2B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0A637F8C" w14:textId="77777777" w:rsidR="00990DE3" w:rsidRPr="000F44E2" w:rsidRDefault="00990DE3" w:rsidP="00990DE3">
            <w:r w:rsidRPr="000F44E2">
              <w:t>SRR627948</w:t>
            </w:r>
          </w:p>
        </w:tc>
        <w:tc>
          <w:tcPr>
            <w:tcW w:w="1434" w:type="dxa"/>
            <w:noWrap/>
            <w:hideMark/>
          </w:tcPr>
          <w:p w14:paraId="2620E45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56E5C110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72C77A0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0FF615C9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6EAE7FA2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37634BDC" w14:textId="77777777" w:rsidR="00990DE3" w:rsidRPr="000F44E2" w:rsidRDefault="00990DE3" w:rsidP="00990DE3">
            <w:r w:rsidRPr="000F44E2">
              <w:t>Sucrose 4h</w:t>
            </w:r>
          </w:p>
        </w:tc>
        <w:tc>
          <w:tcPr>
            <w:tcW w:w="1307" w:type="dxa"/>
            <w:noWrap/>
            <w:hideMark/>
          </w:tcPr>
          <w:p w14:paraId="776200DF" w14:textId="77777777" w:rsidR="00990DE3" w:rsidRPr="000F44E2" w:rsidRDefault="00990DE3" w:rsidP="00990DE3">
            <w:r w:rsidRPr="000F44E2">
              <w:t>67488722</w:t>
            </w:r>
          </w:p>
        </w:tc>
        <w:tc>
          <w:tcPr>
            <w:tcW w:w="1307" w:type="dxa"/>
            <w:noWrap/>
            <w:hideMark/>
          </w:tcPr>
          <w:p w14:paraId="05C875EF" w14:textId="77777777" w:rsidR="00990DE3" w:rsidRPr="000F44E2" w:rsidRDefault="00990DE3" w:rsidP="00990DE3">
            <w:r w:rsidRPr="000F44E2">
              <w:t>65138963</w:t>
            </w:r>
          </w:p>
        </w:tc>
        <w:tc>
          <w:tcPr>
            <w:tcW w:w="1399" w:type="dxa"/>
            <w:noWrap/>
            <w:hideMark/>
          </w:tcPr>
          <w:p w14:paraId="7660FC4E" w14:textId="2A42D553" w:rsidR="00990DE3" w:rsidRPr="000F44E2" w:rsidRDefault="00990DE3" w:rsidP="00990DE3">
            <w:r w:rsidRPr="000F44E2">
              <w:t> </w:t>
            </w:r>
            <w:r w:rsidR="00F06C18">
              <w:fldChar w:fldCharType="begin"/>
            </w:r>
            <w:r w:rsidR="00F06C18">
              <w:instrText xml:space="preserve"> ADDIN EN.CITE &lt;EndNote&gt;&lt;Cite&gt;&lt;Author&gt;Benz&lt;/Author&gt;&lt;Year&gt;2014&lt;/Year&gt;&lt;RecNum&gt;184&lt;/RecNum&gt;&lt;DisplayText&gt;(9)&lt;/DisplayText&gt;&lt;record&gt;&lt;rec-number&gt;184&lt;/rec-number&gt;&lt;foreign-keys&gt;&lt;key app="EN" db-id="rset0rttzdvpvleeapzp9pvvwz0esazdsxtv" timestamp="1575497277"&gt;184&lt;/key&gt;&lt;/foreign-keys&gt;&lt;ref-type name="Journal Article"&gt;17&lt;/ref-type&gt;&lt;contributors&gt;&lt;authors&gt;&lt;author&gt;Benz, J. P.&lt;/author&gt;&lt;author&gt;Chau, B. H.&lt;/author&gt;&lt;author&gt;Zheng, D.&lt;/author&gt;&lt;author&gt;Bauer, S.&lt;/author&gt;&lt;author&gt;Glass, N. L.&lt;/author&gt;&lt;author&gt;Somerville, C. R.&lt;/author&gt;&lt;/authors&gt;&lt;/contributors&gt;&lt;auth-address&gt;Energy Biosciences Institute, University of California Berkeley, Berkeley, California, USA.&lt;/auth-address&gt;&lt;titles&gt;&lt;title&gt;A comparative systems analysis of polysaccharide-elicited responses in Neurospora crassa reveals carbon source-specific cellular adaptations&lt;/title&gt;&lt;secondary-title&gt;Mol Microbiol&lt;/secondary-title&gt;&lt;/titles&gt;&lt;periodical&gt;&lt;full-title&gt;Mol Microbiol&lt;/full-title&gt;&lt;/periodical&gt;&lt;pages&gt;275-99&lt;/pages&gt;&lt;volume&gt;91&lt;/volume&gt;&lt;number&gt;2&lt;/number&gt;&lt;edition&gt;2013/11/15&lt;/edition&gt;&lt;keywords&gt;&lt;keyword&gt;*Adaptation, Physiological&lt;/keyword&gt;&lt;keyword&gt;Arabinose/metabolism&lt;/keyword&gt;&lt;keyword&gt;Biomass&lt;/keyword&gt;&lt;keyword&gt;Carbon/*metabolism&lt;/keyword&gt;&lt;keyword&gt;Cell Wall/*metabolism&lt;/keyword&gt;&lt;keyword&gt;Cellulose/metabolism&lt;/keyword&gt;&lt;keyword&gt;Gene Expression Regulation, Fungal&lt;/keyword&gt;&lt;keyword&gt;Genes, Fungal&lt;/keyword&gt;&lt;keyword&gt;Neurospora crassa/genetics/*metabolism&lt;/keyword&gt;&lt;keyword&gt;Pectins/metabolism&lt;/keyword&gt;&lt;keyword&gt;Polysaccharides/*metabolism&lt;/keyword&gt;&lt;keyword&gt;Protein Unfolding&lt;/keyword&gt;&lt;keyword&gt;Proteomics&lt;/keyword&gt;&lt;/keywords&gt;&lt;dates&gt;&lt;year&gt;2014&lt;/year&gt;&lt;pub-dates&gt;&lt;date&gt;Jan&lt;/date&gt;&lt;/pub-dates&gt;&lt;/dates&gt;&lt;isbn&gt;1365-2958 (Electronic)&amp;#xD;0950-382X (Linking)&lt;/isbn&gt;&lt;accession-num&gt;24224966&lt;/accession-num&gt;&lt;urls&gt;&lt;related-urls&gt;&lt;url&gt;https://www.ncbi.nlm.nih.gov/pubmed/24224966&lt;/url&gt;&lt;/related-urls&gt;&lt;/urls&gt;&lt;custom2&gt;PMC3900418&lt;/custom2&gt;&lt;electronic-resource-num&gt;10.1111/mmi.12459&lt;/electronic-resource-num&gt;&lt;/record&gt;&lt;/Cite&gt;&lt;/EndNote&gt;</w:instrText>
            </w:r>
            <w:r w:rsidR="00F06C18">
              <w:fldChar w:fldCharType="separate"/>
            </w:r>
            <w:r w:rsidR="00F06C18">
              <w:rPr>
                <w:noProof/>
              </w:rPr>
              <w:t>(9)</w:t>
            </w:r>
            <w:r w:rsidR="00F06C18">
              <w:fldChar w:fldCharType="end"/>
            </w:r>
          </w:p>
        </w:tc>
      </w:tr>
      <w:tr w:rsidR="00990DE3" w:rsidRPr="000F44E2" w14:paraId="4EA02678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D5CEC9A" w14:textId="77777777" w:rsidR="00990DE3" w:rsidRPr="000F44E2" w:rsidRDefault="00990DE3" w:rsidP="00990DE3">
            <w:r w:rsidRPr="000F44E2">
              <w:t>SRR627947</w:t>
            </w:r>
          </w:p>
        </w:tc>
        <w:tc>
          <w:tcPr>
            <w:tcW w:w="1434" w:type="dxa"/>
            <w:noWrap/>
            <w:hideMark/>
          </w:tcPr>
          <w:p w14:paraId="60EDA58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7F3941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6842537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694B567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52000529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65D2E071" w14:textId="77777777" w:rsidR="00990DE3" w:rsidRPr="000F44E2" w:rsidRDefault="00990DE3" w:rsidP="00990DE3">
            <w:r w:rsidRPr="000F44E2">
              <w:t>Sucrose 4h</w:t>
            </w:r>
          </w:p>
        </w:tc>
        <w:tc>
          <w:tcPr>
            <w:tcW w:w="1307" w:type="dxa"/>
            <w:noWrap/>
            <w:hideMark/>
          </w:tcPr>
          <w:p w14:paraId="65F93421" w14:textId="77777777" w:rsidR="00990DE3" w:rsidRPr="000F44E2" w:rsidRDefault="00990DE3" w:rsidP="00990DE3">
            <w:r w:rsidRPr="000F44E2">
              <w:t>91200477</w:t>
            </w:r>
          </w:p>
        </w:tc>
        <w:tc>
          <w:tcPr>
            <w:tcW w:w="1307" w:type="dxa"/>
            <w:noWrap/>
            <w:hideMark/>
          </w:tcPr>
          <w:p w14:paraId="2451B11A" w14:textId="77777777" w:rsidR="00990DE3" w:rsidRPr="000F44E2" w:rsidRDefault="00990DE3" w:rsidP="00990DE3">
            <w:r w:rsidRPr="000F44E2">
              <w:t>86830134</w:t>
            </w:r>
          </w:p>
        </w:tc>
        <w:tc>
          <w:tcPr>
            <w:tcW w:w="1399" w:type="dxa"/>
            <w:noWrap/>
            <w:hideMark/>
          </w:tcPr>
          <w:p w14:paraId="6D04077D" w14:textId="6162AA92" w:rsidR="00990DE3" w:rsidRPr="000F44E2" w:rsidRDefault="00990DE3" w:rsidP="00990DE3">
            <w:r w:rsidRPr="000F44E2">
              <w:t> </w:t>
            </w:r>
            <w:r w:rsidR="00F06C18">
              <w:fldChar w:fldCharType="begin"/>
            </w:r>
            <w:r w:rsidR="00F06C18">
              <w:instrText xml:space="preserve"> ADDIN EN.CITE &lt;EndNote&gt;&lt;Cite&gt;&lt;Author&gt;Benz&lt;/Author&gt;&lt;Year&gt;2014&lt;/Year&gt;&lt;RecNum&gt;184&lt;/RecNum&gt;&lt;DisplayText&gt;(9)&lt;/DisplayText&gt;&lt;record&gt;&lt;rec-number&gt;184&lt;/rec-number&gt;&lt;foreign-keys&gt;&lt;key app="EN" db-id="rset0rttzdvpvleeapzp9pvvwz0esazdsxtv" timestamp="1575497277"&gt;184&lt;/key&gt;&lt;/foreign-keys&gt;&lt;ref-type name="Journal Article"&gt;17&lt;/ref-type&gt;&lt;contributors&gt;&lt;authors&gt;&lt;author&gt;Benz, J. P.&lt;/author&gt;&lt;author&gt;Chau, B. H.&lt;/author&gt;&lt;author&gt;Zheng, D.&lt;/author&gt;&lt;author&gt;Bauer, S.&lt;/author&gt;&lt;author&gt;Glass, N. L.&lt;/author&gt;&lt;author&gt;Somerville, C. R.&lt;/author&gt;&lt;/authors&gt;&lt;/contributors&gt;&lt;auth-address&gt;Energy Biosciences Institute, University of California Berkeley, Berkeley, California, USA.&lt;/auth-address&gt;&lt;titles&gt;&lt;title&gt;A comparative systems analysis of polysaccharide-elicited responses in Neurospora crassa reveals carbon source-specific cellular adaptations&lt;/title&gt;&lt;secondary-title&gt;Mol Microbiol&lt;/secondary-title&gt;&lt;/titles&gt;&lt;periodical&gt;&lt;full-title&gt;Mol Microbiol&lt;/full-title&gt;&lt;/periodical&gt;&lt;pages&gt;275-99&lt;/pages&gt;&lt;volume&gt;91&lt;/volume&gt;&lt;number&gt;2&lt;/number&gt;&lt;edition&gt;2013/11/15&lt;/edition&gt;&lt;keywords&gt;&lt;keyword&gt;*Adaptation, Physiological&lt;/keyword&gt;&lt;keyword&gt;Arabinose/metabolism&lt;/keyword&gt;&lt;keyword&gt;Biomass&lt;/keyword&gt;&lt;keyword&gt;Carbon/*metabolism&lt;/keyword&gt;&lt;keyword&gt;Cell Wall/*metabolism&lt;/keyword&gt;&lt;keyword&gt;Cellulose/metabolism&lt;/keyword&gt;&lt;keyword&gt;Gene Expression Regulation, Fungal&lt;/keyword&gt;&lt;keyword&gt;Genes, Fungal&lt;/keyword&gt;&lt;keyword&gt;Neurospora crassa/genetics/*metabolism&lt;/keyword&gt;&lt;keyword&gt;Pectins/metabolism&lt;/keyword&gt;&lt;keyword&gt;Polysaccharides/*metabolism&lt;/keyword&gt;&lt;keyword&gt;Protein Unfolding&lt;/keyword&gt;&lt;keyword&gt;Proteomics&lt;/keyword&gt;&lt;/keywords&gt;&lt;dates&gt;&lt;year&gt;2014&lt;/year&gt;&lt;pub-dates&gt;&lt;date&gt;Jan&lt;/date&gt;&lt;/pub-dates&gt;&lt;/dates&gt;&lt;isbn&gt;1365-2958 (Electronic)&amp;#xD;0950-382X (Linking)&lt;/isbn&gt;&lt;accession-num&gt;24224966&lt;/accession-num&gt;&lt;urls&gt;&lt;related-urls&gt;&lt;url&gt;https://www.ncbi.nlm.nih.gov/pubmed/24224966&lt;/url&gt;&lt;/related-urls&gt;&lt;/urls&gt;&lt;custom2&gt;PMC3900418&lt;/custom2&gt;&lt;electronic-resource-num&gt;10.1111/mmi.12459&lt;/electronic-resource-num&gt;&lt;/record&gt;&lt;/Cite&gt;&lt;/EndNote&gt;</w:instrText>
            </w:r>
            <w:r w:rsidR="00F06C18">
              <w:fldChar w:fldCharType="separate"/>
            </w:r>
            <w:r w:rsidR="00F06C18">
              <w:rPr>
                <w:noProof/>
              </w:rPr>
              <w:t>(9)</w:t>
            </w:r>
            <w:r w:rsidR="00F06C18">
              <w:fldChar w:fldCharType="end"/>
            </w:r>
          </w:p>
        </w:tc>
      </w:tr>
      <w:tr w:rsidR="00990DE3" w:rsidRPr="000F44E2" w14:paraId="3AA057DA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0F09E56" w14:textId="77777777" w:rsidR="00990DE3" w:rsidRPr="000F44E2" w:rsidRDefault="00990DE3" w:rsidP="00990DE3">
            <w:r w:rsidRPr="000F44E2">
              <w:t>SRR627946</w:t>
            </w:r>
          </w:p>
        </w:tc>
        <w:tc>
          <w:tcPr>
            <w:tcW w:w="1434" w:type="dxa"/>
            <w:noWrap/>
            <w:hideMark/>
          </w:tcPr>
          <w:p w14:paraId="59F733C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B8AB19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2CC96B9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DBF0428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340F6147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D13A61A" w14:textId="77777777" w:rsidR="00990DE3" w:rsidRPr="000F44E2" w:rsidRDefault="00990DE3" w:rsidP="00990DE3">
            <w:r w:rsidRPr="000F44E2">
              <w:t>Sucrose 4h</w:t>
            </w:r>
          </w:p>
        </w:tc>
        <w:tc>
          <w:tcPr>
            <w:tcW w:w="1307" w:type="dxa"/>
            <w:noWrap/>
            <w:hideMark/>
          </w:tcPr>
          <w:p w14:paraId="05D80DF6" w14:textId="77777777" w:rsidR="00990DE3" w:rsidRPr="000F44E2" w:rsidRDefault="00990DE3" w:rsidP="00990DE3">
            <w:r w:rsidRPr="000F44E2">
              <w:t>14805960</w:t>
            </w:r>
          </w:p>
        </w:tc>
        <w:tc>
          <w:tcPr>
            <w:tcW w:w="1307" w:type="dxa"/>
            <w:noWrap/>
            <w:hideMark/>
          </w:tcPr>
          <w:p w14:paraId="4C9C5A07" w14:textId="77777777" w:rsidR="00990DE3" w:rsidRPr="000F44E2" w:rsidRDefault="00990DE3" w:rsidP="00990DE3">
            <w:r w:rsidRPr="000F44E2">
              <w:t>14150647</w:t>
            </w:r>
          </w:p>
        </w:tc>
        <w:tc>
          <w:tcPr>
            <w:tcW w:w="1399" w:type="dxa"/>
            <w:noWrap/>
            <w:hideMark/>
          </w:tcPr>
          <w:p w14:paraId="25369935" w14:textId="213684BF" w:rsidR="00990DE3" w:rsidRPr="000F44E2" w:rsidRDefault="00990DE3" w:rsidP="00990DE3">
            <w:r w:rsidRPr="000F44E2">
              <w:t> </w:t>
            </w:r>
            <w:r w:rsidR="00F06C18">
              <w:fldChar w:fldCharType="begin"/>
            </w:r>
            <w:r w:rsidR="00F06C18">
              <w:instrText xml:space="preserve"> ADDIN EN.CITE &lt;EndNote&gt;&lt;Cite&gt;&lt;Author&gt;Benz&lt;/Author&gt;&lt;Year&gt;2014&lt;/Year&gt;&lt;RecNum&gt;184&lt;/RecNum&gt;&lt;DisplayText&gt;(9)&lt;/DisplayText&gt;&lt;record&gt;&lt;rec-number&gt;184&lt;/rec-number&gt;&lt;foreign-keys&gt;&lt;key app="EN" db-id="rset0rttzdvpvleeapzp9pvvwz0esazdsxtv" timestamp="1575497277"&gt;184&lt;/key&gt;&lt;/foreign-keys&gt;&lt;ref-type name="Journal Article"&gt;17&lt;/ref-type&gt;&lt;contributors&gt;&lt;authors&gt;&lt;author&gt;Benz, J. P.&lt;/author&gt;&lt;author&gt;Chau, B. H.&lt;/author&gt;&lt;author&gt;Zheng, D.&lt;/author&gt;&lt;author&gt;Bauer, S.&lt;/author&gt;&lt;author&gt;Glass, N. L.&lt;/author&gt;&lt;author&gt;Somerville, C. R.&lt;/author&gt;&lt;/authors&gt;&lt;/contributors&gt;&lt;auth-address&gt;Energy Biosciences Institute, University of California Berkeley, Berkeley, California, USA.&lt;/auth-address&gt;&lt;titles&gt;&lt;title&gt;A comparative systems analysis of polysaccharide-elicited responses in Neurospora crassa reveals carbon source-specific cellular adaptations&lt;/title&gt;&lt;secondary-title&gt;Mol Microbiol&lt;/secondary-title&gt;&lt;/titles&gt;&lt;periodical&gt;&lt;full-title&gt;Mol Microbiol&lt;/full-title&gt;&lt;/periodical&gt;&lt;pages&gt;275-99&lt;/pages&gt;&lt;volume&gt;91&lt;/volume&gt;&lt;number&gt;2&lt;/number&gt;&lt;edition&gt;2013/11/15&lt;/edition&gt;&lt;keywords&gt;&lt;keyword&gt;*Adaptation, Physiological&lt;/keyword&gt;&lt;keyword&gt;Arabinose/metabolism&lt;/keyword&gt;&lt;keyword&gt;Biomass&lt;/keyword&gt;&lt;keyword&gt;Carbon/*metabolism&lt;/keyword&gt;&lt;keyword&gt;Cell Wall/*metabolism&lt;/keyword&gt;&lt;keyword&gt;Cellulose/metabolism&lt;/keyword&gt;&lt;keyword&gt;Gene Expression Regulation, Fungal&lt;/keyword&gt;&lt;keyword&gt;Genes, Fungal&lt;/keyword&gt;&lt;keyword&gt;Neurospora crassa/genetics/*metabolism&lt;/keyword&gt;&lt;keyword&gt;Pectins/metabolism&lt;/keyword&gt;&lt;keyword&gt;Polysaccharides/*metabolism&lt;/keyword&gt;&lt;keyword&gt;Protein Unfolding&lt;/keyword&gt;&lt;keyword&gt;Proteomics&lt;/keyword&gt;&lt;/keywords&gt;&lt;dates&gt;&lt;year&gt;2014&lt;/year&gt;&lt;pub-dates&gt;&lt;date&gt;Jan&lt;/date&gt;&lt;/pub-dates&gt;&lt;/dates&gt;&lt;isbn&gt;1365-2958 (Electronic)&amp;#xD;0950-382X (Linking)&lt;/isbn&gt;&lt;accession-num&gt;24224966&lt;/accession-num&gt;&lt;urls&gt;&lt;related-urls&gt;&lt;url&gt;https://www.ncbi.nlm.nih.gov/pubmed/24224966&lt;/url&gt;&lt;/related-urls&gt;&lt;/urls&gt;&lt;custom2&gt;PMC3900418&lt;/custom2&gt;&lt;electronic-resource-num&gt;10.1111/mmi.12459&lt;/electronic-resource-num&gt;&lt;/record&gt;&lt;/Cite&gt;&lt;/EndNote&gt;</w:instrText>
            </w:r>
            <w:r w:rsidR="00F06C18">
              <w:fldChar w:fldCharType="separate"/>
            </w:r>
            <w:r w:rsidR="00F06C18">
              <w:rPr>
                <w:noProof/>
              </w:rPr>
              <w:t>(9)</w:t>
            </w:r>
            <w:r w:rsidR="00F06C18">
              <w:fldChar w:fldCharType="end"/>
            </w:r>
          </w:p>
        </w:tc>
      </w:tr>
      <w:tr w:rsidR="00990DE3" w:rsidRPr="000F44E2" w14:paraId="53448DEB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457189E" w14:textId="77777777" w:rsidR="00990DE3" w:rsidRPr="000F44E2" w:rsidRDefault="00990DE3" w:rsidP="00990DE3">
            <w:r w:rsidRPr="000F44E2">
              <w:lastRenderedPageBreak/>
              <w:t>SRR627945</w:t>
            </w:r>
          </w:p>
        </w:tc>
        <w:tc>
          <w:tcPr>
            <w:tcW w:w="1434" w:type="dxa"/>
            <w:noWrap/>
            <w:hideMark/>
          </w:tcPr>
          <w:p w14:paraId="0C5837C0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F5F65C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9CFDFB3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6C5CB84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5D1D5999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A0329D5" w14:textId="77777777" w:rsidR="00990DE3" w:rsidRPr="000F44E2" w:rsidRDefault="00990DE3" w:rsidP="00990DE3">
            <w:r w:rsidRPr="000F44E2">
              <w:t>No Carbon 4h</w:t>
            </w:r>
          </w:p>
        </w:tc>
        <w:tc>
          <w:tcPr>
            <w:tcW w:w="1307" w:type="dxa"/>
            <w:noWrap/>
            <w:hideMark/>
          </w:tcPr>
          <w:p w14:paraId="7668B5C1" w14:textId="77777777" w:rsidR="00990DE3" w:rsidRPr="000F44E2" w:rsidRDefault="00990DE3" w:rsidP="00990DE3">
            <w:r w:rsidRPr="000F44E2">
              <w:t>185049503</w:t>
            </w:r>
          </w:p>
        </w:tc>
        <w:tc>
          <w:tcPr>
            <w:tcW w:w="1307" w:type="dxa"/>
            <w:noWrap/>
            <w:hideMark/>
          </w:tcPr>
          <w:p w14:paraId="2A11A41A" w14:textId="77777777" w:rsidR="00990DE3" w:rsidRPr="000F44E2" w:rsidRDefault="00990DE3" w:rsidP="00990DE3">
            <w:r w:rsidRPr="000F44E2">
              <w:t>177215406</w:t>
            </w:r>
          </w:p>
        </w:tc>
        <w:tc>
          <w:tcPr>
            <w:tcW w:w="1399" w:type="dxa"/>
            <w:noWrap/>
            <w:hideMark/>
          </w:tcPr>
          <w:p w14:paraId="01D13E02" w14:textId="438F67D5" w:rsidR="00990DE3" w:rsidRPr="000F44E2" w:rsidRDefault="00990DE3" w:rsidP="00990DE3">
            <w:r w:rsidRPr="000F44E2">
              <w:t> </w:t>
            </w:r>
            <w:r w:rsidR="00F06C18">
              <w:fldChar w:fldCharType="begin"/>
            </w:r>
            <w:r w:rsidR="00F06C18">
              <w:instrText xml:space="preserve"> ADDIN EN.CITE &lt;EndNote&gt;&lt;Cite&gt;&lt;Author&gt;Benz&lt;/Author&gt;&lt;Year&gt;2014&lt;/Year&gt;&lt;RecNum&gt;184&lt;/RecNum&gt;&lt;DisplayText&gt;(9)&lt;/DisplayText&gt;&lt;record&gt;&lt;rec-number&gt;184&lt;/rec-number&gt;&lt;foreign-keys&gt;&lt;key app="EN" db-id="rset0rttzdvpvleeapzp9pvvwz0esazdsxtv" timestamp="1575497277"&gt;184&lt;/key&gt;&lt;/foreign-keys&gt;&lt;ref-type name="Journal Article"&gt;17&lt;/ref-type&gt;&lt;contributors&gt;&lt;authors&gt;&lt;author&gt;Benz, J. P.&lt;/author&gt;&lt;author&gt;Chau, B. H.&lt;/author&gt;&lt;author&gt;Zheng, D.&lt;/author&gt;&lt;author&gt;Bauer, S.&lt;/author&gt;&lt;author&gt;Glass, N. L.&lt;/author&gt;&lt;author&gt;Somerville, C. R.&lt;/author&gt;&lt;/authors&gt;&lt;/contributors&gt;&lt;auth-address&gt;Energy Biosciences Institute, University of California Berkeley, Berkeley, California, USA.&lt;/auth-address&gt;&lt;titles&gt;&lt;title&gt;A comparative systems analysis of polysaccharide-elicited responses in Neurospora crassa reveals carbon source-specific cellular adaptations&lt;/title&gt;&lt;secondary-title&gt;Mol Microbiol&lt;/secondary-title&gt;&lt;/titles&gt;&lt;periodical&gt;&lt;full-title&gt;Mol Microbiol&lt;/full-title&gt;&lt;/periodical&gt;&lt;pages&gt;275-99&lt;/pages&gt;&lt;volume&gt;91&lt;/volume&gt;&lt;number&gt;2&lt;/number&gt;&lt;edition&gt;2013/11/15&lt;/edition&gt;&lt;keywords&gt;&lt;keyword&gt;*Adaptation, Physiological&lt;/keyword&gt;&lt;keyword&gt;Arabinose/metabolism&lt;/keyword&gt;&lt;keyword&gt;Biomass&lt;/keyword&gt;&lt;keyword&gt;Carbon/*metabolism&lt;/keyword&gt;&lt;keyword&gt;Cell Wall/*metabolism&lt;/keyword&gt;&lt;keyword&gt;Cellulose/metabolism&lt;/keyword&gt;&lt;keyword&gt;Gene Expression Regulation, Fungal&lt;/keyword&gt;&lt;keyword&gt;Genes, Fungal&lt;/keyword&gt;&lt;keyword&gt;Neurospora crassa/genetics/*metabolism&lt;/keyword&gt;&lt;keyword&gt;Pectins/metabolism&lt;/keyword&gt;&lt;keyword&gt;Polysaccharides/*metabolism&lt;/keyword&gt;&lt;keyword&gt;Protein Unfolding&lt;/keyword&gt;&lt;keyword&gt;Proteomics&lt;/keyword&gt;&lt;/keywords&gt;&lt;dates&gt;&lt;year&gt;2014&lt;/year&gt;&lt;pub-dates&gt;&lt;date&gt;Jan&lt;/date&gt;&lt;/pub-dates&gt;&lt;/dates&gt;&lt;isbn&gt;1365-2958 (Electronic)&amp;#xD;0950-382X (Linking)&lt;/isbn&gt;&lt;accession-num&gt;24224966&lt;/accession-num&gt;&lt;urls&gt;&lt;related-urls&gt;&lt;url&gt;https://www.ncbi.nlm.nih.gov/pubmed/24224966&lt;/url&gt;&lt;/related-urls&gt;&lt;/urls&gt;&lt;custom2&gt;PMC3900418&lt;/custom2&gt;&lt;electronic-resource-num&gt;10.1111/mmi.12459&lt;/electronic-resource-num&gt;&lt;/record&gt;&lt;/Cite&gt;&lt;/EndNote&gt;</w:instrText>
            </w:r>
            <w:r w:rsidR="00F06C18">
              <w:fldChar w:fldCharType="separate"/>
            </w:r>
            <w:r w:rsidR="00F06C18">
              <w:rPr>
                <w:noProof/>
              </w:rPr>
              <w:t>(9)</w:t>
            </w:r>
            <w:r w:rsidR="00F06C18">
              <w:fldChar w:fldCharType="end"/>
            </w:r>
          </w:p>
        </w:tc>
      </w:tr>
      <w:tr w:rsidR="00990DE3" w:rsidRPr="000F44E2" w14:paraId="3BD88292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08055D3F" w14:textId="77777777" w:rsidR="00990DE3" w:rsidRPr="000F44E2" w:rsidRDefault="00990DE3" w:rsidP="00990DE3">
            <w:r w:rsidRPr="000F44E2">
              <w:t>SRR627944</w:t>
            </w:r>
          </w:p>
        </w:tc>
        <w:tc>
          <w:tcPr>
            <w:tcW w:w="1434" w:type="dxa"/>
            <w:noWrap/>
            <w:hideMark/>
          </w:tcPr>
          <w:p w14:paraId="50D70171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35F37C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56EC6E97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75B7CC2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1BCDF984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7EA0B07" w14:textId="77777777" w:rsidR="00990DE3" w:rsidRPr="000F44E2" w:rsidRDefault="00990DE3" w:rsidP="00990DE3">
            <w:r w:rsidRPr="000F44E2">
              <w:t>No Carbon 4h</w:t>
            </w:r>
          </w:p>
        </w:tc>
        <w:tc>
          <w:tcPr>
            <w:tcW w:w="1307" w:type="dxa"/>
            <w:noWrap/>
            <w:hideMark/>
          </w:tcPr>
          <w:p w14:paraId="78B5EFB8" w14:textId="77777777" w:rsidR="00990DE3" w:rsidRPr="000F44E2" w:rsidRDefault="00990DE3" w:rsidP="00990DE3">
            <w:r w:rsidRPr="000F44E2">
              <w:t>186502847</w:t>
            </w:r>
          </w:p>
        </w:tc>
        <w:tc>
          <w:tcPr>
            <w:tcW w:w="1307" w:type="dxa"/>
            <w:noWrap/>
            <w:hideMark/>
          </w:tcPr>
          <w:p w14:paraId="76BA606C" w14:textId="77777777" w:rsidR="00990DE3" w:rsidRPr="000F44E2" w:rsidRDefault="00990DE3" w:rsidP="00990DE3">
            <w:r w:rsidRPr="000F44E2">
              <w:t>177721139</w:t>
            </w:r>
          </w:p>
        </w:tc>
        <w:tc>
          <w:tcPr>
            <w:tcW w:w="1399" w:type="dxa"/>
            <w:noWrap/>
            <w:hideMark/>
          </w:tcPr>
          <w:p w14:paraId="671215BB" w14:textId="6F8F250D" w:rsidR="00990DE3" w:rsidRPr="000F44E2" w:rsidRDefault="00990DE3" w:rsidP="00990DE3">
            <w:r w:rsidRPr="000F44E2">
              <w:t> </w:t>
            </w:r>
            <w:r w:rsidR="00F06C18">
              <w:fldChar w:fldCharType="begin"/>
            </w:r>
            <w:r w:rsidR="00F06C18">
              <w:instrText xml:space="preserve"> ADDIN EN.CITE &lt;EndNote&gt;&lt;Cite&gt;&lt;Author&gt;Benz&lt;/Author&gt;&lt;Year&gt;2014&lt;/Year&gt;&lt;RecNum&gt;184&lt;/RecNum&gt;&lt;DisplayText&gt;(9)&lt;/DisplayText&gt;&lt;record&gt;&lt;rec-number&gt;184&lt;/rec-number&gt;&lt;foreign-keys&gt;&lt;key app="EN" db-id="rset0rttzdvpvleeapzp9pvvwz0esazdsxtv" timestamp="1575497277"&gt;184&lt;/key&gt;&lt;/foreign-keys&gt;&lt;ref-type name="Journal Article"&gt;17&lt;/ref-type&gt;&lt;contributors&gt;&lt;authors&gt;&lt;author&gt;Benz, J. P.&lt;/author&gt;&lt;author&gt;Chau, B. H.&lt;/author&gt;&lt;author&gt;Zheng, D.&lt;/author&gt;&lt;author&gt;Bauer, S.&lt;/author&gt;&lt;author&gt;Glass, N. L.&lt;/author&gt;&lt;author&gt;Somerville, C. R.&lt;/author&gt;&lt;/authors&gt;&lt;/contributors&gt;&lt;auth-address&gt;Energy Biosciences Institute, University of California Berkeley, Berkeley, California, USA.&lt;/auth-address&gt;&lt;titles&gt;&lt;title&gt;A comparative systems analysis of polysaccharide-elicited responses in Neurospora crassa reveals carbon source-specific cellular adaptations&lt;/title&gt;&lt;secondary-title&gt;Mol Microbiol&lt;/secondary-title&gt;&lt;/titles&gt;&lt;periodical&gt;&lt;full-title&gt;Mol Microbiol&lt;/full-title&gt;&lt;/periodical&gt;&lt;pages&gt;275-99&lt;/pages&gt;&lt;volume&gt;91&lt;/volume&gt;&lt;number&gt;2&lt;/number&gt;&lt;edition&gt;2013/11/15&lt;/edition&gt;&lt;keywords&gt;&lt;keyword&gt;*Adaptation, Physiological&lt;/keyword&gt;&lt;keyword&gt;Arabinose/metabolism&lt;/keyword&gt;&lt;keyword&gt;Biomass&lt;/keyword&gt;&lt;keyword&gt;Carbon/*metabolism&lt;/keyword&gt;&lt;keyword&gt;Cell Wall/*metabolism&lt;/keyword&gt;&lt;keyword&gt;Cellulose/metabolism&lt;/keyword&gt;&lt;keyword&gt;Gene Expression Regulation, Fungal&lt;/keyword&gt;&lt;keyword&gt;Genes, Fungal&lt;/keyword&gt;&lt;keyword&gt;Neurospora crassa/genetics/*metabolism&lt;/keyword&gt;&lt;keyword&gt;Pectins/metabolism&lt;/keyword&gt;&lt;keyword&gt;Polysaccharides/*metabolism&lt;/keyword&gt;&lt;keyword&gt;Protein Unfolding&lt;/keyword&gt;&lt;keyword&gt;Proteomics&lt;/keyword&gt;&lt;/keywords&gt;&lt;dates&gt;&lt;year&gt;2014&lt;/year&gt;&lt;pub-dates&gt;&lt;date&gt;Jan&lt;/date&gt;&lt;/pub-dates&gt;&lt;/dates&gt;&lt;isbn&gt;1365-2958 (Electronic)&amp;#xD;0950-382X (Linking)&lt;/isbn&gt;&lt;accession-num&gt;24224966&lt;/accession-num&gt;&lt;urls&gt;&lt;related-urls&gt;&lt;url&gt;https://www.ncbi.nlm.nih.gov/pubmed/24224966&lt;/url&gt;&lt;/related-urls&gt;&lt;/urls&gt;&lt;custom2&gt;PMC3900418&lt;/custom2&gt;&lt;electronic-resource-num&gt;10.1111/mmi.12459&lt;/electronic-resource-num&gt;&lt;/record&gt;&lt;/Cite&gt;&lt;/EndNote&gt;</w:instrText>
            </w:r>
            <w:r w:rsidR="00F06C18">
              <w:fldChar w:fldCharType="separate"/>
            </w:r>
            <w:r w:rsidR="00F06C18">
              <w:rPr>
                <w:noProof/>
              </w:rPr>
              <w:t>(9)</w:t>
            </w:r>
            <w:r w:rsidR="00F06C18">
              <w:fldChar w:fldCharType="end"/>
            </w:r>
          </w:p>
        </w:tc>
      </w:tr>
      <w:tr w:rsidR="00990DE3" w:rsidRPr="000F44E2" w14:paraId="3525F44E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C15FA7F" w14:textId="77777777" w:rsidR="00990DE3" w:rsidRPr="000F44E2" w:rsidRDefault="00990DE3" w:rsidP="00990DE3">
            <w:r w:rsidRPr="000F44E2">
              <w:t>SRR627943</w:t>
            </w:r>
          </w:p>
        </w:tc>
        <w:tc>
          <w:tcPr>
            <w:tcW w:w="1434" w:type="dxa"/>
            <w:noWrap/>
            <w:hideMark/>
          </w:tcPr>
          <w:p w14:paraId="7237C3B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05BF46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2BC2B26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7D023D3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16FB3962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3ED53560" w14:textId="77777777" w:rsidR="00990DE3" w:rsidRPr="000F44E2" w:rsidRDefault="00990DE3" w:rsidP="00990DE3">
            <w:r w:rsidRPr="000F44E2">
              <w:t>No Carbon 4h</w:t>
            </w:r>
          </w:p>
        </w:tc>
        <w:tc>
          <w:tcPr>
            <w:tcW w:w="1307" w:type="dxa"/>
            <w:noWrap/>
            <w:hideMark/>
          </w:tcPr>
          <w:p w14:paraId="146D7660" w14:textId="77777777" w:rsidR="00990DE3" w:rsidRPr="000F44E2" w:rsidRDefault="00990DE3" w:rsidP="00990DE3">
            <w:r w:rsidRPr="000F44E2">
              <w:t>65277119</w:t>
            </w:r>
          </w:p>
        </w:tc>
        <w:tc>
          <w:tcPr>
            <w:tcW w:w="1307" w:type="dxa"/>
            <w:noWrap/>
            <w:hideMark/>
          </w:tcPr>
          <w:p w14:paraId="4662F3D4" w14:textId="77777777" w:rsidR="00990DE3" w:rsidRPr="000F44E2" w:rsidRDefault="00990DE3" w:rsidP="00990DE3">
            <w:r w:rsidRPr="000F44E2">
              <w:t>60153037</w:t>
            </w:r>
          </w:p>
        </w:tc>
        <w:tc>
          <w:tcPr>
            <w:tcW w:w="1399" w:type="dxa"/>
            <w:noWrap/>
            <w:hideMark/>
          </w:tcPr>
          <w:p w14:paraId="5D30D345" w14:textId="618D5949" w:rsidR="00990DE3" w:rsidRPr="000F44E2" w:rsidRDefault="00990DE3" w:rsidP="00990DE3">
            <w:r w:rsidRPr="000F44E2">
              <w:t> </w:t>
            </w:r>
            <w:r w:rsidR="00F06C18">
              <w:fldChar w:fldCharType="begin"/>
            </w:r>
            <w:r w:rsidR="00F06C18">
              <w:instrText xml:space="preserve"> ADDIN EN.CITE &lt;EndNote&gt;&lt;Cite&gt;&lt;Author&gt;Benz&lt;/Author&gt;&lt;Year&gt;2014&lt;/Year&gt;&lt;RecNum&gt;184&lt;/RecNum&gt;&lt;DisplayText&gt;(9)&lt;/DisplayText&gt;&lt;record&gt;&lt;rec-number&gt;184&lt;/rec-number&gt;&lt;foreign-keys&gt;&lt;key app="EN" db-id="rset0rttzdvpvleeapzp9pvvwz0esazdsxtv" timestamp="1575497277"&gt;184&lt;/key&gt;&lt;/foreign-keys&gt;&lt;ref-type name="Journal Article"&gt;17&lt;/ref-type&gt;&lt;contributors&gt;&lt;authors&gt;&lt;author&gt;Benz, J. P.&lt;/author&gt;&lt;author&gt;Chau, B. H.&lt;/author&gt;&lt;author&gt;Zheng, D.&lt;/author&gt;&lt;author&gt;Bauer, S.&lt;/author&gt;&lt;author&gt;Glass, N. L.&lt;/author&gt;&lt;author&gt;Somerville, C. R.&lt;/author&gt;&lt;/authors&gt;&lt;/contributors&gt;&lt;auth-address&gt;Energy Biosciences Institute, University of California Berkeley, Berkeley, California, USA.&lt;/auth-address&gt;&lt;titles&gt;&lt;title&gt;A comparative systems analysis of polysaccharide-elicited responses in Neurospora crassa reveals carbon source-specific cellular adaptations&lt;/title&gt;&lt;secondary-title&gt;Mol Microbiol&lt;/secondary-title&gt;&lt;/titles&gt;&lt;periodical&gt;&lt;full-title&gt;Mol Microbiol&lt;/full-title&gt;&lt;/periodical&gt;&lt;pages&gt;275-99&lt;/pages&gt;&lt;volume&gt;91&lt;/volume&gt;&lt;number&gt;2&lt;/number&gt;&lt;edition&gt;2013/11/15&lt;/edition&gt;&lt;keywords&gt;&lt;keyword&gt;*Adaptation, Physiological&lt;/keyword&gt;&lt;keyword&gt;Arabinose/metabolism&lt;/keyword&gt;&lt;keyword&gt;Biomass&lt;/keyword&gt;&lt;keyword&gt;Carbon/*metabolism&lt;/keyword&gt;&lt;keyword&gt;Cell Wall/*metabolism&lt;/keyword&gt;&lt;keyword&gt;Cellulose/metabolism&lt;/keyword&gt;&lt;keyword&gt;Gene Expression Regulation, Fungal&lt;/keyword&gt;&lt;keyword&gt;Genes, Fungal&lt;/keyword&gt;&lt;keyword&gt;Neurospora crassa/genetics/*metabolism&lt;/keyword&gt;&lt;keyword&gt;Pectins/metabolism&lt;/keyword&gt;&lt;keyword&gt;Polysaccharides/*metabolism&lt;/keyword&gt;&lt;keyword&gt;Protein Unfolding&lt;/keyword&gt;&lt;keyword&gt;Proteomics&lt;/keyword&gt;&lt;/keywords&gt;&lt;dates&gt;&lt;year&gt;2014&lt;/year&gt;&lt;pub-dates&gt;&lt;date&gt;Jan&lt;/date&gt;&lt;/pub-dates&gt;&lt;/dates&gt;&lt;isbn&gt;1365-2958 (Electronic)&amp;#xD;0950-382X (Linking)&lt;/isbn&gt;&lt;accession-num&gt;24224966&lt;/accession-num&gt;&lt;urls&gt;&lt;related-urls&gt;&lt;url&gt;https://www.ncbi.nlm.nih.gov/pubmed/24224966&lt;/url&gt;&lt;/related-urls&gt;&lt;/urls&gt;&lt;custom2&gt;PMC3900418&lt;/custom2&gt;&lt;electronic-resource-num&gt;10.1111/mmi.12459&lt;/electronic-resource-num&gt;&lt;/record&gt;&lt;/Cite&gt;&lt;/EndNote&gt;</w:instrText>
            </w:r>
            <w:r w:rsidR="00F06C18">
              <w:fldChar w:fldCharType="separate"/>
            </w:r>
            <w:r w:rsidR="00F06C18">
              <w:rPr>
                <w:noProof/>
              </w:rPr>
              <w:t>(9)</w:t>
            </w:r>
            <w:r w:rsidR="00F06C18">
              <w:fldChar w:fldCharType="end"/>
            </w:r>
          </w:p>
        </w:tc>
      </w:tr>
      <w:tr w:rsidR="00990DE3" w:rsidRPr="000F44E2" w14:paraId="2AD0FA1F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0C1A1FF1" w14:textId="77777777" w:rsidR="00990DE3" w:rsidRPr="000F44E2" w:rsidRDefault="00990DE3" w:rsidP="00990DE3">
            <w:r w:rsidRPr="000F44E2">
              <w:t>SRR627942</w:t>
            </w:r>
          </w:p>
        </w:tc>
        <w:tc>
          <w:tcPr>
            <w:tcW w:w="1434" w:type="dxa"/>
            <w:noWrap/>
            <w:hideMark/>
          </w:tcPr>
          <w:p w14:paraId="61481E9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6CA6FFB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F36C3F4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3084454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5F321871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1FE07D4C" w14:textId="77777777" w:rsidR="00990DE3" w:rsidRPr="000F44E2" w:rsidRDefault="00990DE3" w:rsidP="00990DE3">
            <w:r w:rsidRPr="000F44E2">
              <w:t>Avicel 4h</w:t>
            </w:r>
          </w:p>
        </w:tc>
        <w:tc>
          <w:tcPr>
            <w:tcW w:w="1307" w:type="dxa"/>
            <w:noWrap/>
            <w:hideMark/>
          </w:tcPr>
          <w:p w14:paraId="023382B6" w14:textId="77777777" w:rsidR="00990DE3" w:rsidRPr="000F44E2" w:rsidRDefault="00990DE3" w:rsidP="00990DE3">
            <w:r w:rsidRPr="000F44E2">
              <w:t>61959510</w:t>
            </w:r>
          </w:p>
        </w:tc>
        <w:tc>
          <w:tcPr>
            <w:tcW w:w="1307" w:type="dxa"/>
            <w:noWrap/>
            <w:hideMark/>
          </w:tcPr>
          <w:p w14:paraId="0D2A3924" w14:textId="77777777" w:rsidR="00990DE3" w:rsidRPr="000F44E2" w:rsidRDefault="00990DE3" w:rsidP="00990DE3">
            <w:r w:rsidRPr="000F44E2">
              <w:t>59094107</w:t>
            </w:r>
          </w:p>
        </w:tc>
        <w:tc>
          <w:tcPr>
            <w:tcW w:w="1399" w:type="dxa"/>
            <w:noWrap/>
            <w:hideMark/>
          </w:tcPr>
          <w:p w14:paraId="27DED653" w14:textId="06A71F36" w:rsidR="00990DE3" w:rsidRPr="000F44E2" w:rsidRDefault="00990DE3" w:rsidP="00990DE3">
            <w:r w:rsidRPr="000F44E2">
              <w:t> </w:t>
            </w:r>
            <w:r w:rsidR="00F06C18">
              <w:fldChar w:fldCharType="begin"/>
            </w:r>
            <w:r w:rsidR="00F06C18">
              <w:instrText xml:space="preserve"> ADDIN EN.CITE &lt;EndNote&gt;&lt;Cite&gt;&lt;Author&gt;Benz&lt;/Author&gt;&lt;Year&gt;2014&lt;/Year&gt;&lt;RecNum&gt;184&lt;/RecNum&gt;&lt;DisplayText&gt;(9)&lt;/DisplayText&gt;&lt;record&gt;&lt;rec-number&gt;184&lt;/rec-number&gt;&lt;foreign-keys&gt;&lt;key app="EN" db-id="rset0rttzdvpvleeapzp9pvvwz0esazdsxtv" timestamp="1575497277"&gt;184&lt;/key&gt;&lt;/foreign-keys&gt;&lt;ref-type name="Journal Article"&gt;17&lt;/ref-type&gt;&lt;contributors&gt;&lt;authors&gt;&lt;author&gt;Benz, J. P.&lt;/author&gt;&lt;author&gt;Chau, B. H.&lt;/author&gt;&lt;author&gt;Zheng, D.&lt;/author&gt;&lt;author&gt;Bauer, S.&lt;/author&gt;&lt;author&gt;Glass, N. L.&lt;/author&gt;&lt;author&gt;Somerville, C. R.&lt;/author&gt;&lt;/authors&gt;&lt;/contributors&gt;&lt;auth-address&gt;Energy Biosciences Institute, University of California Berkeley, Berkeley, California, USA.&lt;/auth-address&gt;&lt;titles&gt;&lt;title&gt;A comparative systems analysis of polysaccharide-elicited responses in Neurospora crassa reveals carbon source-specific cellular adaptations&lt;/title&gt;&lt;secondary-title&gt;Mol Microbiol&lt;/secondary-title&gt;&lt;/titles&gt;&lt;periodical&gt;&lt;full-title&gt;Mol Microbiol&lt;/full-title&gt;&lt;/periodical&gt;&lt;pages&gt;275-99&lt;/pages&gt;&lt;volume&gt;91&lt;/volume&gt;&lt;number&gt;2&lt;/number&gt;&lt;edition&gt;2013/11/15&lt;/edition&gt;&lt;keywords&gt;&lt;keyword&gt;*Adaptation, Physiological&lt;/keyword&gt;&lt;keyword&gt;Arabinose/metabolism&lt;/keyword&gt;&lt;keyword&gt;Biomass&lt;/keyword&gt;&lt;keyword&gt;Carbon/*metabolism&lt;/keyword&gt;&lt;keyword&gt;Cell Wall/*metabolism&lt;/keyword&gt;&lt;keyword&gt;Cellulose/metabolism&lt;/keyword&gt;&lt;keyword&gt;Gene Expression Regulation, Fungal&lt;/keyword&gt;&lt;keyword&gt;Genes, Fungal&lt;/keyword&gt;&lt;keyword&gt;Neurospora crassa/genetics/*metabolism&lt;/keyword&gt;&lt;keyword&gt;Pectins/metabolism&lt;/keyword&gt;&lt;keyword&gt;Polysaccharides/*metabolism&lt;/keyword&gt;&lt;keyword&gt;Protein Unfolding&lt;/keyword&gt;&lt;keyword&gt;Proteomics&lt;/keyword&gt;&lt;/keywords&gt;&lt;dates&gt;&lt;year&gt;2014&lt;/year&gt;&lt;pub-dates&gt;&lt;date&gt;Jan&lt;/date&gt;&lt;/pub-dates&gt;&lt;/dates&gt;&lt;isbn&gt;1365-2958 (Electronic)&amp;#xD;0950-382X (Linking)&lt;/isbn&gt;&lt;accession-num&gt;24224966&lt;/accession-num&gt;&lt;urls&gt;&lt;related-urls&gt;&lt;url&gt;https://www.ncbi.nlm.nih.gov/pubmed/24224966&lt;/url&gt;&lt;/related-urls&gt;&lt;/urls&gt;&lt;custom2&gt;PMC3900418&lt;/custom2&gt;&lt;electronic-resource-num&gt;10.1111/mmi.12459&lt;/electronic-resource-num&gt;&lt;/record&gt;&lt;/Cite&gt;&lt;/EndNote&gt;</w:instrText>
            </w:r>
            <w:r w:rsidR="00F06C18">
              <w:fldChar w:fldCharType="separate"/>
            </w:r>
            <w:r w:rsidR="00F06C18">
              <w:rPr>
                <w:noProof/>
              </w:rPr>
              <w:t>(9)</w:t>
            </w:r>
            <w:r w:rsidR="00F06C18">
              <w:fldChar w:fldCharType="end"/>
            </w:r>
          </w:p>
        </w:tc>
      </w:tr>
      <w:tr w:rsidR="00990DE3" w:rsidRPr="000F44E2" w14:paraId="381997CA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E1848E6" w14:textId="77777777" w:rsidR="00990DE3" w:rsidRPr="000F44E2" w:rsidRDefault="00990DE3" w:rsidP="00990DE3">
            <w:r w:rsidRPr="000F44E2">
              <w:t>SRR627941</w:t>
            </w:r>
          </w:p>
        </w:tc>
        <w:tc>
          <w:tcPr>
            <w:tcW w:w="1434" w:type="dxa"/>
            <w:noWrap/>
            <w:hideMark/>
          </w:tcPr>
          <w:p w14:paraId="74B1624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5414214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34CD2F2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55454BF4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5E7FB8C3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64E00AF9" w14:textId="77777777" w:rsidR="00990DE3" w:rsidRPr="000F44E2" w:rsidRDefault="00990DE3" w:rsidP="00990DE3">
            <w:r w:rsidRPr="000F44E2">
              <w:t>Avicel 4h</w:t>
            </w:r>
          </w:p>
        </w:tc>
        <w:tc>
          <w:tcPr>
            <w:tcW w:w="1307" w:type="dxa"/>
            <w:noWrap/>
            <w:hideMark/>
          </w:tcPr>
          <w:p w14:paraId="0211CF26" w14:textId="77777777" w:rsidR="00990DE3" w:rsidRPr="000F44E2" w:rsidRDefault="00990DE3" w:rsidP="00990DE3">
            <w:r w:rsidRPr="000F44E2">
              <w:t>67436198</w:t>
            </w:r>
          </w:p>
        </w:tc>
        <w:tc>
          <w:tcPr>
            <w:tcW w:w="1307" w:type="dxa"/>
            <w:noWrap/>
            <w:hideMark/>
          </w:tcPr>
          <w:p w14:paraId="00448C5F" w14:textId="77777777" w:rsidR="00990DE3" w:rsidRPr="000F44E2" w:rsidRDefault="00990DE3" w:rsidP="00990DE3">
            <w:r w:rsidRPr="000F44E2">
              <w:t>63365999</w:t>
            </w:r>
          </w:p>
        </w:tc>
        <w:tc>
          <w:tcPr>
            <w:tcW w:w="1399" w:type="dxa"/>
            <w:noWrap/>
            <w:hideMark/>
          </w:tcPr>
          <w:p w14:paraId="60C9C864" w14:textId="54651E5A" w:rsidR="00990DE3" w:rsidRPr="000F44E2" w:rsidRDefault="00990DE3" w:rsidP="00990DE3">
            <w:r w:rsidRPr="000F44E2">
              <w:t> </w:t>
            </w:r>
            <w:r w:rsidR="00F06C18">
              <w:fldChar w:fldCharType="begin"/>
            </w:r>
            <w:r w:rsidR="00F06C18">
              <w:instrText xml:space="preserve"> ADDIN EN.CITE &lt;EndNote&gt;&lt;Cite&gt;&lt;Author&gt;Benz&lt;/Author&gt;&lt;Year&gt;2014&lt;/Year&gt;&lt;RecNum&gt;184&lt;/RecNum&gt;&lt;DisplayText&gt;(9)&lt;/DisplayText&gt;&lt;record&gt;&lt;rec-number&gt;184&lt;/rec-number&gt;&lt;foreign-keys&gt;&lt;key app="EN" db-id="rset0rttzdvpvleeapzp9pvvwz0esazdsxtv" timestamp="1575497277"&gt;184&lt;/key&gt;&lt;/foreign-keys&gt;&lt;ref-type name="Journal Article"&gt;17&lt;/ref-type&gt;&lt;contributors&gt;&lt;authors&gt;&lt;author&gt;Benz, J. P.&lt;/author&gt;&lt;author&gt;Chau, B. H.&lt;/author&gt;&lt;author&gt;Zheng, D.&lt;/author&gt;&lt;author&gt;Bauer, S.&lt;/author&gt;&lt;author&gt;Glass, N. L.&lt;/author&gt;&lt;author&gt;Somerville, C. R.&lt;/author&gt;&lt;/authors&gt;&lt;/contributors&gt;&lt;auth-address&gt;Energy Biosciences Institute, University of California Berkeley, Berkeley, California, USA.&lt;/auth-address&gt;&lt;titles&gt;&lt;title&gt;A comparative systems analysis of polysaccharide-elicited responses in Neurospora crassa reveals carbon source-specific cellular adaptations&lt;/title&gt;&lt;secondary-title&gt;Mol Microbiol&lt;/secondary-title&gt;&lt;/titles&gt;&lt;periodical&gt;&lt;full-title&gt;Mol Microbiol&lt;/full-title&gt;&lt;/periodical&gt;&lt;pages&gt;275-99&lt;/pages&gt;&lt;volume&gt;91&lt;/volume&gt;&lt;number&gt;2&lt;/number&gt;&lt;edition&gt;2013/11/15&lt;/edition&gt;&lt;keywords&gt;&lt;keyword&gt;*Adaptation, Physiological&lt;/keyword&gt;&lt;keyword&gt;Arabinose/metabolism&lt;/keyword&gt;&lt;keyword&gt;Biomass&lt;/keyword&gt;&lt;keyword&gt;Carbon/*metabolism&lt;/keyword&gt;&lt;keyword&gt;Cell Wall/*metabolism&lt;/keyword&gt;&lt;keyword&gt;Cellulose/metabolism&lt;/keyword&gt;&lt;keyword&gt;Gene Expression Regulation, Fungal&lt;/keyword&gt;&lt;keyword&gt;Genes, Fungal&lt;/keyword&gt;&lt;keyword&gt;Neurospora crassa/genetics/*metabolism&lt;/keyword&gt;&lt;keyword&gt;Pectins/metabolism&lt;/keyword&gt;&lt;keyword&gt;Polysaccharides/*metabolism&lt;/keyword&gt;&lt;keyword&gt;Protein Unfolding&lt;/keyword&gt;&lt;keyword&gt;Proteomics&lt;/keyword&gt;&lt;/keywords&gt;&lt;dates&gt;&lt;year&gt;2014&lt;/year&gt;&lt;pub-dates&gt;&lt;date&gt;Jan&lt;/date&gt;&lt;/pub-dates&gt;&lt;/dates&gt;&lt;isbn&gt;1365-2958 (Electronic)&amp;#xD;0950-382X (Linking)&lt;/isbn&gt;&lt;accession-num&gt;24224966&lt;/accession-num&gt;&lt;urls&gt;&lt;related-urls&gt;&lt;url&gt;https://www.ncbi.nlm.nih.gov/pubmed/24224966&lt;/url&gt;&lt;/related-urls&gt;&lt;/urls&gt;&lt;custom2&gt;PMC3900418&lt;/custom2&gt;&lt;electronic-resource-num&gt;10.1111/mmi.12459&lt;/electronic-resource-num&gt;&lt;/record&gt;&lt;/Cite&gt;&lt;/EndNote&gt;</w:instrText>
            </w:r>
            <w:r w:rsidR="00F06C18">
              <w:fldChar w:fldCharType="separate"/>
            </w:r>
            <w:r w:rsidR="00F06C18">
              <w:rPr>
                <w:noProof/>
              </w:rPr>
              <w:t>(9)</w:t>
            </w:r>
            <w:r w:rsidR="00F06C18">
              <w:fldChar w:fldCharType="end"/>
            </w:r>
          </w:p>
        </w:tc>
      </w:tr>
      <w:tr w:rsidR="00990DE3" w:rsidRPr="000F44E2" w14:paraId="7D61EA84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8E0E671" w14:textId="77777777" w:rsidR="00990DE3" w:rsidRPr="000F44E2" w:rsidRDefault="00990DE3" w:rsidP="00990DE3">
            <w:r w:rsidRPr="000F44E2">
              <w:t>SRR627940</w:t>
            </w:r>
          </w:p>
        </w:tc>
        <w:tc>
          <w:tcPr>
            <w:tcW w:w="1434" w:type="dxa"/>
            <w:noWrap/>
            <w:hideMark/>
          </w:tcPr>
          <w:p w14:paraId="76F5508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C1EE57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856F143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0A724CB1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5DF4E25D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169CEF3E" w14:textId="77777777" w:rsidR="00990DE3" w:rsidRPr="000F44E2" w:rsidRDefault="00990DE3" w:rsidP="00990DE3">
            <w:r w:rsidRPr="000F44E2">
              <w:t>Avicel 4h</w:t>
            </w:r>
          </w:p>
        </w:tc>
        <w:tc>
          <w:tcPr>
            <w:tcW w:w="1307" w:type="dxa"/>
            <w:noWrap/>
            <w:hideMark/>
          </w:tcPr>
          <w:p w14:paraId="1D92CEC1" w14:textId="77777777" w:rsidR="00990DE3" w:rsidRPr="000F44E2" w:rsidRDefault="00990DE3" w:rsidP="00990DE3">
            <w:r w:rsidRPr="000F44E2">
              <w:t>14246506</w:t>
            </w:r>
          </w:p>
        </w:tc>
        <w:tc>
          <w:tcPr>
            <w:tcW w:w="1307" w:type="dxa"/>
            <w:noWrap/>
            <w:hideMark/>
          </w:tcPr>
          <w:p w14:paraId="2412828E" w14:textId="77777777" w:rsidR="00990DE3" w:rsidRPr="000F44E2" w:rsidRDefault="00990DE3" w:rsidP="00990DE3">
            <w:r w:rsidRPr="000F44E2">
              <w:t>13675648</w:t>
            </w:r>
          </w:p>
        </w:tc>
        <w:tc>
          <w:tcPr>
            <w:tcW w:w="1399" w:type="dxa"/>
            <w:noWrap/>
            <w:hideMark/>
          </w:tcPr>
          <w:p w14:paraId="75273D27" w14:textId="464A4454" w:rsidR="00990DE3" w:rsidRPr="000F44E2" w:rsidRDefault="00990DE3" w:rsidP="00990DE3">
            <w:r w:rsidRPr="000F44E2">
              <w:t> </w:t>
            </w:r>
            <w:r w:rsidR="00F06C18">
              <w:fldChar w:fldCharType="begin"/>
            </w:r>
            <w:r w:rsidR="00F06C18">
              <w:instrText xml:space="preserve"> ADDIN EN.CITE &lt;EndNote&gt;&lt;Cite&gt;&lt;Author&gt;Benz&lt;/Author&gt;&lt;Year&gt;2014&lt;/Year&gt;&lt;RecNum&gt;184&lt;/RecNum&gt;&lt;DisplayText&gt;(9)&lt;/DisplayText&gt;&lt;record&gt;&lt;rec-number&gt;184&lt;/rec-number&gt;&lt;foreign-keys&gt;&lt;key app="EN" db-id="rset0rttzdvpvleeapzp9pvvwz0esazdsxtv" timestamp="1575497277"&gt;184&lt;/key&gt;&lt;/foreign-keys&gt;&lt;ref-type name="Journal Article"&gt;17&lt;/ref-type&gt;&lt;contributors&gt;&lt;authors&gt;&lt;author&gt;Benz, J. P.&lt;/author&gt;&lt;author&gt;Chau, B. H.&lt;/author&gt;&lt;author&gt;Zheng, D.&lt;/author&gt;&lt;author&gt;Bauer, S.&lt;/author&gt;&lt;author&gt;Glass, N. L.&lt;/author&gt;&lt;author&gt;Somerville, C. R.&lt;/author&gt;&lt;/authors&gt;&lt;/contributors&gt;&lt;auth-address&gt;Energy Biosciences Institute, University of California Berkeley, Berkeley, California, USA.&lt;/auth-address&gt;&lt;titles&gt;&lt;title&gt;A comparative systems analysis of polysaccharide-elicited responses in Neurospora crassa reveals carbon source-specific cellular adaptations&lt;/title&gt;&lt;secondary-title&gt;Mol Microbiol&lt;/secondary-title&gt;&lt;/titles&gt;&lt;periodical&gt;&lt;full-title&gt;Mol Microbiol&lt;/full-title&gt;&lt;/periodical&gt;&lt;pages&gt;275-99&lt;/pages&gt;&lt;volume&gt;91&lt;/volume&gt;&lt;number&gt;2&lt;/number&gt;&lt;edition&gt;2013/11/15&lt;/edition&gt;&lt;keywords&gt;&lt;keyword&gt;*Adaptation, Physiological&lt;/keyword&gt;&lt;keyword&gt;Arabinose/metabolism&lt;/keyword&gt;&lt;keyword&gt;Biomass&lt;/keyword&gt;&lt;keyword&gt;Carbon/*metabolism&lt;/keyword&gt;&lt;keyword&gt;Cell Wall/*metabolism&lt;/keyword&gt;&lt;keyword&gt;Cellulose/metabolism&lt;/keyword&gt;&lt;keyword&gt;Gene Expression Regulation, Fungal&lt;/keyword&gt;&lt;keyword&gt;Genes, Fungal&lt;/keyword&gt;&lt;keyword&gt;Neurospora crassa/genetics/*metabolism&lt;/keyword&gt;&lt;keyword&gt;Pectins/metabolism&lt;/keyword&gt;&lt;keyword&gt;Polysaccharides/*metabolism&lt;/keyword&gt;&lt;keyword&gt;Protein Unfolding&lt;/keyword&gt;&lt;keyword&gt;Proteomics&lt;/keyword&gt;&lt;/keywords&gt;&lt;dates&gt;&lt;year&gt;2014&lt;/year&gt;&lt;pub-dates&gt;&lt;date&gt;Jan&lt;/date&gt;&lt;/pub-dates&gt;&lt;/dates&gt;&lt;isbn&gt;1365-2958 (Electronic)&amp;#xD;0950-382X (Linking)&lt;/isbn&gt;&lt;accession-num&gt;24224966&lt;/accession-num&gt;&lt;urls&gt;&lt;related-urls&gt;&lt;url&gt;https://www.ncbi.nlm.nih.gov/pubmed/24224966&lt;/url&gt;&lt;/related-urls&gt;&lt;/urls&gt;&lt;custom2&gt;PMC3900418&lt;/custom2&gt;&lt;electronic-resource-num&gt;10.1111/mmi.12459&lt;/electronic-resource-num&gt;&lt;/record&gt;&lt;/Cite&gt;&lt;/EndNote&gt;</w:instrText>
            </w:r>
            <w:r w:rsidR="00F06C18">
              <w:fldChar w:fldCharType="separate"/>
            </w:r>
            <w:r w:rsidR="00F06C18">
              <w:rPr>
                <w:noProof/>
              </w:rPr>
              <w:t>(9)</w:t>
            </w:r>
            <w:r w:rsidR="00F06C18">
              <w:fldChar w:fldCharType="end"/>
            </w:r>
          </w:p>
        </w:tc>
      </w:tr>
      <w:tr w:rsidR="00990DE3" w:rsidRPr="000F44E2" w14:paraId="60FF7FCD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06EB2C7" w14:textId="77777777" w:rsidR="00990DE3" w:rsidRPr="000F44E2" w:rsidRDefault="00990DE3" w:rsidP="00990DE3">
            <w:r w:rsidRPr="000F44E2">
              <w:t>SRR627939</w:t>
            </w:r>
          </w:p>
        </w:tc>
        <w:tc>
          <w:tcPr>
            <w:tcW w:w="1434" w:type="dxa"/>
            <w:noWrap/>
            <w:hideMark/>
          </w:tcPr>
          <w:p w14:paraId="21CD5AA1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5E1AA04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E831902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663466E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6991C898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18C958DF" w14:textId="77777777" w:rsidR="00990DE3" w:rsidRPr="000F44E2" w:rsidRDefault="00990DE3" w:rsidP="00990DE3">
            <w:proofErr w:type="spellStart"/>
            <w:r w:rsidRPr="000F44E2">
              <w:t>Xylan</w:t>
            </w:r>
            <w:proofErr w:type="spellEnd"/>
            <w:r w:rsidRPr="000F44E2">
              <w:t xml:space="preserve"> 4h</w:t>
            </w:r>
          </w:p>
        </w:tc>
        <w:tc>
          <w:tcPr>
            <w:tcW w:w="1307" w:type="dxa"/>
            <w:noWrap/>
            <w:hideMark/>
          </w:tcPr>
          <w:p w14:paraId="7F631AD4" w14:textId="77777777" w:rsidR="00990DE3" w:rsidRPr="000F44E2" w:rsidRDefault="00990DE3" w:rsidP="00990DE3">
            <w:r w:rsidRPr="000F44E2">
              <w:t>12374054</w:t>
            </w:r>
          </w:p>
        </w:tc>
        <w:tc>
          <w:tcPr>
            <w:tcW w:w="1307" w:type="dxa"/>
            <w:noWrap/>
            <w:hideMark/>
          </w:tcPr>
          <w:p w14:paraId="18094395" w14:textId="77777777" w:rsidR="00990DE3" w:rsidRPr="000F44E2" w:rsidRDefault="00990DE3" w:rsidP="00990DE3">
            <w:r w:rsidRPr="000F44E2">
              <w:t>11561077</w:t>
            </w:r>
          </w:p>
        </w:tc>
        <w:tc>
          <w:tcPr>
            <w:tcW w:w="1399" w:type="dxa"/>
            <w:noWrap/>
            <w:hideMark/>
          </w:tcPr>
          <w:p w14:paraId="36727BAD" w14:textId="2A2C17FE" w:rsidR="00990DE3" w:rsidRPr="000F44E2" w:rsidRDefault="00990DE3" w:rsidP="00990DE3">
            <w:r w:rsidRPr="000F44E2">
              <w:t> </w:t>
            </w:r>
            <w:r w:rsidR="00F06C18">
              <w:fldChar w:fldCharType="begin"/>
            </w:r>
            <w:r w:rsidR="00F06C18">
              <w:instrText xml:space="preserve"> ADDIN EN.CITE &lt;EndNote&gt;&lt;Cite&gt;&lt;Author&gt;Benz&lt;/Author&gt;&lt;Year&gt;2014&lt;/Year&gt;&lt;RecNum&gt;184&lt;/RecNum&gt;&lt;DisplayText&gt;(9)&lt;/DisplayText&gt;&lt;record&gt;&lt;rec-number&gt;184&lt;/rec-number&gt;&lt;foreign-keys&gt;&lt;key app="EN" db-id="rset0rttzdvpvleeapzp9pvvwz0esazdsxtv" timestamp="1575497277"&gt;184&lt;/key&gt;&lt;/foreign-keys&gt;&lt;ref-type name="Journal Article"&gt;17&lt;/ref-type&gt;&lt;contributors&gt;&lt;authors&gt;&lt;author&gt;Benz, J. P.&lt;/author&gt;&lt;author&gt;Chau, B. H.&lt;/author&gt;&lt;author&gt;Zheng, D.&lt;/author&gt;&lt;author&gt;Bauer, S.&lt;/author&gt;&lt;author&gt;Glass, N. L.&lt;/author&gt;&lt;author&gt;Somerville, C. R.&lt;/author&gt;&lt;/authors&gt;&lt;/contributors&gt;&lt;auth-address&gt;Energy Biosciences Institute, University of California Berkeley, Berkeley, California, USA.&lt;/auth-address&gt;&lt;titles&gt;&lt;title&gt;A comparative systems analysis of polysaccharide-elicited responses in Neurospora crassa reveals carbon source-specific cellular adaptations&lt;/title&gt;&lt;secondary-title&gt;Mol Microbiol&lt;/secondary-title&gt;&lt;/titles&gt;&lt;periodical&gt;&lt;full-title&gt;Mol Microbiol&lt;/full-title&gt;&lt;/periodical&gt;&lt;pages&gt;275-99&lt;/pages&gt;&lt;volume&gt;91&lt;/volume&gt;&lt;number&gt;2&lt;/number&gt;&lt;edition&gt;2013/11/15&lt;/edition&gt;&lt;keywords&gt;&lt;keyword&gt;*Adaptation, Physiological&lt;/keyword&gt;&lt;keyword&gt;Arabinose/metabolism&lt;/keyword&gt;&lt;keyword&gt;Biomass&lt;/keyword&gt;&lt;keyword&gt;Carbon/*metabolism&lt;/keyword&gt;&lt;keyword&gt;Cell Wall/*metabolism&lt;/keyword&gt;&lt;keyword&gt;Cellulose/metabolism&lt;/keyword&gt;&lt;keyword&gt;Gene Expression Regulation, Fungal&lt;/keyword&gt;&lt;keyword&gt;Genes, Fungal&lt;/keyword&gt;&lt;keyword&gt;Neurospora crassa/genetics/*metabolism&lt;/keyword&gt;&lt;keyword&gt;Pectins/metabolism&lt;/keyword&gt;&lt;keyword&gt;Polysaccharides/*metabolism&lt;/keyword&gt;&lt;keyword&gt;Protein Unfolding&lt;/keyword&gt;&lt;keyword&gt;Proteomics&lt;/keyword&gt;&lt;/keywords&gt;&lt;dates&gt;&lt;year&gt;2014&lt;/year&gt;&lt;pub-dates&gt;&lt;date&gt;Jan&lt;/date&gt;&lt;/pub-dates&gt;&lt;/dates&gt;&lt;isbn&gt;1365-2958 (Electronic)&amp;#xD;0950-382X (Linking)&lt;/isbn&gt;&lt;accession-num&gt;24224966&lt;/accession-num&gt;&lt;urls&gt;&lt;related-urls&gt;&lt;url&gt;https://www.ncbi.nlm.nih.gov/pubmed/24224966&lt;/url&gt;&lt;/related-urls&gt;&lt;/urls&gt;&lt;custom2&gt;PMC3900418&lt;/custom2&gt;&lt;electronic-resource-num&gt;10.1111/mmi.12459&lt;/electronic-resource-num&gt;&lt;/record&gt;&lt;/Cite&gt;&lt;/EndNote&gt;</w:instrText>
            </w:r>
            <w:r w:rsidR="00F06C18">
              <w:fldChar w:fldCharType="separate"/>
            </w:r>
            <w:r w:rsidR="00F06C18">
              <w:rPr>
                <w:noProof/>
              </w:rPr>
              <w:t>(9)</w:t>
            </w:r>
            <w:r w:rsidR="00F06C18">
              <w:fldChar w:fldCharType="end"/>
            </w:r>
          </w:p>
        </w:tc>
      </w:tr>
      <w:tr w:rsidR="00990DE3" w:rsidRPr="000F44E2" w14:paraId="3B0F349E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4D6C126" w14:textId="77777777" w:rsidR="00990DE3" w:rsidRPr="000F44E2" w:rsidRDefault="00990DE3" w:rsidP="00990DE3">
            <w:r w:rsidRPr="000F44E2">
              <w:t>SRR627938</w:t>
            </w:r>
          </w:p>
        </w:tc>
        <w:tc>
          <w:tcPr>
            <w:tcW w:w="1434" w:type="dxa"/>
            <w:noWrap/>
            <w:hideMark/>
          </w:tcPr>
          <w:p w14:paraId="7DBCBB4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C6A536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60EC647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1FD9512F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6F0C452C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4C6A5AA" w14:textId="77777777" w:rsidR="00990DE3" w:rsidRPr="000F44E2" w:rsidRDefault="00990DE3" w:rsidP="00990DE3">
            <w:r w:rsidRPr="000F44E2">
              <w:t>Orange Peel Powder 4h</w:t>
            </w:r>
          </w:p>
        </w:tc>
        <w:tc>
          <w:tcPr>
            <w:tcW w:w="1307" w:type="dxa"/>
            <w:noWrap/>
            <w:hideMark/>
          </w:tcPr>
          <w:p w14:paraId="13CE4E31" w14:textId="77777777" w:rsidR="00990DE3" w:rsidRPr="000F44E2" w:rsidRDefault="00990DE3" w:rsidP="00990DE3">
            <w:r w:rsidRPr="000F44E2">
              <w:t>150008421</w:t>
            </w:r>
          </w:p>
        </w:tc>
        <w:tc>
          <w:tcPr>
            <w:tcW w:w="1307" w:type="dxa"/>
            <w:noWrap/>
            <w:hideMark/>
          </w:tcPr>
          <w:p w14:paraId="6C9A62B3" w14:textId="77777777" w:rsidR="00990DE3" w:rsidRPr="000F44E2" w:rsidRDefault="00990DE3" w:rsidP="00990DE3">
            <w:r w:rsidRPr="000F44E2">
              <w:t>141772267</w:t>
            </w:r>
          </w:p>
        </w:tc>
        <w:tc>
          <w:tcPr>
            <w:tcW w:w="1399" w:type="dxa"/>
            <w:noWrap/>
            <w:hideMark/>
          </w:tcPr>
          <w:p w14:paraId="79C95001" w14:textId="78A13E11" w:rsidR="00990DE3" w:rsidRPr="000F44E2" w:rsidRDefault="00990DE3" w:rsidP="00990DE3">
            <w:r w:rsidRPr="000F44E2">
              <w:t> </w:t>
            </w:r>
            <w:r w:rsidR="00F06C18">
              <w:fldChar w:fldCharType="begin"/>
            </w:r>
            <w:r w:rsidR="00F06C18">
              <w:instrText xml:space="preserve"> ADDIN EN.CITE &lt;EndNote&gt;&lt;Cite&gt;&lt;Author&gt;Benz&lt;/Author&gt;&lt;Year&gt;2014&lt;/Year&gt;&lt;RecNum&gt;184&lt;/RecNum&gt;&lt;DisplayText&gt;(9)&lt;/DisplayText&gt;&lt;record&gt;&lt;rec-number&gt;184&lt;/rec-number&gt;&lt;foreign-keys&gt;&lt;key app="EN" db-id="rset0rttzdvpvleeapzp9pvvwz0esazdsxtv" timestamp="1575497277"&gt;184&lt;/key&gt;&lt;/foreign-keys&gt;&lt;ref-type name="Journal Article"&gt;17&lt;/ref-type&gt;&lt;contributors&gt;&lt;authors&gt;&lt;author&gt;Benz, J. P.&lt;/author&gt;&lt;author&gt;Chau, B. H.&lt;/author&gt;&lt;author&gt;Zheng, D.&lt;/author&gt;&lt;author&gt;Bauer, S.&lt;/author&gt;&lt;author&gt;Glass, N. L.&lt;/author&gt;&lt;author&gt;Somerville, C. R.&lt;/author&gt;&lt;/authors&gt;&lt;/contributors&gt;&lt;auth-address&gt;Energy Biosciences Institute, University of California Berkeley, Berkeley, California, USA.&lt;/auth-address&gt;&lt;titles&gt;&lt;title&gt;A comparative systems analysis of polysaccharide-elicited responses in Neurospora crassa reveals carbon source-specific cellular adaptations&lt;/title&gt;&lt;secondary-title&gt;Mol Microbiol&lt;/secondary-title&gt;&lt;/titles&gt;&lt;periodical&gt;&lt;full-title&gt;Mol Microbiol&lt;/full-title&gt;&lt;/periodical&gt;&lt;pages&gt;275-99&lt;/pages&gt;&lt;volume&gt;91&lt;/volume&gt;&lt;number&gt;2&lt;/number&gt;&lt;edition&gt;2013/11/15&lt;/edition&gt;&lt;keywords&gt;&lt;keyword&gt;*Adaptation, Physiological&lt;/keyword&gt;&lt;keyword&gt;Arabinose/metabolism&lt;/keyword&gt;&lt;keyword&gt;Biomass&lt;/keyword&gt;&lt;keyword&gt;Carbon/*metabolism&lt;/keyword&gt;&lt;keyword&gt;Cell Wall/*metabolism&lt;/keyword&gt;&lt;keyword&gt;Cellulose/metabolism&lt;/keyword&gt;&lt;keyword&gt;Gene Expression Regulation, Fungal&lt;/keyword&gt;&lt;keyword&gt;Genes, Fungal&lt;/keyword&gt;&lt;keyword&gt;Neurospora crassa/genetics/*metabolism&lt;/keyword&gt;&lt;keyword&gt;Pectins/metabolism&lt;/keyword&gt;&lt;keyword&gt;Polysaccharides/*metabolism&lt;/keyword&gt;&lt;keyword&gt;Protein Unfolding&lt;/keyword&gt;&lt;keyword&gt;Proteomics&lt;/keyword&gt;&lt;/keywords&gt;&lt;dates&gt;&lt;year&gt;2014&lt;/year&gt;&lt;pub-dates&gt;&lt;date&gt;Jan&lt;/date&gt;&lt;/pub-dates&gt;&lt;/dates&gt;&lt;isbn&gt;1365-2958 (Electronic)&amp;#xD;0950-382X (Linking)&lt;/isbn&gt;&lt;accession-num&gt;24224966&lt;/accession-num&gt;&lt;urls&gt;&lt;related-urls&gt;&lt;url&gt;https://www.ncbi.nlm.nih.gov/pubmed/24224966&lt;/url&gt;&lt;/related-urls&gt;&lt;/urls&gt;&lt;custom2&gt;PMC3900418&lt;/custom2&gt;&lt;electronic-resource-num&gt;10.1111/mmi.12459&lt;/electronic-resource-num&gt;&lt;/record&gt;&lt;/Cite&gt;&lt;/EndNote&gt;</w:instrText>
            </w:r>
            <w:r w:rsidR="00F06C18">
              <w:fldChar w:fldCharType="separate"/>
            </w:r>
            <w:r w:rsidR="00F06C18">
              <w:rPr>
                <w:noProof/>
              </w:rPr>
              <w:t>(9)</w:t>
            </w:r>
            <w:r w:rsidR="00F06C18">
              <w:fldChar w:fldCharType="end"/>
            </w:r>
          </w:p>
        </w:tc>
      </w:tr>
      <w:tr w:rsidR="00990DE3" w:rsidRPr="000F44E2" w14:paraId="21C3D71E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1626DC9" w14:textId="77777777" w:rsidR="00990DE3" w:rsidRPr="000F44E2" w:rsidRDefault="00990DE3" w:rsidP="00990DE3">
            <w:r w:rsidRPr="000F44E2">
              <w:t>SRR627937</w:t>
            </w:r>
          </w:p>
        </w:tc>
        <w:tc>
          <w:tcPr>
            <w:tcW w:w="1434" w:type="dxa"/>
            <w:noWrap/>
            <w:hideMark/>
          </w:tcPr>
          <w:p w14:paraId="481A906F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E23D90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04AA2B1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A50010B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7A44EB4B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103A4D7" w14:textId="77777777" w:rsidR="00990DE3" w:rsidRPr="000F44E2" w:rsidRDefault="00990DE3" w:rsidP="00990DE3">
            <w:r w:rsidRPr="000F44E2">
              <w:t>Orange Peel Powder 4h</w:t>
            </w:r>
          </w:p>
        </w:tc>
        <w:tc>
          <w:tcPr>
            <w:tcW w:w="1307" w:type="dxa"/>
            <w:noWrap/>
            <w:hideMark/>
          </w:tcPr>
          <w:p w14:paraId="43D7AB0A" w14:textId="77777777" w:rsidR="00990DE3" w:rsidRPr="000F44E2" w:rsidRDefault="00990DE3" w:rsidP="00990DE3">
            <w:r w:rsidRPr="000F44E2">
              <w:t>153619422</w:t>
            </w:r>
          </w:p>
        </w:tc>
        <w:tc>
          <w:tcPr>
            <w:tcW w:w="1307" w:type="dxa"/>
            <w:noWrap/>
            <w:hideMark/>
          </w:tcPr>
          <w:p w14:paraId="43C97DCB" w14:textId="77777777" w:rsidR="00990DE3" w:rsidRPr="000F44E2" w:rsidRDefault="00990DE3" w:rsidP="00990DE3">
            <w:r w:rsidRPr="000F44E2">
              <w:t>144815067</w:t>
            </w:r>
          </w:p>
        </w:tc>
        <w:tc>
          <w:tcPr>
            <w:tcW w:w="1399" w:type="dxa"/>
            <w:noWrap/>
            <w:hideMark/>
          </w:tcPr>
          <w:p w14:paraId="23EBA273" w14:textId="5CD7075D" w:rsidR="00990DE3" w:rsidRPr="000F44E2" w:rsidRDefault="00990DE3" w:rsidP="00990DE3">
            <w:r w:rsidRPr="000F44E2">
              <w:t> </w:t>
            </w:r>
            <w:r w:rsidR="00F06C18">
              <w:fldChar w:fldCharType="begin"/>
            </w:r>
            <w:r w:rsidR="00F06C18">
              <w:instrText xml:space="preserve"> ADDIN EN.CITE &lt;EndNote&gt;&lt;Cite&gt;&lt;Author&gt;Benz&lt;/Author&gt;&lt;Year&gt;2014&lt;/Year&gt;&lt;RecNum&gt;184&lt;/RecNum&gt;&lt;DisplayText&gt;(9)&lt;/DisplayText&gt;&lt;record&gt;&lt;rec-number&gt;184&lt;/rec-number&gt;&lt;foreign-keys&gt;&lt;key app="EN" db-id="rset0rttzdvpvleeapzp9pvvwz0esazdsxtv" timestamp="1575497277"&gt;184&lt;/key&gt;&lt;/foreign-keys&gt;&lt;ref-type name="Journal Article"&gt;17&lt;/ref-type&gt;&lt;contributors&gt;&lt;authors&gt;&lt;author&gt;Benz, J. P.&lt;/author&gt;&lt;author&gt;Chau, B. H.&lt;/author&gt;&lt;author&gt;Zheng, D.&lt;/author&gt;&lt;author&gt;Bauer, S.&lt;/author&gt;&lt;author&gt;Glass, N. L.&lt;/author&gt;&lt;author&gt;Somerville, C. R.&lt;/author&gt;&lt;/authors&gt;&lt;/contributors&gt;&lt;auth-address&gt;Energy Biosciences Institute, University of California Berkeley, Berkeley, California, USA.&lt;/auth-address&gt;&lt;titles&gt;&lt;title&gt;A comparative systems analysis of polysaccharide-elicited responses in Neurospora crassa reveals carbon source-specific cellular adaptations&lt;/title&gt;&lt;secondary-title&gt;Mol Microbiol&lt;/secondary-title&gt;&lt;/titles&gt;&lt;periodical&gt;&lt;full-title&gt;Mol Microbiol&lt;/full-title&gt;&lt;/periodical&gt;&lt;pages&gt;275-99&lt;/pages&gt;&lt;volume&gt;91&lt;/volume&gt;&lt;number&gt;2&lt;/number&gt;&lt;edition&gt;2013/11/15&lt;/edition&gt;&lt;keywords&gt;&lt;keyword&gt;*Adaptation, Physiological&lt;/keyword&gt;&lt;keyword&gt;Arabinose/metabolism&lt;/keyword&gt;&lt;keyword&gt;Biomass&lt;/keyword&gt;&lt;keyword&gt;Carbon/*metabolism&lt;/keyword&gt;&lt;keyword&gt;Cell Wall/*metabolism&lt;/keyword&gt;&lt;keyword&gt;Cellulose/metabolism&lt;/keyword&gt;&lt;keyword&gt;Gene Expression Regulation, Fungal&lt;/keyword&gt;&lt;keyword&gt;Genes, Fungal&lt;/keyword&gt;&lt;keyword&gt;Neurospora crassa/genetics/*metabolism&lt;/keyword&gt;&lt;keyword&gt;Pectins/metabolism&lt;/keyword&gt;&lt;keyword&gt;Polysaccharides/*metabolism&lt;/keyword&gt;&lt;keyword&gt;Protein Unfolding&lt;/keyword&gt;&lt;keyword&gt;Proteomics&lt;/keyword&gt;&lt;/keywords&gt;&lt;dates&gt;&lt;year&gt;2014&lt;/year&gt;&lt;pub-dates&gt;&lt;date&gt;Jan&lt;/date&gt;&lt;/pub-dates&gt;&lt;/dates&gt;&lt;isbn&gt;1365-2958 (Electronic)&amp;#xD;0950-382X (Linking)&lt;/isbn&gt;&lt;accession-num&gt;24224966&lt;/accession-num&gt;&lt;urls&gt;&lt;related-urls&gt;&lt;url&gt;https://www.ncbi.nlm.nih.gov/pubmed/24224966&lt;/url&gt;&lt;/related-urls&gt;&lt;/urls&gt;&lt;custom2&gt;PMC3900418&lt;/custom2&gt;&lt;electronic-resource-num&gt;10.1111/mmi.12459&lt;/electronic-resource-num&gt;&lt;/record&gt;&lt;/Cite&gt;&lt;/EndNote&gt;</w:instrText>
            </w:r>
            <w:r w:rsidR="00F06C18">
              <w:fldChar w:fldCharType="separate"/>
            </w:r>
            <w:r w:rsidR="00F06C18">
              <w:rPr>
                <w:noProof/>
              </w:rPr>
              <w:t>(9)</w:t>
            </w:r>
            <w:r w:rsidR="00F06C18">
              <w:fldChar w:fldCharType="end"/>
            </w:r>
          </w:p>
        </w:tc>
      </w:tr>
      <w:tr w:rsidR="00990DE3" w:rsidRPr="000F44E2" w14:paraId="5D9353AA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1205C5B" w14:textId="77777777" w:rsidR="00990DE3" w:rsidRPr="000F44E2" w:rsidRDefault="00990DE3" w:rsidP="00990DE3">
            <w:r w:rsidRPr="000F44E2">
              <w:t>SRR627936</w:t>
            </w:r>
          </w:p>
        </w:tc>
        <w:tc>
          <w:tcPr>
            <w:tcW w:w="1434" w:type="dxa"/>
            <w:noWrap/>
            <w:hideMark/>
          </w:tcPr>
          <w:p w14:paraId="018413B0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2F3E78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20626C6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10A3B1E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608AC8C9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745AD85" w14:textId="77777777" w:rsidR="00990DE3" w:rsidRPr="000F44E2" w:rsidRDefault="00990DE3" w:rsidP="00990DE3">
            <w:r w:rsidRPr="000F44E2">
              <w:t>Pectin 4h</w:t>
            </w:r>
          </w:p>
        </w:tc>
        <w:tc>
          <w:tcPr>
            <w:tcW w:w="1307" w:type="dxa"/>
            <w:noWrap/>
            <w:hideMark/>
          </w:tcPr>
          <w:p w14:paraId="571EB3BD" w14:textId="77777777" w:rsidR="00990DE3" w:rsidRPr="000F44E2" w:rsidRDefault="00990DE3" w:rsidP="00990DE3">
            <w:r w:rsidRPr="000F44E2">
              <w:t>143287245</w:t>
            </w:r>
          </w:p>
        </w:tc>
        <w:tc>
          <w:tcPr>
            <w:tcW w:w="1307" w:type="dxa"/>
            <w:noWrap/>
            <w:hideMark/>
          </w:tcPr>
          <w:p w14:paraId="4FE22D21" w14:textId="77777777" w:rsidR="00990DE3" w:rsidRPr="000F44E2" w:rsidRDefault="00990DE3" w:rsidP="00990DE3">
            <w:r w:rsidRPr="000F44E2">
              <w:t>138072441</w:t>
            </w:r>
          </w:p>
        </w:tc>
        <w:tc>
          <w:tcPr>
            <w:tcW w:w="1399" w:type="dxa"/>
            <w:noWrap/>
            <w:hideMark/>
          </w:tcPr>
          <w:p w14:paraId="32EA322A" w14:textId="404257EC" w:rsidR="00990DE3" w:rsidRPr="000F44E2" w:rsidRDefault="00990DE3" w:rsidP="00990DE3">
            <w:r w:rsidRPr="000F44E2">
              <w:t> </w:t>
            </w:r>
            <w:r w:rsidR="00F06C18">
              <w:fldChar w:fldCharType="begin"/>
            </w:r>
            <w:r w:rsidR="00F06C18">
              <w:instrText xml:space="preserve"> ADDIN EN.CITE &lt;EndNote&gt;&lt;Cite&gt;&lt;Author&gt;Benz&lt;/Author&gt;&lt;Year&gt;2014&lt;/Year&gt;&lt;RecNum&gt;184&lt;/RecNum&gt;&lt;DisplayText&gt;(9)&lt;/DisplayText&gt;&lt;record&gt;&lt;rec-number&gt;184&lt;/rec-number&gt;&lt;foreign-keys&gt;&lt;key app="EN" db-id="rset0rttzdvpvleeapzp9pvvwz0esazdsxtv" timestamp="1575497277"&gt;184&lt;/key&gt;&lt;/foreign-keys&gt;&lt;ref-type name="Journal Article"&gt;17&lt;/ref-type&gt;&lt;contributors&gt;&lt;authors&gt;&lt;author&gt;Benz, J. P.&lt;/author&gt;&lt;author&gt;Chau, B. H.&lt;/author&gt;&lt;author&gt;Zheng, D.&lt;/author&gt;&lt;author&gt;Bauer, S.&lt;/author&gt;&lt;author&gt;Glass, N. L.&lt;/author&gt;&lt;author&gt;Somerville, C. R.&lt;/author&gt;&lt;/authors&gt;&lt;/contributors&gt;&lt;auth-address&gt;Energy Biosciences Institute, University of California Berkeley, Berkeley, California, USA.&lt;/auth-address&gt;&lt;titles&gt;&lt;title&gt;A comparative systems analysis of polysaccharide-elicited responses in Neurospora crassa reveals carbon source-specific cellular adaptations&lt;/title&gt;&lt;secondary-title&gt;Mol Microbiol&lt;/secondary-title&gt;&lt;/titles&gt;&lt;periodical&gt;&lt;full-title&gt;Mol Microbiol&lt;/full-title&gt;&lt;/periodical&gt;&lt;pages&gt;275-99&lt;/pages&gt;&lt;volume&gt;91&lt;/volume&gt;&lt;number&gt;2&lt;/number&gt;&lt;edition&gt;2013/11/15&lt;/edition&gt;&lt;keywords&gt;&lt;keyword&gt;*Adaptation, Physiological&lt;/keyword&gt;&lt;keyword&gt;Arabinose/metabolism&lt;/keyword&gt;&lt;keyword&gt;Biomass&lt;/keyword&gt;&lt;keyword&gt;Carbon/*metabolism&lt;/keyword&gt;&lt;keyword&gt;Cell Wall/*metabolism&lt;/keyword&gt;&lt;keyword&gt;Cellulose/metabolism&lt;/keyword&gt;&lt;keyword&gt;Gene Expression Regulation, Fungal&lt;/keyword&gt;&lt;keyword&gt;Genes, Fungal&lt;/keyword&gt;&lt;keyword&gt;Neurospora crassa/genetics/*metabolism&lt;/keyword&gt;&lt;keyword&gt;Pectins/metabolism&lt;/keyword&gt;&lt;keyword&gt;Polysaccharides/*metabolism&lt;/keyword&gt;&lt;keyword&gt;Protein Unfolding&lt;/keyword&gt;&lt;keyword&gt;Proteomics&lt;/keyword&gt;&lt;/keywords&gt;&lt;dates&gt;&lt;year&gt;2014&lt;/year&gt;&lt;pub-dates&gt;&lt;date&gt;Jan&lt;/date&gt;&lt;/pub-dates&gt;&lt;/dates&gt;&lt;isbn&gt;1365-2958 (Electronic)&amp;#xD;0950-382X (Linking)&lt;/isbn&gt;&lt;accession-num&gt;24224966&lt;/accession-num&gt;&lt;urls&gt;&lt;related-urls&gt;&lt;url&gt;https://www.ncbi.nlm.nih.gov/pubmed/24224966&lt;/url&gt;&lt;/related-urls&gt;&lt;/urls&gt;&lt;custom2&gt;PMC3900418&lt;/custom2&gt;&lt;electronic-resource-num&gt;10.1111/mmi.12459&lt;/electronic-resource-num&gt;&lt;/record&gt;&lt;/Cite&gt;&lt;/EndNote&gt;</w:instrText>
            </w:r>
            <w:r w:rsidR="00F06C18">
              <w:fldChar w:fldCharType="separate"/>
            </w:r>
            <w:r w:rsidR="00F06C18">
              <w:rPr>
                <w:noProof/>
              </w:rPr>
              <w:t>(9)</w:t>
            </w:r>
            <w:r w:rsidR="00F06C18">
              <w:fldChar w:fldCharType="end"/>
            </w:r>
          </w:p>
        </w:tc>
      </w:tr>
      <w:tr w:rsidR="00990DE3" w:rsidRPr="000F44E2" w14:paraId="6329AC90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7FD9BDD" w14:textId="77777777" w:rsidR="00990DE3" w:rsidRPr="000F44E2" w:rsidRDefault="00990DE3" w:rsidP="00990DE3">
            <w:r w:rsidRPr="000F44E2">
              <w:t>SRR627935</w:t>
            </w:r>
          </w:p>
        </w:tc>
        <w:tc>
          <w:tcPr>
            <w:tcW w:w="1434" w:type="dxa"/>
            <w:noWrap/>
            <w:hideMark/>
          </w:tcPr>
          <w:p w14:paraId="575157D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6A36B9B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664025C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5BB5039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5E017B83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79EC4480" w14:textId="77777777" w:rsidR="00990DE3" w:rsidRPr="000F44E2" w:rsidRDefault="00990DE3" w:rsidP="00990DE3">
            <w:r w:rsidRPr="000F44E2">
              <w:t>Pectin 4h</w:t>
            </w:r>
          </w:p>
        </w:tc>
        <w:tc>
          <w:tcPr>
            <w:tcW w:w="1307" w:type="dxa"/>
            <w:noWrap/>
            <w:hideMark/>
          </w:tcPr>
          <w:p w14:paraId="780CE2A0" w14:textId="77777777" w:rsidR="00990DE3" w:rsidRPr="000F44E2" w:rsidRDefault="00990DE3" w:rsidP="00990DE3">
            <w:r w:rsidRPr="000F44E2">
              <w:t>125365883</w:t>
            </w:r>
          </w:p>
        </w:tc>
        <w:tc>
          <w:tcPr>
            <w:tcW w:w="1307" w:type="dxa"/>
            <w:noWrap/>
            <w:hideMark/>
          </w:tcPr>
          <w:p w14:paraId="215F0558" w14:textId="77777777" w:rsidR="00990DE3" w:rsidRPr="000F44E2" w:rsidRDefault="00990DE3" w:rsidP="00990DE3">
            <w:r w:rsidRPr="000F44E2">
              <w:t>118403906</w:t>
            </w:r>
          </w:p>
        </w:tc>
        <w:tc>
          <w:tcPr>
            <w:tcW w:w="1399" w:type="dxa"/>
            <w:noWrap/>
            <w:hideMark/>
          </w:tcPr>
          <w:p w14:paraId="555CC620" w14:textId="4C33CA1B" w:rsidR="00990DE3" w:rsidRPr="000F44E2" w:rsidRDefault="00990DE3" w:rsidP="00990DE3">
            <w:r w:rsidRPr="000F44E2">
              <w:t> </w:t>
            </w:r>
            <w:r w:rsidR="00F06C18">
              <w:fldChar w:fldCharType="begin"/>
            </w:r>
            <w:r w:rsidR="00F06C18">
              <w:instrText xml:space="preserve"> ADDIN EN.CITE &lt;EndNote&gt;&lt;Cite&gt;&lt;Author&gt;Benz&lt;/Author&gt;&lt;Year&gt;2014&lt;/Year&gt;&lt;RecNum&gt;184&lt;/RecNum&gt;&lt;DisplayText&gt;(9)&lt;/DisplayText&gt;&lt;record&gt;&lt;rec-number&gt;184&lt;/rec-number&gt;&lt;foreign-keys&gt;&lt;key app="EN" db-id="rset0rttzdvpvleeapzp9pvvwz0esazdsxtv" timestamp="1575497277"&gt;184&lt;/key&gt;&lt;/foreign-keys&gt;&lt;ref-type name="Journal Article"&gt;17&lt;/ref-type&gt;&lt;contributors&gt;&lt;authors&gt;&lt;author&gt;Benz, J. P.&lt;/author&gt;&lt;author&gt;Chau, B. H.&lt;/author&gt;&lt;author&gt;Zheng, D.&lt;/author&gt;&lt;author&gt;Bauer, S.&lt;/author&gt;&lt;author&gt;Glass, N. L.&lt;/author&gt;&lt;author&gt;Somerville, C. R.&lt;/author&gt;&lt;/authors&gt;&lt;/contributors&gt;&lt;auth-address&gt;Energy Biosciences Institute, University of California Berkeley, Berkeley, California, USA.&lt;/auth-address&gt;&lt;titles&gt;&lt;title&gt;A comparative systems analysis of polysaccharide-elicited responses in Neurospora crassa reveals carbon source-specific cellular adaptations&lt;/title&gt;&lt;secondary-title&gt;Mol Microbiol&lt;/secondary-title&gt;&lt;/titles&gt;&lt;periodical&gt;&lt;full-title&gt;Mol Microbiol&lt;/full-title&gt;&lt;/periodical&gt;&lt;pages&gt;275-99&lt;/pages&gt;&lt;volume&gt;91&lt;/volume&gt;&lt;number&gt;2&lt;/number&gt;&lt;edition&gt;2013/11/15&lt;/edition&gt;&lt;keywords&gt;&lt;keyword&gt;*Adaptation, Physiological&lt;/keyword&gt;&lt;keyword&gt;Arabinose/metabolism&lt;/keyword&gt;&lt;keyword&gt;Biomass&lt;/keyword&gt;&lt;keyword&gt;Carbon/*metabolism&lt;/keyword&gt;&lt;keyword&gt;Cell Wall/*metabolism&lt;/keyword&gt;&lt;keyword&gt;Cellulose/metabolism&lt;/keyword&gt;&lt;keyword&gt;Gene Expression Regulation, Fungal&lt;/keyword&gt;&lt;keyword&gt;Genes, Fungal&lt;/keyword&gt;&lt;keyword&gt;Neurospora crassa/genetics/*metabolism&lt;/keyword&gt;&lt;keyword&gt;Pectins/metabolism&lt;/keyword&gt;&lt;keyword&gt;Polysaccharides/*metabolism&lt;/keyword&gt;&lt;keyword&gt;Protein Unfolding&lt;/keyword&gt;&lt;keyword&gt;Proteomics&lt;/keyword&gt;&lt;/keywords&gt;&lt;dates&gt;&lt;year&gt;2014&lt;/year&gt;&lt;pub-dates&gt;&lt;date&gt;Jan&lt;/date&gt;&lt;/pub-dates&gt;&lt;/dates&gt;&lt;isbn&gt;1365-2958 (Electronic)&amp;#xD;0950-382X (Linking)&lt;/isbn&gt;&lt;accession-num&gt;24224966&lt;/accession-num&gt;&lt;urls&gt;&lt;related-urls&gt;&lt;url&gt;https://www.ncbi.nlm.nih.gov/pubmed/24224966&lt;/url&gt;&lt;/related-urls&gt;&lt;/urls&gt;&lt;custom2&gt;PMC3900418&lt;/custom2&gt;&lt;electronic-resource-num&gt;10.1111/mmi.12459&lt;/electronic-resource-num&gt;&lt;/record&gt;&lt;/Cite&gt;&lt;/EndNote&gt;</w:instrText>
            </w:r>
            <w:r w:rsidR="00F06C18">
              <w:fldChar w:fldCharType="separate"/>
            </w:r>
            <w:r w:rsidR="00F06C18">
              <w:rPr>
                <w:noProof/>
              </w:rPr>
              <w:t>(9)</w:t>
            </w:r>
            <w:r w:rsidR="00F06C18">
              <w:fldChar w:fldCharType="end"/>
            </w:r>
          </w:p>
        </w:tc>
      </w:tr>
      <w:tr w:rsidR="00990DE3" w:rsidRPr="000F44E2" w14:paraId="49E991B5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0CE0294" w14:textId="77777777" w:rsidR="00990DE3" w:rsidRPr="000F44E2" w:rsidRDefault="00990DE3" w:rsidP="00990DE3">
            <w:r w:rsidRPr="000F44E2">
              <w:t>SRR627934</w:t>
            </w:r>
          </w:p>
        </w:tc>
        <w:tc>
          <w:tcPr>
            <w:tcW w:w="1434" w:type="dxa"/>
            <w:noWrap/>
            <w:hideMark/>
          </w:tcPr>
          <w:p w14:paraId="0A45C1AF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12408D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E746877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2D86BD4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23AD929D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54DE4868" w14:textId="77777777" w:rsidR="00990DE3" w:rsidRPr="000F44E2" w:rsidRDefault="00990DE3" w:rsidP="00990DE3">
            <w:r w:rsidRPr="000F44E2">
              <w:t>Pectin 4h</w:t>
            </w:r>
          </w:p>
        </w:tc>
        <w:tc>
          <w:tcPr>
            <w:tcW w:w="1307" w:type="dxa"/>
            <w:noWrap/>
            <w:hideMark/>
          </w:tcPr>
          <w:p w14:paraId="6E8CA089" w14:textId="77777777" w:rsidR="00990DE3" w:rsidRPr="000F44E2" w:rsidRDefault="00990DE3" w:rsidP="00990DE3">
            <w:r w:rsidRPr="000F44E2">
              <w:t>138390353</w:t>
            </w:r>
          </w:p>
        </w:tc>
        <w:tc>
          <w:tcPr>
            <w:tcW w:w="1307" w:type="dxa"/>
            <w:noWrap/>
            <w:hideMark/>
          </w:tcPr>
          <w:p w14:paraId="23F7910C" w14:textId="77777777" w:rsidR="00990DE3" w:rsidRPr="000F44E2" w:rsidRDefault="00990DE3" w:rsidP="00990DE3">
            <w:r w:rsidRPr="000F44E2">
              <w:t>132239214</w:t>
            </w:r>
          </w:p>
        </w:tc>
        <w:tc>
          <w:tcPr>
            <w:tcW w:w="1399" w:type="dxa"/>
            <w:noWrap/>
            <w:hideMark/>
          </w:tcPr>
          <w:p w14:paraId="6B8434C6" w14:textId="79DD51AF" w:rsidR="00990DE3" w:rsidRPr="000F44E2" w:rsidRDefault="00990DE3" w:rsidP="00990DE3">
            <w:r w:rsidRPr="000F44E2">
              <w:t> </w:t>
            </w:r>
            <w:r w:rsidR="00F06C18">
              <w:fldChar w:fldCharType="begin"/>
            </w:r>
            <w:r w:rsidR="00F06C18">
              <w:instrText xml:space="preserve"> ADDIN EN.CITE &lt;EndNote&gt;&lt;Cite&gt;&lt;Author&gt;Benz&lt;/Author&gt;&lt;Year&gt;2014&lt;/Year&gt;&lt;RecNum&gt;184&lt;/RecNum&gt;&lt;DisplayText&gt;(9)&lt;/DisplayText&gt;&lt;record&gt;&lt;rec-number&gt;184&lt;/rec-number&gt;&lt;foreign-keys&gt;&lt;key app="EN" db-id="rset0rttzdvpvleeapzp9pvvwz0esazdsxtv" timestamp="1575497277"&gt;184&lt;/key&gt;&lt;/foreign-keys&gt;&lt;ref-type name="Journal Article"&gt;17&lt;/ref-type&gt;&lt;contributors&gt;&lt;authors&gt;&lt;author&gt;Benz, J. P.&lt;/author&gt;&lt;author&gt;Chau, B. H.&lt;/author&gt;&lt;author&gt;Zheng, D.&lt;/author&gt;&lt;author&gt;Bauer, S.&lt;/author&gt;&lt;author&gt;Glass, N. L.&lt;/author&gt;&lt;author&gt;Somerville, C. R.&lt;/author&gt;&lt;/authors&gt;&lt;/contributors&gt;&lt;auth-address&gt;Energy Biosciences Institute, University of California Berkeley, Berkeley, California, USA.&lt;/auth-address&gt;&lt;titles&gt;&lt;title&gt;A comparative systems analysis of polysaccharide-elicited responses in Neurospora crassa reveals carbon source-specific cellular adaptations&lt;/title&gt;&lt;secondary-title&gt;Mol Microbiol&lt;/secondary-title&gt;&lt;/titles&gt;&lt;periodical&gt;&lt;full-title&gt;Mol Microbiol&lt;/full-title&gt;&lt;/periodical&gt;&lt;pages&gt;275-99&lt;/pages&gt;&lt;volume&gt;91&lt;/volume&gt;&lt;number&gt;2&lt;/number&gt;&lt;edition&gt;2013/11/15&lt;/edition&gt;&lt;keywords&gt;&lt;keyword&gt;*Adaptation, Physiological&lt;/keyword&gt;&lt;keyword&gt;Arabinose/metabolism&lt;/keyword&gt;&lt;keyword&gt;Biomass&lt;/keyword&gt;&lt;keyword&gt;Carbon/*metabolism&lt;/keyword&gt;&lt;keyword&gt;Cell Wall/*metabolism&lt;/keyword&gt;&lt;keyword&gt;Cellulose/metabolism&lt;/keyword&gt;&lt;keyword&gt;Gene Expression Regulation, Fungal&lt;/keyword&gt;&lt;keyword&gt;Genes, Fungal&lt;/keyword&gt;&lt;keyword&gt;Neurospora crassa/genetics/*metabolism&lt;/keyword&gt;&lt;keyword&gt;Pectins/metabolism&lt;/keyword&gt;&lt;keyword&gt;Polysaccharides/*metabolism&lt;/keyword&gt;&lt;keyword&gt;Protein Unfolding&lt;/keyword&gt;&lt;keyword&gt;Proteomics&lt;/keyword&gt;&lt;/keywords&gt;&lt;dates&gt;&lt;year&gt;2014&lt;/year&gt;&lt;pub-dates&gt;&lt;date&gt;Jan&lt;/date&gt;&lt;/pub-dates&gt;&lt;/dates&gt;&lt;isbn&gt;1365-2958 (Electronic)&amp;#xD;0950-382X (Linking)&lt;/isbn&gt;&lt;accession-num&gt;24224966&lt;/accession-num&gt;&lt;urls&gt;&lt;related-urls&gt;&lt;url&gt;https://www.ncbi.nlm.nih.gov/pubmed/24224966&lt;/url&gt;&lt;/related-urls&gt;&lt;/urls&gt;&lt;custom2&gt;PMC3900418&lt;/custom2&gt;&lt;electronic-resource-num&gt;10.1111/mmi.12459&lt;/electronic-resource-num&gt;&lt;/record&gt;&lt;/Cite&gt;&lt;/EndNote&gt;</w:instrText>
            </w:r>
            <w:r w:rsidR="00F06C18">
              <w:fldChar w:fldCharType="separate"/>
            </w:r>
            <w:r w:rsidR="00F06C18">
              <w:rPr>
                <w:noProof/>
              </w:rPr>
              <w:t>(9)</w:t>
            </w:r>
            <w:r w:rsidR="00F06C18">
              <w:fldChar w:fldCharType="end"/>
            </w:r>
          </w:p>
        </w:tc>
      </w:tr>
      <w:tr w:rsidR="00990DE3" w:rsidRPr="000F44E2" w14:paraId="4CBDF9ED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087974F" w14:textId="77777777" w:rsidR="00990DE3" w:rsidRPr="000F44E2" w:rsidRDefault="00990DE3" w:rsidP="00990DE3">
            <w:r w:rsidRPr="000F44E2">
              <w:t>SRR8315453</w:t>
            </w:r>
          </w:p>
        </w:tc>
        <w:tc>
          <w:tcPr>
            <w:tcW w:w="1434" w:type="dxa"/>
            <w:noWrap/>
            <w:hideMark/>
          </w:tcPr>
          <w:p w14:paraId="0CC4814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9A0308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1725334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59EED984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3B1B7ECF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28DCAD95" w14:textId="77777777" w:rsidR="00990DE3" w:rsidRPr="000F44E2" w:rsidRDefault="00990DE3" w:rsidP="00990DE3">
            <w:r w:rsidRPr="000F44E2">
              <w:t>No Iron</w:t>
            </w:r>
          </w:p>
        </w:tc>
        <w:tc>
          <w:tcPr>
            <w:tcW w:w="1307" w:type="dxa"/>
            <w:noWrap/>
            <w:hideMark/>
          </w:tcPr>
          <w:p w14:paraId="34FBF390" w14:textId="77777777" w:rsidR="00990DE3" w:rsidRPr="000F44E2" w:rsidRDefault="00990DE3" w:rsidP="00990DE3">
            <w:r w:rsidRPr="000F44E2">
              <w:t>12654417</w:t>
            </w:r>
          </w:p>
        </w:tc>
        <w:tc>
          <w:tcPr>
            <w:tcW w:w="1307" w:type="dxa"/>
            <w:noWrap/>
            <w:hideMark/>
          </w:tcPr>
          <w:p w14:paraId="40BBAB43" w14:textId="77777777" w:rsidR="00990DE3" w:rsidRPr="000F44E2" w:rsidRDefault="00990DE3" w:rsidP="00990DE3">
            <w:r w:rsidRPr="000F44E2">
              <w:t>12263988</w:t>
            </w:r>
          </w:p>
        </w:tc>
        <w:tc>
          <w:tcPr>
            <w:tcW w:w="1399" w:type="dxa"/>
            <w:noWrap/>
            <w:hideMark/>
          </w:tcPr>
          <w:p w14:paraId="7AA5FBE8" w14:textId="7A304AB7" w:rsidR="00990DE3" w:rsidRPr="000F44E2" w:rsidRDefault="00990DE3" w:rsidP="00990DE3">
            <w:r w:rsidRPr="000F44E2">
              <w:t> </w:t>
            </w:r>
            <w:r w:rsidR="003C75BF">
              <w:fldChar w:fldCharType="begin">
                <w:fldData xml:space="preserve">PEVuZE5vdGU+PENpdGU+PEF1dGhvcj5CYXlyYW08L0F1dGhvcj48WWVhcj4yMDE5PC9ZZWFyPjxS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</w:fldData>
              </w:fldChar>
            </w:r>
            <w:r w:rsidR="003C75BF">
              <w:instrText xml:space="preserve"> ADDIN EN.CITE </w:instrText>
            </w:r>
            <w:r w:rsidR="003C75BF">
              <w:fldChar w:fldCharType="begin">
                <w:fldData xml:space="preserve">PEVuZE5vdGU+PENpdGU+PEF1dGhvcj5CYXlyYW08L0F1dGhvcj48WWVhcj4yMDE5PC9ZZWFyPjxS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</w:fldData>
              </w:fldChar>
            </w:r>
            <w:r w:rsidR="003C75BF">
              <w:instrText xml:space="preserve"> ADDIN EN.CITE.DATA </w:instrText>
            </w:r>
            <w:r w:rsidR="003C75BF">
              <w:fldChar w:fldCharType="end"/>
            </w:r>
            <w:r w:rsidR="003C75BF">
              <w:fldChar w:fldCharType="separate"/>
            </w:r>
            <w:r w:rsidR="003C75BF">
              <w:rPr>
                <w:noProof/>
              </w:rPr>
              <w:t>(10)</w:t>
            </w:r>
            <w:r w:rsidR="003C75BF">
              <w:fldChar w:fldCharType="end"/>
            </w:r>
          </w:p>
        </w:tc>
      </w:tr>
      <w:tr w:rsidR="00990DE3" w:rsidRPr="000F44E2" w14:paraId="29B34F7D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F29E2AC" w14:textId="77777777" w:rsidR="00990DE3" w:rsidRPr="000F44E2" w:rsidRDefault="00990DE3" w:rsidP="00990DE3">
            <w:r w:rsidRPr="000F44E2">
              <w:t>SRR8315454</w:t>
            </w:r>
          </w:p>
        </w:tc>
        <w:tc>
          <w:tcPr>
            <w:tcW w:w="1434" w:type="dxa"/>
            <w:noWrap/>
            <w:hideMark/>
          </w:tcPr>
          <w:p w14:paraId="74E9B7B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539385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F33A4F2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B4B9FFF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5F45C96F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134D9253" w14:textId="77777777" w:rsidR="00990DE3" w:rsidRPr="000F44E2" w:rsidRDefault="00990DE3" w:rsidP="00990DE3">
            <w:r w:rsidRPr="000F44E2">
              <w:t>No Iron</w:t>
            </w:r>
          </w:p>
        </w:tc>
        <w:tc>
          <w:tcPr>
            <w:tcW w:w="1307" w:type="dxa"/>
            <w:noWrap/>
            <w:hideMark/>
          </w:tcPr>
          <w:p w14:paraId="21F33C51" w14:textId="77777777" w:rsidR="00990DE3" w:rsidRPr="000F44E2" w:rsidRDefault="00990DE3" w:rsidP="00990DE3">
            <w:r w:rsidRPr="000F44E2">
              <w:t>12908947</w:t>
            </w:r>
          </w:p>
        </w:tc>
        <w:tc>
          <w:tcPr>
            <w:tcW w:w="1307" w:type="dxa"/>
            <w:noWrap/>
            <w:hideMark/>
          </w:tcPr>
          <w:p w14:paraId="0B5DB1D1" w14:textId="77777777" w:rsidR="00990DE3" w:rsidRPr="000F44E2" w:rsidRDefault="00990DE3" w:rsidP="00990DE3">
            <w:r w:rsidRPr="000F44E2">
              <w:t>12472334</w:t>
            </w:r>
          </w:p>
        </w:tc>
        <w:tc>
          <w:tcPr>
            <w:tcW w:w="1399" w:type="dxa"/>
            <w:noWrap/>
            <w:hideMark/>
          </w:tcPr>
          <w:p w14:paraId="247B4FDB" w14:textId="6D63BF56" w:rsidR="00990DE3" w:rsidRPr="000F44E2" w:rsidRDefault="00990DE3" w:rsidP="00990DE3">
            <w:r w:rsidRPr="000F44E2">
              <w:t> </w:t>
            </w:r>
            <w:r w:rsidR="003C75BF">
              <w:fldChar w:fldCharType="begin">
                <w:fldData xml:space="preserve">PEVuZE5vdGU+PENpdGU+PEF1dGhvcj5CYXlyYW08L0F1dGhvcj48WWVhcj4yMDE5PC9ZZWFyPjxS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</w:fldData>
              </w:fldChar>
            </w:r>
            <w:r w:rsidR="003C75BF">
              <w:instrText xml:space="preserve"> ADDIN EN.CITE </w:instrText>
            </w:r>
            <w:r w:rsidR="003C75BF">
              <w:fldChar w:fldCharType="begin">
                <w:fldData xml:space="preserve">PEVuZE5vdGU+PENpdGU+PEF1dGhvcj5CYXlyYW08L0F1dGhvcj48WWVhcj4yMDE5PC9ZZWFyPjxS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</w:fldData>
              </w:fldChar>
            </w:r>
            <w:r w:rsidR="003C75BF">
              <w:instrText xml:space="preserve"> ADDIN EN.CITE.DATA </w:instrText>
            </w:r>
            <w:r w:rsidR="003C75BF">
              <w:fldChar w:fldCharType="end"/>
            </w:r>
            <w:r w:rsidR="003C75BF">
              <w:fldChar w:fldCharType="separate"/>
            </w:r>
            <w:r w:rsidR="003C75BF">
              <w:rPr>
                <w:noProof/>
              </w:rPr>
              <w:t>(10)</w:t>
            </w:r>
            <w:r w:rsidR="003C75BF">
              <w:fldChar w:fldCharType="end"/>
            </w:r>
          </w:p>
        </w:tc>
      </w:tr>
      <w:tr w:rsidR="00990DE3" w:rsidRPr="000F44E2" w14:paraId="447462B2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EFD3A76" w14:textId="77777777" w:rsidR="00990DE3" w:rsidRPr="000F44E2" w:rsidRDefault="00990DE3" w:rsidP="00990DE3">
            <w:r w:rsidRPr="000F44E2">
              <w:t>SRR8315449</w:t>
            </w:r>
          </w:p>
        </w:tc>
        <w:tc>
          <w:tcPr>
            <w:tcW w:w="1434" w:type="dxa"/>
            <w:noWrap/>
            <w:hideMark/>
          </w:tcPr>
          <w:p w14:paraId="33B8A8B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E2D6B3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F77FF8B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9933F0D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20E6C179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F98FA3A" w14:textId="77777777" w:rsidR="00990DE3" w:rsidRPr="000F44E2" w:rsidRDefault="00990DE3" w:rsidP="00990DE3">
            <w:r w:rsidRPr="000F44E2">
              <w:t xml:space="preserve">Std </w:t>
            </w:r>
            <w:proofErr w:type="spellStart"/>
            <w:r w:rsidRPr="000F44E2">
              <w:t>cond</w:t>
            </w:r>
            <w:proofErr w:type="spellEnd"/>
          </w:p>
        </w:tc>
        <w:tc>
          <w:tcPr>
            <w:tcW w:w="1307" w:type="dxa"/>
            <w:noWrap/>
            <w:hideMark/>
          </w:tcPr>
          <w:p w14:paraId="3AC4508C" w14:textId="77777777" w:rsidR="00990DE3" w:rsidRPr="000F44E2" w:rsidRDefault="00990DE3" w:rsidP="00990DE3">
            <w:r w:rsidRPr="000F44E2">
              <w:t>14630354</w:t>
            </w:r>
          </w:p>
        </w:tc>
        <w:tc>
          <w:tcPr>
            <w:tcW w:w="1307" w:type="dxa"/>
            <w:noWrap/>
            <w:hideMark/>
          </w:tcPr>
          <w:p w14:paraId="1852DDA8" w14:textId="77777777" w:rsidR="00990DE3" w:rsidRPr="000F44E2" w:rsidRDefault="00990DE3" w:rsidP="00990DE3">
            <w:r w:rsidRPr="000F44E2">
              <w:t>14075998</w:t>
            </w:r>
          </w:p>
        </w:tc>
        <w:tc>
          <w:tcPr>
            <w:tcW w:w="1399" w:type="dxa"/>
            <w:noWrap/>
            <w:hideMark/>
          </w:tcPr>
          <w:p w14:paraId="3E0E44DB" w14:textId="26B02F72" w:rsidR="00990DE3" w:rsidRPr="000F44E2" w:rsidRDefault="00990DE3" w:rsidP="00990DE3">
            <w:r w:rsidRPr="000F44E2">
              <w:t> </w:t>
            </w:r>
            <w:r w:rsidR="003C75BF">
              <w:fldChar w:fldCharType="begin">
                <w:fldData xml:space="preserve">PEVuZE5vdGU+PENpdGU+PEF1dGhvcj5CYXlyYW08L0F1dGhvcj48WWVhcj4yMDE5PC9ZZWFyPjxS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</w:fldData>
              </w:fldChar>
            </w:r>
            <w:r w:rsidR="003C75BF">
              <w:instrText xml:space="preserve"> ADDIN EN.CITE </w:instrText>
            </w:r>
            <w:r w:rsidR="003C75BF">
              <w:fldChar w:fldCharType="begin">
                <w:fldData xml:space="preserve">PEVuZE5vdGU+PENpdGU+PEF1dGhvcj5CYXlyYW08L0F1dGhvcj48WWVhcj4yMDE5PC9ZZWFyPjxS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</w:fldData>
              </w:fldChar>
            </w:r>
            <w:r w:rsidR="003C75BF">
              <w:instrText xml:space="preserve"> ADDIN EN.CITE.DATA </w:instrText>
            </w:r>
            <w:r w:rsidR="003C75BF">
              <w:fldChar w:fldCharType="end"/>
            </w:r>
            <w:r w:rsidR="003C75BF">
              <w:fldChar w:fldCharType="separate"/>
            </w:r>
            <w:r w:rsidR="003C75BF">
              <w:rPr>
                <w:noProof/>
              </w:rPr>
              <w:t>(10)</w:t>
            </w:r>
            <w:r w:rsidR="003C75BF">
              <w:fldChar w:fldCharType="end"/>
            </w:r>
          </w:p>
        </w:tc>
      </w:tr>
      <w:tr w:rsidR="00990DE3" w:rsidRPr="000F44E2" w14:paraId="306BC90E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FFB1809" w14:textId="77777777" w:rsidR="00990DE3" w:rsidRPr="000F44E2" w:rsidRDefault="00990DE3" w:rsidP="00990DE3">
            <w:r w:rsidRPr="000F44E2">
              <w:t>SRR8315450</w:t>
            </w:r>
          </w:p>
        </w:tc>
        <w:tc>
          <w:tcPr>
            <w:tcW w:w="1434" w:type="dxa"/>
            <w:noWrap/>
            <w:hideMark/>
          </w:tcPr>
          <w:p w14:paraId="1ED5F52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12A918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91D3F35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20EAE51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68424000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509E3364" w14:textId="77777777" w:rsidR="00990DE3" w:rsidRPr="000F44E2" w:rsidRDefault="00990DE3" w:rsidP="00990DE3">
            <w:r w:rsidRPr="000F44E2">
              <w:t xml:space="preserve">Std </w:t>
            </w:r>
            <w:proofErr w:type="spellStart"/>
            <w:r w:rsidRPr="000F44E2">
              <w:t>cond</w:t>
            </w:r>
            <w:proofErr w:type="spellEnd"/>
          </w:p>
        </w:tc>
        <w:tc>
          <w:tcPr>
            <w:tcW w:w="1307" w:type="dxa"/>
            <w:noWrap/>
            <w:hideMark/>
          </w:tcPr>
          <w:p w14:paraId="602652AD" w14:textId="77777777" w:rsidR="00990DE3" w:rsidRPr="000F44E2" w:rsidRDefault="00990DE3" w:rsidP="00990DE3">
            <w:r w:rsidRPr="000F44E2">
              <w:t>14005650</w:t>
            </w:r>
          </w:p>
        </w:tc>
        <w:tc>
          <w:tcPr>
            <w:tcW w:w="1307" w:type="dxa"/>
            <w:noWrap/>
            <w:hideMark/>
          </w:tcPr>
          <w:p w14:paraId="393E9E66" w14:textId="77777777" w:rsidR="00990DE3" w:rsidRPr="000F44E2" w:rsidRDefault="00990DE3" w:rsidP="00990DE3">
            <w:r w:rsidRPr="000F44E2">
              <w:t>13542577</w:t>
            </w:r>
          </w:p>
        </w:tc>
        <w:tc>
          <w:tcPr>
            <w:tcW w:w="1399" w:type="dxa"/>
            <w:noWrap/>
            <w:hideMark/>
          </w:tcPr>
          <w:p w14:paraId="324F89F2" w14:textId="5018DCCA" w:rsidR="00990DE3" w:rsidRPr="000F44E2" w:rsidRDefault="00990DE3" w:rsidP="00990DE3">
            <w:r w:rsidRPr="000F44E2">
              <w:t> </w:t>
            </w:r>
            <w:r w:rsidR="003C75BF">
              <w:fldChar w:fldCharType="begin">
                <w:fldData xml:space="preserve">PEVuZE5vdGU+PENpdGU+PEF1dGhvcj5CYXlyYW08L0F1dGhvcj48WWVhcj4yMDE5PC9ZZWFyPjxS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</w:fldData>
              </w:fldChar>
            </w:r>
            <w:r w:rsidR="003C75BF">
              <w:instrText xml:space="preserve"> ADDIN EN.CITE </w:instrText>
            </w:r>
            <w:r w:rsidR="003C75BF">
              <w:fldChar w:fldCharType="begin">
                <w:fldData xml:space="preserve">PEVuZE5vdGU+PENpdGU+PEF1dGhvcj5CYXlyYW08L0F1dGhvcj48WWVhcj4yMDE5PC9ZZWFyPjxS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</w:fldData>
              </w:fldChar>
            </w:r>
            <w:r w:rsidR="003C75BF">
              <w:instrText xml:space="preserve"> ADDIN EN.CITE.DATA </w:instrText>
            </w:r>
            <w:r w:rsidR="003C75BF">
              <w:fldChar w:fldCharType="end"/>
            </w:r>
            <w:r w:rsidR="003C75BF">
              <w:fldChar w:fldCharType="separate"/>
            </w:r>
            <w:r w:rsidR="003C75BF">
              <w:rPr>
                <w:noProof/>
              </w:rPr>
              <w:t>(10)</w:t>
            </w:r>
            <w:r w:rsidR="003C75BF">
              <w:fldChar w:fldCharType="end"/>
            </w:r>
          </w:p>
        </w:tc>
      </w:tr>
      <w:tr w:rsidR="00990DE3" w:rsidRPr="000F44E2" w14:paraId="2E756B54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320CE425" w14:textId="77777777" w:rsidR="00990DE3" w:rsidRPr="000F44E2" w:rsidRDefault="00990DE3" w:rsidP="00990DE3">
            <w:r w:rsidRPr="000F44E2">
              <w:t>SRR8065400</w:t>
            </w:r>
          </w:p>
        </w:tc>
        <w:tc>
          <w:tcPr>
            <w:tcW w:w="1434" w:type="dxa"/>
            <w:noWrap/>
            <w:hideMark/>
          </w:tcPr>
          <w:p w14:paraId="339932EA" w14:textId="77777777" w:rsidR="00990DE3" w:rsidRPr="000F44E2" w:rsidRDefault="00990DE3" w:rsidP="00990DE3">
            <w:r w:rsidRPr="000F44E2">
              <w:t>SRR8065401</w:t>
            </w:r>
          </w:p>
        </w:tc>
        <w:tc>
          <w:tcPr>
            <w:tcW w:w="1434" w:type="dxa"/>
            <w:noWrap/>
            <w:hideMark/>
          </w:tcPr>
          <w:p w14:paraId="1742FBD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FC385B2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0AECF8C6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40108831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5545857C" w14:textId="77777777" w:rsidR="00990DE3" w:rsidRPr="000F44E2" w:rsidRDefault="00990DE3" w:rsidP="00990DE3">
            <w:r w:rsidRPr="000F44E2">
              <w:t>constant light 24 h- dark for 24 h - 30 min of constant light</w:t>
            </w:r>
          </w:p>
        </w:tc>
        <w:tc>
          <w:tcPr>
            <w:tcW w:w="1307" w:type="dxa"/>
            <w:noWrap/>
            <w:hideMark/>
          </w:tcPr>
          <w:p w14:paraId="671EBD09" w14:textId="77777777" w:rsidR="00990DE3" w:rsidRPr="000F44E2" w:rsidRDefault="00990DE3" w:rsidP="00990DE3">
            <w:r w:rsidRPr="000F44E2">
              <w:t>62076792</w:t>
            </w:r>
          </w:p>
        </w:tc>
        <w:tc>
          <w:tcPr>
            <w:tcW w:w="1307" w:type="dxa"/>
            <w:noWrap/>
            <w:hideMark/>
          </w:tcPr>
          <w:p w14:paraId="2146FE0E" w14:textId="77777777" w:rsidR="00990DE3" w:rsidRPr="000F44E2" w:rsidRDefault="00990DE3" w:rsidP="00990DE3">
            <w:r w:rsidRPr="000F44E2">
              <w:t>31429902</w:t>
            </w:r>
          </w:p>
        </w:tc>
        <w:tc>
          <w:tcPr>
            <w:tcW w:w="1399" w:type="dxa"/>
            <w:noWrap/>
            <w:hideMark/>
          </w:tcPr>
          <w:p w14:paraId="3B8D1542" w14:textId="451F0FE6" w:rsidR="00990DE3" w:rsidRPr="000F44E2" w:rsidRDefault="00990DE3" w:rsidP="00990DE3">
            <w:r w:rsidRPr="000F44E2">
              <w:t> </w:t>
            </w:r>
            <w:r w:rsidR="009E6355">
              <w:fldChar w:fldCharType="begin">
                <w:fldData xml:space="preserve">PEVuZE5vdGU+PENpdGU+PEF1dGhvcj5aaHU8L0F1dGhvcj48WWVhcj4yMDE5PC9ZZWFyPjxSZWNO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</w:fldData>
              </w:fldChar>
            </w:r>
            <w:r w:rsidR="009E6355">
              <w:instrText xml:space="preserve"> ADDIN EN.CITE </w:instrText>
            </w:r>
            <w:r w:rsidR="009E6355">
              <w:fldChar w:fldCharType="begin">
                <w:fldData xml:space="preserve">PEVuZE5vdGU+PENpdGU+PEF1dGhvcj5aaHU8L0F1dGhvcj48WWVhcj4yMDE5PC9ZZWFyPjxSZWNO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</w:fldData>
              </w:fldChar>
            </w:r>
            <w:r w:rsidR="009E6355">
              <w:instrText xml:space="preserve"> ADDIN EN.CITE.DATA </w:instrText>
            </w:r>
            <w:r w:rsidR="009E6355">
              <w:fldChar w:fldCharType="end"/>
            </w:r>
            <w:r w:rsidR="009E6355">
              <w:fldChar w:fldCharType="separate"/>
            </w:r>
            <w:r w:rsidR="009E6355">
              <w:rPr>
                <w:noProof/>
              </w:rPr>
              <w:t>(11)</w:t>
            </w:r>
            <w:r w:rsidR="009E6355">
              <w:fldChar w:fldCharType="end"/>
            </w:r>
          </w:p>
        </w:tc>
      </w:tr>
      <w:tr w:rsidR="00990DE3" w:rsidRPr="000F44E2" w14:paraId="26D00973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69A353FF" w14:textId="77777777" w:rsidR="00990DE3" w:rsidRPr="000F44E2" w:rsidRDefault="00990DE3" w:rsidP="00990DE3">
            <w:r w:rsidRPr="000F44E2">
              <w:t>SRR8065399</w:t>
            </w:r>
          </w:p>
        </w:tc>
        <w:tc>
          <w:tcPr>
            <w:tcW w:w="1434" w:type="dxa"/>
            <w:noWrap/>
            <w:hideMark/>
          </w:tcPr>
          <w:p w14:paraId="39DA5FB7" w14:textId="77777777" w:rsidR="00990DE3" w:rsidRPr="000F44E2" w:rsidRDefault="00990DE3" w:rsidP="00990DE3">
            <w:r w:rsidRPr="000F44E2">
              <w:t>SRR8065398</w:t>
            </w:r>
          </w:p>
        </w:tc>
        <w:tc>
          <w:tcPr>
            <w:tcW w:w="1434" w:type="dxa"/>
            <w:noWrap/>
            <w:hideMark/>
          </w:tcPr>
          <w:p w14:paraId="0996AF8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4D94CF2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4F69DDDE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2B717487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3A902194" w14:textId="77777777" w:rsidR="00990DE3" w:rsidRPr="000F44E2" w:rsidRDefault="00990DE3" w:rsidP="00990DE3">
            <w:r w:rsidRPr="000F44E2">
              <w:t xml:space="preserve">constant light 24 h- dark for 24 h - 30 min </w:t>
            </w:r>
            <w:r w:rsidRPr="000F44E2">
              <w:lastRenderedPageBreak/>
              <w:t>of constant light</w:t>
            </w:r>
          </w:p>
        </w:tc>
        <w:tc>
          <w:tcPr>
            <w:tcW w:w="1307" w:type="dxa"/>
            <w:noWrap/>
            <w:hideMark/>
          </w:tcPr>
          <w:p w14:paraId="46650FFE" w14:textId="77777777" w:rsidR="00990DE3" w:rsidRPr="000F44E2" w:rsidRDefault="00990DE3" w:rsidP="00990DE3">
            <w:r w:rsidRPr="000F44E2">
              <w:lastRenderedPageBreak/>
              <w:t>66436386</w:t>
            </w:r>
          </w:p>
        </w:tc>
        <w:tc>
          <w:tcPr>
            <w:tcW w:w="1307" w:type="dxa"/>
            <w:noWrap/>
            <w:hideMark/>
          </w:tcPr>
          <w:p w14:paraId="2E236C53" w14:textId="77777777" w:rsidR="00990DE3" w:rsidRPr="000F44E2" w:rsidRDefault="00990DE3" w:rsidP="00990DE3">
            <w:r w:rsidRPr="000F44E2">
              <w:t>42416775</w:t>
            </w:r>
          </w:p>
        </w:tc>
        <w:tc>
          <w:tcPr>
            <w:tcW w:w="1399" w:type="dxa"/>
            <w:noWrap/>
            <w:hideMark/>
          </w:tcPr>
          <w:p w14:paraId="1FFF78F5" w14:textId="439336D5" w:rsidR="00990DE3" w:rsidRPr="000F44E2" w:rsidRDefault="00990DE3" w:rsidP="00990DE3">
            <w:r w:rsidRPr="000F44E2">
              <w:t> </w:t>
            </w:r>
            <w:r w:rsidR="009E6355">
              <w:fldChar w:fldCharType="begin">
                <w:fldData xml:space="preserve">PEVuZE5vdGU+PENpdGU+PEF1dGhvcj5aaHU8L0F1dGhvcj48WWVhcj4yMDE5PC9ZZWFyPjxSZWNO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</w:fldData>
              </w:fldChar>
            </w:r>
            <w:r w:rsidR="009E6355">
              <w:instrText xml:space="preserve"> ADDIN EN.CITE </w:instrText>
            </w:r>
            <w:r w:rsidR="009E6355">
              <w:fldChar w:fldCharType="begin">
                <w:fldData xml:space="preserve">PEVuZE5vdGU+PENpdGU+PEF1dGhvcj5aaHU8L0F1dGhvcj48WWVhcj4yMDE5PC9ZZWFyPjxSZWNO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</w:fldData>
              </w:fldChar>
            </w:r>
            <w:r w:rsidR="009E6355">
              <w:instrText xml:space="preserve"> ADDIN EN.CITE.DATA </w:instrText>
            </w:r>
            <w:r w:rsidR="009E6355">
              <w:fldChar w:fldCharType="end"/>
            </w:r>
            <w:r w:rsidR="009E6355">
              <w:fldChar w:fldCharType="separate"/>
            </w:r>
            <w:r w:rsidR="009E6355">
              <w:rPr>
                <w:noProof/>
              </w:rPr>
              <w:t>(11)</w:t>
            </w:r>
            <w:r w:rsidR="009E6355">
              <w:fldChar w:fldCharType="end"/>
            </w:r>
          </w:p>
        </w:tc>
      </w:tr>
      <w:tr w:rsidR="00990DE3" w:rsidRPr="000F44E2" w14:paraId="40DBB7D6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6074E55" w14:textId="77777777" w:rsidR="00990DE3" w:rsidRPr="000F44E2" w:rsidRDefault="00990DE3" w:rsidP="00990DE3">
            <w:r w:rsidRPr="000F44E2">
              <w:t>SRR8065397</w:t>
            </w:r>
          </w:p>
        </w:tc>
        <w:tc>
          <w:tcPr>
            <w:tcW w:w="1434" w:type="dxa"/>
            <w:noWrap/>
            <w:hideMark/>
          </w:tcPr>
          <w:p w14:paraId="3154C648" w14:textId="77777777" w:rsidR="00990DE3" w:rsidRPr="000F44E2" w:rsidRDefault="00990DE3" w:rsidP="00990DE3">
            <w:r w:rsidRPr="000F44E2">
              <w:t>SRR8065396</w:t>
            </w:r>
          </w:p>
        </w:tc>
        <w:tc>
          <w:tcPr>
            <w:tcW w:w="1434" w:type="dxa"/>
            <w:noWrap/>
            <w:hideMark/>
          </w:tcPr>
          <w:p w14:paraId="1C4782D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E740F6E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4580E32D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7C9804B1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6EF90836" w14:textId="77777777" w:rsidR="00990DE3" w:rsidRPr="000F44E2" w:rsidRDefault="00990DE3" w:rsidP="00990DE3">
            <w:r w:rsidRPr="000F44E2">
              <w:t>constant light 24 h- dark for 24 h</w:t>
            </w:r>
          </w:p>
        </w:tc>
        <w:tc>
          <w:tcPr>
            <w:tcW w:w="1307" w:type="dxa"/>
            <w:noWrap/>
            <w:hideMark/>
          </w:tcPr>
          <w:p w14:paraId="62BD0104" w14:textId="77777777" w:rsidR="00990DE3" w:rsidRPr="000F44E2" w:rsidRDefault="00990DE3" w:rsidP="00990DE3">
            <w:r w:rsidRPr="000F44E2">
              <w:t>80518911</w:t>
            </w:r>
          </w:p>
        </w:tc>
        <w:tc>
          <w:tcPr>
            <w:tcW w:w="1307" w:type="dxa"/>
            <w:noWrap/>
            <w:hideMark/>
          </w:tcPr>
          <w:p w14:paraId="07DCEAF8" w14:textId="77777777" w:rsidR="00990DE3" w:rsidRPr="000F44E2" w:rsidRDefault="00990DE3" w:rsidP="00990DE3">
            <w:r w:rsidRPr="000F44E2">
              <w:t>22825098</w:t>
            </w:r>
          </w:p>
        </w:tc>
        <w:tc>
          <w:tcPr>
            <w:tcW w:w="1399" w:type="dxa"/>
            <w:noWrap/>
            <w:hideMark/>
          </w:tcPr>
          <w:p w14:paraId="412EF0E1" w14:textId="01AB5DAD" w:rsidR="00990DE3" w:rsidRPr="000F44E2" w:rsidRDefault="00990DE3" w:rsidP="00990DE3">
            <w:r w:rsidRPr="000F44E2">
              <w:t> </w:t>
            </w:r>
            <w:r w:rsidR="009E6355">
              <w:fldChar w:fldCharType="begin">
                <w:fldData xml:space="preserve">PEVuZE5vdGU+PENpdGU+PEF1dGhvcj5aaHU8L0F1dGhvcj48WWVhcj4yMDE5PC9ZZWFyPjxSZWNO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</w:fldData>
              </w:fldChar>
            </w:r>
            <w:r w:rsidR="009E6355">
              <w:instrText xml:space="preserve"> ADDIN EN.CITE </w:instrText>
            </w:r>
            <w:r w:rsidR="009E6355">
              <w:fldChar w:fldCharType="begin">
                <w:fldData xml:space="preserve">PEVuZE5vdGU+PENpdGU+PEF1dGhvcj5aaHU8L0F1dGhvcj48WWVhcj4yMDE5PC9ZZWFyPjxSZWNO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</w:fldData>
              </w:fldChar>
            </w:r>
            <w:r w:rsidR="009E6355">
              <w:instrText xml:space="preserve"> ADDIN EN.CITE.DATA </w:instrText>
            </w:r>
            <w:r w:rsidR="009E6355">
              <w:fldChar w:fldCharType="end"/>
            </w:r>
            <w:r w:rsidR="009E6355">
              <w:fldChar w:fldCharType="separate"/>
            </w:r>
            <w:r w:rsidR="009E6355">
              <w:rPr>
                <w:noProof/>
              </w:rPr>
              <w:t>(11)</w:t>
            </w:r>
            <w:r w:rsidR="009E6355">
              <w:fldChar w:fldCharType="end"/>
            </w:r>
          </w:p>
        </w:tc>
      </w:tr>
      <w:tr w:rsidR="00990DE3" w:rsidRPr="000F44E2" w14:paraId="5AE6BE7F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8286D40" w14:textId="77777777" w:rsidR="00990DE3" w:rsidRPr="000F44E2" w:rsidRDefault="00990DE3" w:rsidP="00990DE3">
            <w:r w:rsidRPr="000F44E2">
              <w:t>SRR8065395</w:t>
            </w:r>
          </w:p>
        </w:tc>
        <w:tc>
          <w:tcPr>
            <w:tcW w:w="1434" w:type="dxa"/>
            <w:noWrap/>
            <w:hideMark/>
          </w:tcPr>
          <w:p w14:paraId="51F4084A" w14:textId="77777777" w:rsidR="00990DE3" w:rsidRPr="000F44E2" w:rsidRDefault="00990DE3" w:rsidP="00990DE3">
            <w:r w:rsidRPr="000F44E2">
              <w:t>SRR8065394</w:t>
            </w:r>
          </w:p>
        </w:tc>
        <w:tc>
          <w:tcPr>
            <w:tcW w:w="1434" w:type="dxa"/>
            <w:noWrap/>
            <w:hideMark/>
          </w:tcPr>
          <w:p w14:paraId="19EEE92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D72868E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2DA0E12F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0FEB9B9F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5CBDEA8B" w14:textId="77777777" w:rsidR="00990DE3" w:rsidRPr="000F44E2" w:rsidRDefault="00990DE3" w:rsidP="00990DE3">
            <w:r w:rsidRPr="000F44E2">
              <w:t>constant light 24 h- dark for 24 h</w:t>
            </w:r>
          </w:p>
        </w:tc>
        <w:tc>
          <w:tcPr>
            <w:tcW w:w="1307" w:type="dxa"/>
            <w:noWrap/>
            <w:hideMark/>
          </w:tcPr>
          <w:p w14:paraId="7CDBB0C8" w14:textId="77777777" w:rsidR="00990DE3" w:rsidRPr="000F44E2" w:rsidRDefault="00990DE3" w:rsidP="00990DE3">
            <w:r w:rsidRPr="000F44E2">
              <w:t>72457057</w:t>
            </w:r>
          </w:p>
        </w:tc>
        <w:tc>
          <w:tcPr>
            <w:tcW w:w="1307" w:type="dxa"/>
            <w:noWrap/>
            <w:hideMark/>
          </w:tcPr>
          <w:p w14:paraId="1319E424" w14:textId="77777777" w:rsidR="00990DE3" w:rsidRPr="000F44E2" w:rsidRDefault="00990DE3" w:rsidP="00990DE3">
            <w:r w:rsidRPr="000F44E2">
              <w:t>18053826</w:t>
            </w:r>
          </w:p>
        </w:tc>
        <w:tc>
          <w:tcPr>
            <w:tcW w:w="1399" w:type="dxa"/>
            <w:noWrap/>
            <w:hideMark/>
          </w:tcPr>
          <w:p w14:paraId="6351F9BD" w14:textId="26357696" w:rsidR="00990DE3" w:rsidRPr="000F44E2" w:rsidRDefault="00990DE3" w:rsidP="00990DE3">
            <w:r w:rsidRPr="000F44E2">
              <w:t> </w:t>
            </w:r>
            <w:r w:rsidR="009E6355">
              <w:fldChar w:fldCharType="begin">
                <w:fldData xml:space="preserve">PEVuZE5vdGU+PENpdGU+PEF1dGhvcj5aaHU8L0F1dGhvcj48WWVhcj4yMDE5PC9ZZWFyPjxSZWNO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</w:fldData>
              </w:fldChar>
            </w:r>
            <w:r w:rsidR="009E6355">
              <w:instrText xml:space="preserve"> ADDIN EN.CITE </w:instrText>
            </w:r>
            <w:r w:rsidR="009E6355">
              <w:fldChar w:fldCharType="begin">
                <w:fldData xml:space="preserve">PEVuZE5vdGU+PENpdGU+PEF1dGhvcj5aaHU8L0F1dGhvcj48WWVhcj4yMDE5PC9ZZWFyPjxSZWNO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</w:fldData>
              </w:fldChar>
            </w:r>
            <w:r w:rsidR="009E6355">
              <w:instrText xml:space="preserve"> ADDIN EN.CITE.DATA </w:instrText>
            </w:r>
            <w:r w:rsidR="009E6355">
              <w:fldChar w:fldCharType="end"/>
            </w:r>
            <w:r w:rsidR="009E6355">
              <w:fldChar w:fldCharType="separate"/>
            </w:r>
            <w:r w:rsidR="009E6355">
              <w:rPr>
                <w:noProof/>
              </w:rPr>
              <w:t>(11)</w:t>
            </w:r>
            <w:r w:rsidR="009E6355">
              <w:fldChar w:fldCharType="end"/>
            </w:r>
          </w:p>
        </w:tc>
      </w:tr>
      <w:tr w:rsidR="00990DE3" w:rsidRPr="000F44E2" w14:paraId="04A758A3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126EB1F" w14:textId="77777777" w:rsidR="00990DE3" w:rsidRPr="000F44E2" w:rsidRDefault="00990DE3" w:rsidP="00990DE3">
            <w:r w:rsidRPr="000F44E2">
              <w:t>SRR2952644</w:t>
            </w:r>
          </w:p>
        </w:tc>
        <w:tc>
          <w:tcPr>
            <w:tcW w:w="1434" w:type="dxa"/>
            <w:noWrap/>
            <w:hideMark/>
          </w:tcPr>
          <w:p w14:paraId="2D16EE10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3B7A19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6BE3C01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1B109D4D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676F4985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33645626" w14:textId="77777777" w:rsidR="00990DE3" w:rsidRPr="000F44E2" w:rsidRDefault="00990DE3" w:rsidP="00990DE3">
            <w:r w:rsidRPr="000F44E2">
              <w:t>VMM + Chitosan 16h</w:t>
            </w:r>
          </w:p>
        </w:tc>
        <w:tc>
          <w:tcPr>
            <w:tcW w:w="1307" w:type="dxa"/>
            <w:noWrap/>
            <w:hideMark/>
          </w:tcPr>
          <w:p w14:paraId="2B49B9B0" w14:textId="77777777" w:rsidR="00990DE3" w:rsidRPr="000F44E2" w:rsidRDefault="00990DE3" w:rsidP="00990DE3">
            <w:r w:rsidRPr="000F44E2">
              <w:t>181254563</w:t>
            </w:r>
          </w:p>
        </w:tc>
        <w:tc>
          <w:tcPr>
            <w:tcW w:w="1307" w:type="dxa"/>
            <w:noWrap/>
            <w:hideMark/>
          </w:tcPr>
          <w:p w14:paraId="46654C29" w14:textId="77777777" w:rsidR="00990DE3" w:rsidRPr="000F44E2" w:rsidRDefault="00990DE3" w:rsidP="00990DE3">
            <w:r w:rsidRPr="000F44E2">
              <w:t>175514293</w:t>
            </w:r>
          </w:p>
        </w:tc>
        <w:tc>
          <w:tcPr>
            <w:tcW w:w="1399" w:type="dxa"/>
            <w:noWrap/>
            <w:hideMark/>
          </w:tcPr>
          <w:p w14:paraId="372795B7" w14:textId="3BC6BF7E" w:rsidR="00990DE3" w:rsidRPr="000F44E2" w:rsidRDefault="00990DE3" w:rsidP="00990DE3">
            <w:r w:rsidRPr="000F44E2">
              <w:t> </w:t>
            </w:r>
            <w:r w:rsidR="001F3ED7">
              <w:fldChar w:fldCharType="begin">
                <w:fldData xml:space="preserve">PEVuZE5vdGU+PENpdGU+PEF1dGhvcj5Mb3Blei1Nb3lhPC9BdXRob3I+PFllYXI+MjAxNjwvWWVh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=
</w:fldData>
              </w:fldChar>
            </w:r>
            <w:r w:rsidR="001F3ED7">
              <w:instrText xml:space="preserve"> ADDIN EN.CITE </w:instrText>
            </w:r>
            <w:r w:rsidR="001F3ED7">
              <w:fldChar w:fldCharType="begin">
                <w:fldData xml:space="preserve">PEVuZE5vdGU+PENpdGU+PEF1dGhvcj5Mb3Blei1Nb3lhPC9BdXRob3I+PFllYXI+MjAxNjwvWWVh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=
</w:fldData>
              </w:fldChar>
            </w:r>
            <w:r w:rsidR="001F3ED7">
              <w:instrText xml:space="preserve"> ADDIN EN.CITE.DATA </w:instrText>
            </w:r>
            <w:r w:rsidR="001F3ED7">
              <w:fldChar w:fldCharType="end"/>
            </w:r>
            <w:r w:rsidR="001F3ED7">
              <w:fldChar w:fldCharType="separate"/>
            </w:r>
            <w:r w:rsidR="001F3ED7">
              <w:rPr>
                <w:noProof/>
              </w:rPr>
              <w:t>(12)</w:t>
            </w:r>
            <w:r w:rsidR="001F3ED7">
              <w:fldChar w:fldCharType="end"/>
            </w:r>
          </w:p>
        </w:tc>
      </w:tr>
      <w:tr w:rsidR="00990DE3" w:rsidRPr="000F44E2" w14:paraId="22A89C3D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3001FD0" w14:textId="77777777" w:rsidR="00990DE3" w:rsidRPr="000F44E2" w:rsidRDefault="00990DE3" w:rsidP="00990DE3">
            <w:r w:rsidRPr="000F44E2">
              <w:t>SRR2952643</w:t>
            </w:r>
          </w:p>
        </w:tc>
        <w:tc>
          <w:tcPr>
            <w:tcW w:w="1434" w:type="dxa"/>
            <w:noWrap/>
            <w:hideMark/>
          </w:tcPr>
          <w:p w14:paraId="56D123B0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052E876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7ACC251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9A79A42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6DD5A121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37934FF2" w14:textId="77777777" w:rsidR="00990DE3" w:rsidRPr="000F44E2" w:rsidRDefault="00990DE3" w:rsidP="00990DE3">
            <w:r w:rsidRPr="000F44E2">
              <w:t>VMM + Chitosan 8h</w:t>
            </w:r>
          </w:p>
        </w:tc>
        <w:tc>
          <w:tcPr>
            <w:tcW w:w="1307" w:type="dxa"/>
            <w:noWrap/>
            <w:hideMark/>
          </w:tcPr>
          <w:p w14:paraId="296ED28E" w14:textId="77777777" w:rsidR="00990DE3" w:rsidRPr="000F44E2" w:rsidRDefault="00990DE3" w:rsidP="00990DE3">
            <w:r w:rsidRPr="000F44E2">
              <w:t>196561030</w:t>
            </w:r>
          </w:p>
        </w:tc>
        <w:tc>
          <w:tcPr>
            <w:tcW w:w="1307" w:type="dxa"/>
            <w:noWrap/>
            <w:hideMark/>
          </w:tcPr>
          <w:p w14:paraId="1B904AAF" w14:textId="77777777" w:rsidR="00990DE3" w:rsidRPr="000F44E2" w:rsidRDefault="00990DE3" w:rsidP="00990DE3">
            <w:r w:rsidRPr="000F44E2">
              <w:t>192029011</w:t>
            </w:r>
          </w:p>
        </w:tc>
        <w:tc>
          <w:tcPr>
            <w:tcW w:w="1399" w:type="dxa"/>
            <w:noWrap/>
            <w:hideMark/>
          </w:tcPr>
          <w:p w14:paraId="098DDECA" w14:textId="0EA71F13" w:rsidR="00990DE3" w:rsidRPr="000F44E2" w:rsidRDefault="00990DE3" w:rsidP="00990DE3">
            <w:r w:rsidRPr="000F44E2">
              <w:t> </w:t>
            </w:r>
            <w:r w:rsidR="001F3ED7">
              <w:fldChar w:fldCharType="begin">
                <w:fldData xml:space="preserve">PEVuZE5vdGU+PENpdGU+PEF1dGhvcj5Mb3Blei1Nb3lhPC9BdXRob3I+PFllYXI+MjAxNjwvWWVh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=
</w:fldData>
              </w:fldChar>
            </w:r>
            <w:r w:rsidR="001F3ED7">
              <w:instrText xml:space="preserve"> ADDIN EN.CITE </w:instrText>
            </w:r>
            <w:r w:rsidR="001F3ED7">
              <w:fldChar w:fldCharType="begin">
                <w:fldData xml:space="preserve">PEVuZE5vdGU+PENpdGU+PEF1dGhvcj5Mb3Blei1Nb3lhPC9BdXRob3I+PFllYXI+MjAxNjwvWWVh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=
</w:fldData>
              </w:fldChar>
            </w:r>
            <w:r w:rsidR="001F3ED7">
              <w:instrText xml:space="preserve"> ADDIN EN.CITE.DATA </w:instrText>
            </w:r>
            <w:r w:rsidR="001F3ED7">
              <w:fldChar w:fldCharType="end"/>
            </w:r>
            <w:r w:rsidR="001F3ED7">
              <w:fldChar w:fldCharType="separate"/>
            </w:r>
            <w:r w:rsidR="001F3ED7">
              <w:rPr>
                <w:noProof/>
              </w:rPr>
              <w:t>(12)</w:t>
            </w:r>
            <w:r w:rsidR="001F3ED7">
              <w:fldChar w:fldCharType="end"/>
            </w:r>
          </w:p>
        </w:tc>
      </w:tr>
      <w:tr w:rsidR="00990DE3" w:rsidRPr="000F44E2" w14:paraId="66637F0B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97E941F" w14:textId="77777777" w:rsidR="00990DE3" w:rsidRPr="000F44E2" w:rsidRDefault="00990DE3" w:rsidP="00990DE3">
            <w:r w:rsidRPr="000F44E2">
              <w:t>SRR2952642</w:t>
            </w:r>
          </w:p>
        </w:tc>
        <w:tc>
          <w:tcPr>
            <w:tcW w:w="1434" w:type="dxa"/>
            <w:noWrap/>
            <w:hideMark/>
          </w:tcPr>
          <w:p w14:paraId="4805396F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B793EC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56B1264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7AD70F4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13D30654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21A67525" w14:textId="77777777" w:rsidR="00990DE3" w:rsidRPr="000F44E2" w:rsidRDefault="00990DE3" w:rsidP="00990DE3">
            <w:r w:rsidRPr="000F44E2">
              <w:t>VMM with chitosan 4 h</w:t>
            </w:r>
          </w:p>
        </w:tc>
        <w:tc>
          <w:tcPr>
            <w:tcW w:w="1307" w:type="dxa"/>
            <w:noWrap/>
            <w:hideMark/>
          </w:tcPr>
          <w:p w14:paraId="09E8E1DD" w14:textId="77777777" w:rsidR="00990DE3" w:rsidRPr="000F44E2" w:rsidRDefault="00990DE3" w:rsidP="00990DE3">
            <w:r w:rsidRPr="000F44E2">
              <w:t>202093822</w:t>
            </w:r>
          </w:p>
        </w:tc>
        <w:tc>
          <w:tcPr>
            <w:tcW w:w="1307" w:type="dxa"/>
            <w:noWrap/>
            <w:hideMark/>
          </w:tcPr>
          <w:p w14:paraId="462D9175" w14:textId="77777777" w:rsidR="00990DE3" w:rsidRPr="000F44E2" w:rsidRDefault="00990DE3" w:rsidP="00990DE3">
            <w:r w:rsidRPr="000F44E2">
              <w:t>197806834</w:t>
            </w:r>
          </w:p>
        </w:tc>
        <w:tc>
          <w:tcPr>
            <w:tcW w:w="1399" w:type="dxa"/>
            <w:noWrap/>
            <w:hideMark/>
          </w:tcPr>
          <w:p w14:paraId="5D321BDB" w14:textId="3C5FE256" w:rsidR="00990DE3" w:rsidRPr="000F44E2" w:rsidRDefault="00990DE3" w:rsidP="00990DE3">
            <w:r w:rsidRPr="000F44E2">
              <w:t> </w:t>
            </w:r>
            <w:r w:rsidR="001F3ED7">
              <w:fldChar w:fldCharType="begin">
                <w:fldData xml:space="preserve">PEVuZE5vdGU+PENpdGU+PEF1dGhvcj5Mb3Blei1Nb3lhPC9BdXRob3I+PFllYXI+MjAxNjwvWWVh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=
</w:fldData>
              </w:fldChar>
            </w:r>
            <w:r w:rsidR="001F3ED7">
              <w:instrText xml:space="preserve"> ADDIN EN.CITE </w:instrText>
            </w:r>
            <w:r w:rsidR="001F3ED7">
              <w:fldChar w:fldCharType="begin">
                <w:fldData xml:space="preserve">PEVuZE5vdGU+PENpdGU+PEF1dGhvcj5Mb3Blei1Nb3lhPC9BdXRob3I+PFllYXI+MjAxNjwvWWVh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=
</w:fldData>
              </w:fldChar>
            </w:r>
            <w:r w:rsidR="001F3ED7">
              <w:instrText xml:space="preserve"> ADDIN EN.CITE.DATA </w:instrText>
            </w:r>
            <w:r w:rsidR="001F3ED7">
              <w:fldChar w:fldCharType="end"/>
            </w:r>
            <w:r w:rsidR="001F3ED7">
              <w:fldChar w:fldCharType="separate"/>
            </w:r>
            <w:r w:rsidR="001F3ED7">
              <w:rPr>
                <w:noProof/>
              </w:rPr>
              <w:t>(12)</w:t>
            </w:r>
            <w:r w:rsidR="001F3ED7">
              <w:fldChar w:fldCharType="end"/>
            </w:r>
          </w:p>
        </w:tc>
      </w:tr>
      <w:tr w:rsidR="00990DE3" w:rsidRPr="000F44E2" w14:paraId="32DFE7C4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20DA4B6" w14:textId="77777777" w:rsidR="00990DE3" w:rsidRPr="000F44E2" w:rsidRDefault="00990DE3" w:rsidP="00990DE3">
            <w:r w:rsidRPr="000F44E2">
              <w:t>SRR2952640</w:t>
            </w:r>
          </w:p>
        </w:tc>
        <w:tc>
          <w:tcPr>
            <w:tcW w:w="1434" w:type="dxa"/>
            <w:noWrap/>
            <w:hideMark/>
          </w:tcPr>
          <w:p w14:paraId="30749A2F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44BBC2B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87E6ED9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556F61A2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2D0165C9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29AA9302" w14:textId="77777777" w:rsidR="00990DE3" w:rsidRPr="000F44E2" w:rsidRDefault="00990DE3" w:rsidP="00990DE3">
            <w:r w:rsidRPr="000F44E2">
              <w:t>VMM 16h</w:t>
            </w:r>
          </w:p>
        </w:tc>
        <w:tc>
          <w:tcPr>
            <w:tcW w:w="1307" w:type="dxa"/>
            <w:noWrap/>
            <w:hideMark/>
          </w:tcPr>
          <w:p w14:paraId="0FD6760B" w14:textId="77777777" w:rsidR="00990DE3" w:rsidRPr="000F44E2" w:rsidRDefault="00990DE3" w:rsidP="00990DE3">
            <w:r w:rsidRPr="000F44E2">
              <w:t>201909013</w:t>
            </w:r>
          </w:p>
        </w:tc>
        <w:tc>
          <w:tcPr>
            <w:tcW w:w="1307" w:type="dxa"/>
            <w:noWrap/>
            <w:hideMark/>
          </w:tcPr>
          <w:p w14:paraId="317B2DF5" w14:textId="77777777" w:rsidR="00990DE3" w:rsidRPr="000F44E2" w:rsidRDefault="00990DE3" w:rsidP="00990DE3">
            <w:r w:rsidRPr="000F44E2">
              <w:t>197218022</w:t>
            </w:r>
          </w:p>
        </w:tc>
        <w:tc>
          <w:tcPr>
            <w:tcW w:w="1399" w:type="dxa"/>
            <w:noWrap/>
            <w:hideMark/>
          </w:tcPr>
          <w:p w14:paraId="5D9EDF0D" w14:textId="457ACD31" w:rsidR="00990DE3" w:rsidRPr="000F44E2" w:rsidRDefault="00990DE3" w:rsidP="00990DE3">
            <w:r w:rsidRPr="000F44E2">
              <w:t> </w:t>
            </w:r>
            <w:r w:rsidR="001F3ED7">
              <w:fldChar w:fldCharType="begin">
                <w:fldData xml:space="preserve">PEVuZE5vdGU+PENpdGU+PEF1dGhvcj5Mb3Blei1Nb3lhPC9BdXRob3I+PFllYXI+MjAxNjwvWWVh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=
</w:fldData>
              </w:fldChar>
            </w:r>
            <w:r w:rsidR="001F3ED7">
              <w:instrText xml:space="preserve"> ADDIN EN.CITE </w:instrText>
            </w:r>
            <w:r w:rsidR="001F3ED7">
              <w:fldChar w:fldCharType="begin">
                <w:fldData xml:space="preserve">PEVuZE5vdGU+PENpdGU+PEF1dGhvcj5Mb3Blei1Nb3lhPC9BdXRob3I+PFllYXI+MjAxNjwvWWVh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=
</w:fldData>
              </w:fldChar>
            </w:r>
            <w:r w:rsidR="001F3ED7">
              <w:instrText xml:space="preserve"> ADDIN EN.CITE.DATA </w:instrText>
            </w:r>
            <w:r w:rsidR="001F3ED7">
              <w:fldChar w:fldCharType="end"/>
            </w:r>
            <w:r w:rsidR="001F3ED7">
              <w:fldChar w:fldCharType="separate"/>
            </w:r>
            <w:r w:rsidR="001F3ED7">
              <w:rPr>
                <w:noProof/>
              </w:rPr>
              <w:t>(12)</w:t>
            </w:r>
            <w:r w:rsidR="001F3ED7">
              <w:fldChar w:fldCharType="end"/>
            </w:r>
          </w:p>
        </w:tc>
      </w:tr>
      <w:tr w:rsidR="00990DE3" w:rsidRPr="000F44E2" w14:paraId="56F0DCA4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2CB0F36" w14:textId="77777777" w:rsidR="00990DE3" w:rsidRPr="000F44E2" w:rsidRDefault="00990DE3" w:rsidP="00990DE3">
            <w:r w:rsidRPr="000F44E2">
              <w:t>SRR2952639</w:t>
            </w:r>
          </w:p>
        </w:tc>
        <w:tc>
          <w:tcPr>
            <w:tcW w:w="1434" w:type="dxa"/>
            <w:noWrap/>
            <w:hideMark/>
          </w:tcPr>
          <w:p w14:paraId="53136F9F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BADFAE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C7F6F72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FE34819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5D51BF32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2420D262" w14:textId="77777777" w:rsidR="00990DE3" w:rsidRPr="000F44E2" w:rsidRDefault="00990DE3" w:rsidP="00990DE3">
            <w:r w:rsidRPr="000F44E2">
              <w:t>VMM 8h</w:t>
            </w:r>
          </w:p>
        </w:tc>
        <w:tc>
          <w:tcPr>
            <w:tcW w:w="1307" w:type="dxa"/>
            <w:noWrap/>
            <w:hideMark/>
          </w:tcPr>
          <w:p w14:paraId="1A33BEB0" w14:textId="77777777" w:rsidR="00990DE3" w:rsidRPr="000F44E2" w:rsidRDefault="00990DE3" w:rsidP="00990DE3">
            <w:r w:rsidRPr="000F44E2">
              <w:t>206497934</w:t>
            </w:r>
          </w:p>
        </w:tc>
        <w:tc>
          <w:tcPr>
            <w:tcW w:w="1307" w:type="dxa"/>
            <w:noWrap/>
            <w:hideMark/>
          </w:tcPr>
          <w:p w14:paraId="4E272B8C" w14:textId="77777777" w:rsidR="00990DE3" w:rsidRPr="000F44E2" w:rsidRDefault="00990DE3" w:rsidP="00990DE3">
            <w:r w:rsidRPr="000F44E2">
              <w:t>203216664</w:t>
            </w:r>
          </w:p>
        </w:tc>
        <w:tc>
          <w:tcPr>
            <w:tcW w:w="1399" w:type="dxa"/>
            <w:noWrap/>
            <w:hideMark/>
          </w:tcPr>
          <w:p w14:paraId="4FBE69E2" w14:textId="131EA360" w:rsidR="00990DE3" w:rsidRPr="000F44E2" w:rsidRDefault="00990DE3" w:rsidP="00990DE3">
            <w:r w:rsidRPr="000F44E2">
              <w:t> </w:t>
            </w:r>
            <w:r w:rsidR="001F3ED7">
              <w:fldChar w:fldCharType="begin">
                <w:fldData xml:space="preserve">PEVuZE5vdGU+PENpdGU+PEF1dGhvcj5Mb3Blei1Nb3lhPC9BdXRob3I+PFllYXI+MjAxNjwvWWVh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=
</w:fldData>
              </w:fldChar>
            </w:r>
            <w:r w:rsidR="001F3ED7">
              <w:instrText xml:space="preserve"> ADDIN EN.CITE </w:instrText>
            </w:r>
            <w:r w:rsidR="001F3ED7">
              <w:fldChar w:fldCharType="begin">
                <w:fldData xml:space="preserve">PEVuZE5vdGU+PENpdGU+PEF1dGhvcj5Mb3Blei1Nb3lhPC9BdXRob3I+PFllYXI+MjAxNjwvWWVh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=
</w:fldData>
              </w:fldChar>
            </w:r>
            <w:r w:rsidR="001F3ED7">
              <w:instrText xml:space="preserve"> ADDIN EN.CITE.DATA </w:instrText>
            </w:r>
            <w:r w:rsidR="001F3ED7">
              <w:fldChar w:fldCharType="end"/>
            </w:r>
            <w:r w:rsidR="001F3ED7">
              <w:fldChar w:fldCharType="separate"/>
            </w:r>
            <w:r w:rsidR="001F3ED7">
              <w:rPr>
                <w:noProof/>
              </w:rPr>
              <w:t>(12)</w:t>
            </w:r>
            <w:r w:rsidR="001F3ED7">
              <w:fldChar w:fldCharType="end"/>
            </w:r>
          </w:p>
        </w:tc>
      </w:tr>
      <w:tr w:rsidR="00990DE3" w:rsidRPr="000F44E2" w14:paraId="2D5A35DD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14D5BBD" w14:textId="77777777" w:rsidR="00990DE3" w:rsidRPr="000F44E2" w:rsidRDefault="00990DE3" w:rsidP="00990DE3">
            <w:r w:rsidRPr="000F44E2">
              <w:t>SRR2952641</w:t>
            </w:r>
          </w:p>
        </w:tc>
        <w:tc>
          <w:tcPr>
            <w:tcW w:w="1434" w:type="dxa"/>
            <w:noWrap/>
            <w:hideMark/>
          </w:tcPr>
          <w:p w14:paraId="3FC54B8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EEF939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7FD28D9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614DA61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490ABB5E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3BC2CFDA" w14:textId="77777777" w:rsidR="00990DE3" w:rsidRPr="000F44E2" w:rsidRDefault="00990DE3" w:rsidP="00990DE3">
            <w:r w:rsidRPr="000F44E2">
              <w:t>VMM 4h</w:t>
            </w:r>
          </w:p>
        </w:tc>
        <w:tc>
          <w:tcPr>
            <w:tcW w:w="1307" w:type="dxa"/>
            <w:noWrap/>
            <w:hideMark/>
          </w:tcPr>
          <w:p w14:paraId="3BACBBB5" w14:textId="77777777" w:rsidR="00990DE3" w:rsidRPr="000F44E2" w:rsidRDefault="00990DE3" w:rsidP="00990DE3">
            <w:r w:rsidRPr="000F44E2">
              <w:t>202704918</w:t>
            </w:r>
          </w:p>
        </w:tc>
        <w:tc>
          <w:tcPr>
            <w:tcW w:w="1307" w:type="dxa"/>
            <w:noWrap/>
            <w:hideMark/>
          </w:tcPr>
          <w:p w14:paraId="6CA9DC9A" w14:textId="77777777" w:rsidR="00990DE3" w:rsidRPr="000F44E2" w:rsidRDefault="00990DE3" w:rsidP="00990DE3">
            <w:r w:rsidRPr="000F44E2">
              <w:t>198969066</w:t>
            </w:r>
          </w:p>
        </w:tc>
        <w:tc>
          <w:tcPr>
            <w:tcW w:w="1399" w:type="dxa"/>
            <w:noWrap/>
            <w:hideMark/>
          </w:tcPr>
          <w:p w14:paraId="4B80F595" w14:textId="196E53CC" w:rsidR="00990DE3" w:rsidRPr="000F44E2" w:rsidRDefault="00990DE3" w:rsidP="00990DE3">
            <w:r w:rsidRPr="000F44E2">
              <w:t> </w:t>
            </w:r>
            <w:r w:rsidR="001F3ED7">
              <w:fldChar w:fldCharType="begin">
                <w:fldData xml:space="preserve">PEVuZE5vdGU+PENpdGU+PEF1dGhvcj5Mb3Blei1Nb3lhPC9BdXRob3I+PFllYXI+MjAxNjwvWWVh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=
</w:fldData>
              </w:fldChar>
            </w:r>
            <w:r w:rsidR="001F3ED7">
              <w:instrText xml:space="preserve"> ADDIN EN.CITE </w:instrText>
            </w:r>
            <w:r w:rsidR="001F3ED7">
              <w:fldChar w:fldCharType="begin">
                <w:fldData xml:space="preserve">PEVuZE5vdGU+PENpdGU+PEF1dGhvcj5Mb3Blei1Nb3lhPC9BdXRob3I+PFllYXI+MjAxNjwvWWVh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=
</w:fldData>
              </w:fldChar>
            </w:r>
            <w:r w:rsidR="001F3ED7">
              <w:instrText xml:space="preserve"> ADDIN EN.CITE.DATA </w:instrText>
            </w:r>
            <w:r w:rsidR="001F3ED7">
              <w:fldChar w:fldCharType="end"/>
            </w:r>
            <w:r w:rsidR="001F3ED7">
              <w:fldChar w:fldCharType="separate"/>
            </w:r>
            <w:r w:rsidR="001F3ED7">
              <w:rPr>
                <w:noProof/>
              </w:rPr>
              <w:t>(12)</w:t>
            </w:r>
            <w:r w:rsidR="001F3ED7">
              <w:fldChar w:fldCharType="end"/>
            </w:r>
          </w:p>
        </w:tc>
      </w:tr>
      <w:tr w:rsidR="00990DE3" w:rsidRPr="000F44E2" w14:paraId="5B84BE74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78D125DD" w14:textId="77777777" w:rsidR="00990DE3" w:rsidRPr="000F44E2" w:rsidRDefault="00990DE3" w:rsidP="00990DE3">
            <w:r w:rsidRPr="000F44E2">
              <w:t>SRR1594012</w:t>
            </w:r>
          </w:p>
        </w:tc>
        <w:tc>
          <w:tcPr>
            <w:tcW w:w="1434" w:type="dxa"/>
            <w:noWrap/>
            <w:hideMark/>
          </w:tcPr>
          <w:p w14:paraId="0AA6938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376B92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CAAB4FC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6BEE05E1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25647CF4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1B1A6BFE" w14:textId="77777777" w:rsidR="00990DE3" w:rsidRPr="000F44E2" w:rsidRDefault="00990DE3" w:rsidP="00990DE3">
            <w:r w:rsidRPr="000F44E2">
              <w:t>VMM + Avicel 36 h + DTT (5mM) for 1 h</w:t>
            </w:r>
          </w:p>
        </w:tc>
        <w:tc>
          <w:tcPr>
            <w:tcW w:w="1307" w:type="dxa"/>
            <w:noWrap/>
            <w:hideMark/>
          </w:tcPr>
          <w:p w14:paraId="5FADB076" w14:textId="77777777" w:rsidR="00990DE3" w:rsidRPr="000F44E2" w:rsidRDefault="00990DE3" w:rsidP="00990DE3">
            <w:r w:rsidRPr="000F44E2">
              <w:t>15427238</w:t>
            </w:r>
          </w:p>
        </w:tc>
        <w:tc>
          <w:tcPr>
            <w:tcW w:w="1307" w:type="dxa"/>
            <w:noWrap/>
            <w:hideMark/>
          </w:tcPr>
          <w:p w14:paraId="255779C2" w14:textId="77777777" w:rsidR="00990DE3" w:rsidRPr="000F44E2" w:rsidRDefault="00990DE3" w:rsidP="00990DE3">
            <w:r w:rsidRPr="000F44E2">
              <w:t>15191294</w:t>
            </w:r>
          </w:p>
        </w:tc>
        <w:tc>
          <w:tcPr>
            <w:tcW w:w="1399" w:type="dxa"/>
            <w:noWrap/>
            <w:hideMark/>
          </w:tcPr>
          <w:p w14:paraId="27E6C79E" w14:textId="444E6392" w:rsidR="00990DE3" w:rsidRPr="000F44E2" w:rsidRDefault="00990DE3" w:rsidP="00990DE3">
            <w:r w:rsidRPr="000F44E2">
              <w:t> </w:t>
            </w:r>
            <w:r w:rsidR="009346C8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9346C8">
              <w:instrText xml:space="preserve"> ADDIN EN.CITE </w:instrText>
            </w:r>
            <w:r w:rsidR="009346C8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9346C8">
              <w:instrText xml:space="preserve"> ADDIN EN.CITE.DATA </w:instrText>
            </w:r>
            <w:r w:rsidR="009346C8">
              <w:fldChar w:fldCharType="end"/>
            </w:r>
            <w:r w:rsidR="009346C8">
              <w:fldChar w:fldCharType="separate"/>
            </w:r>
            <w:r w:rsidR="009346C8">
              <w:rPr>
                <w:noProof/>
              </w:rPr>
              <w:t>(13)</w:t>
            </w:r>
            <w:r w:rsidR="009346C8">
              <w:fldChar w:fldCharType="end"/>
            </w:r>
          </w:p>
        </w:tc>
      </w:tr>
      <w:tr w:rsidR="00990DE3" w:rsidRPr="000F44E2" w14:paraId="0010116A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0E8B61FA" w14:textId="77777777" w:rsidR="00990DE3" w:rsidRPr="000F44E2" w:rsidRDefault="00990DE3" w:rsidP="00990DE3">
            <w:r w:rsidRPr="000F44E2">
              <w:t>SRR1594011</w:t>
            </w:r>
          </w:p>
        </w:tc>
        <w:tc>
          <w:tcPr>
            <w:tcW w:w="1434" w:type="dxa"/>
            <w:noWrap/>
            <w:hideMark/>
          </w:tcPr>
          <w:p w14:paraId="143A74A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199494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09C6416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5AB8642D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6EE7F76C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540BEBB6" w14:textId="77777777" w:rsidR="00990DE3" w:rsidRPr="000F44E2" w:rsidRDefault="00990DE3" w:rsidP="00990DE3">
            <w:r w:rsidRPr="000F44E2">
              <w:t>VMM + Avicel 36 h + H2O for 1 h</w:t>
            </w:r>
          </w:p>
        </w:tc>
        <w:tc>
          <w:tcPr>
            <w:tcW w:w="1307" w:type="dxa"/>
            <w:noWrap/>
            <w:hideMark/>
          </w:tcPr>
          <w:p w14:paraId="685E7A29" w14:textId="77777777" w:rsidR="00990DE3" w:rsidRPr="000F44E2" w:rsidRDefault="00990DE3" w:rsidP="00990DE3">
            <w:r w:rsidRPr="000F44E2">
              <w:t>16255311</w:t>
            </w:r>
          </w:p>
        </w:tc>
        <w:tc>
          <w:tcPr>
            <w:tcW w:w="1307" w:type="dxa"/>
            <w:noWrap/>
            <w:hideMark/>
          </w:tcPr>
          <w:p w14:paraId="0B8156F5" w14:textId="77777777" w:rsidR="00990DE3" w:rsidRPr="000F44E2" w:rsidRDefault="00990DE3" w:rsidP="00990DE3">
            <w:r w:rsidRPr="000F44E2">
              <w:t>16007632</w:t>
            </w:r>
          </w:p>
        </w:tc>
        <w:tc>
          <w:tcPr>
            <w:tcW w:w="1399" w:type="dxa"/>
            <w:noWrap/>
            <w:hideMark/>
          </w:tcPr>
          <w:p w14:paraId="7BF1A33B" w14:textId="22C92691" w:rsidR="00990DE3" w:rsidRPr="000F44E2" w:rsidRDefault="00990DE3" w:rsidP="00990DE3">
            <w:r w:rsidRPr="000F44E2">
              <w:t> </w:t>
            </w:r>
            <w:r w:rsidR="009346C8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9346C8">
              <w:instrText xml:space="preserve"> ADDIN EN.CITE </w:instrText>
            </w:r>
            <w:r w:rsidR="009346C8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9346C8">
              <w:instrText xml:space="preserve"> ADDIN EN.CITE.DATA </w:instrText>
            </w:r>
            <w:r w:rsidR="009346C8">
              <w:fldChar w:fldCharType="end"/>
            </w:r>
            <w:r w:rsidR="009346C8">
              <w:fldChar w:fldCharType="separate"/>
            </w:r>
            <w:r w:rsidR="009346C8">
              <w:rPr>
                <w:noProof/>
              </w:rPr>
              <w:t>(13)</w:t>
            </w:r>
            <w:r w:rsidR="009346C8">
              <w:fldChar w:fldCharType="end"/>
            </w:r>
          </w:p>
        </w:tc>
      </w:tr>
      <w:tr w:rsidR="00990DE3" w:rsidRPr="000F44E2" w14:paraId="50F9F1F6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0378B01B" w14:textId="77777777" w:rsidR="00990DE3" w:rsidRPr="000F44E2" w:rsidRDefault="00990DE3" w:rsidP="00990DE3">
            <w:r w:rsidRPr="000F44E2">
              <w:t>SRR1594004</w:t>
            </w:r>
          </w:p>
        </w:tc>
        <w:tc>
          <w:tcPr>
            <w:tcW w:w="1434" w:type="dxa"/>
            <w:noWrap/>
            <w:hideMark/>
          </w:tcPr>
          <w:p w14:paraId="4808AFCF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04D81F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87ED7D7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052B0C0E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5F7A2A5C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6CB7EAE1" w14:textId="77777777" w:rsidR="00990DE3" w:rsidRPr="000F44E2" w:rsidRDefault="00990DE3" w:rsidP="00990DE3">
            <w:r w:rsidRPr="000F44E2">
              <w:t>VMM 16 h + Avicel 4 h + DTT(5mM) for 1 h</w:t>
            </w:r>
          </w:p>
        </w:tc>
        <w:tc>
          <w:tcPr>
            <w:tcW w:w="1307" w:type="dxa"/>
            <w:noWrap/>
            <w:hideMark/>
          </w:tcPr>
          <w:p w14:paraId="66BAA34F" w14:textId="77777777" w:rsidR="00990DE3" w:rsidRPr="000F44E2" w:rsidRDefault="00990DE3" w:rsidP="00990DE3">
            <w:r w:rsidRPr="000F44E2">
              <w:t>22443031</w:t>
            </w:r>
          </w:p>
        </w:tc>
        <w:tc>
          <w:tcPr>
            <w:tcW w:w="1307" w:type="dxa"/>
            <w:noWrap/>
            <w:hideMark/>
          </w:tcPr>
          <w:p w14:paraId="21180B5B" w14:textId="77777777" w:rsidR="00990DE3" w:rsidRPr="000F44E2" w:rsidRDefault="00990DE3" w:rsidP="00990DE3">
            <w:r w:rsidRPr="000F44E2">
              <w:t>22025488</w:t>
            </w:r>
          </w:p>
        </w:tc>
        <w:tc>
          <w:tcPr>
            <w:tcW w:w="1399" w:type="dxa"/>
            <w:noWrap/>
            <w:hideMark/>
          </w:tcPr>
          <w:p w14:paraId="32786CFD" w14:textId="19D95E06" w:rsidR="00990DE3" w:rsidRPr="000F44E2" w:rsidRDefault="00990DE3" w:rsidP="00990DE3">
            <w:r w:rsidRPr="000F44E2">
              <w:t> </w:t>
            </w:r>
            <w:r w:rsidR="009346C8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9346C8">
              <w:instrText xml:space="preserve"> ADDIN EN.CITE </w:instrText>
            </w:r>
            <w:r w:rsidR="009346C8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9346C8">
              <w:instrText xml:space="preserve"> ADDIN EN.CITE.DATA </w:instrText>
            </w:r>
            <w:r w:rsidR="009346C8">
              <w:fldChar w:fldCharType="end"/>
            </w:r>
            <w:r w:rsidR="009346C8">
              <w:fldChar w:fldCharType="separate"/>
            </w:r>
            <w:r w:rsidR="009346C8">
              <w:rPr>
                <w:noProof/>
              </w:rPr>
              <w:t>(13)</w:t>
            </w:r>
            <w:r w:rsidR="009346C8">
              <w:fldChar w:fldCharType="end"/>
            </w:r>
          </w:p>
        </w:tc>
      </w:tr>
      <w:tr w:rsidR="00990DE3" w:rsidRPr="000F44E2" w14:paraId="3C7F4EF7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FC45238" w14:textId="77777777" w:rsidR="00990DE3" w:rsidRPr="000F44E2" w:rsidRDefault="00990DE3" w:rsidP="00990DE3">
            <w:r w:rsidRPr="000F44E2">
              <w:t>SRR1594003</w:t>
            </w:r>
          </w:p>
        </w:tc>
        <w:tc>
          <w:tcPr>
            <w:tcW w:w="1434" w:type="dxa"/>
            <w:noWrap/>
            <w:hideMark/>
          </w:tcPr>
          <w:p w14:paraId="4992FEB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743950B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6B98E8D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79EA2F7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1BDEE594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511A1E61" w14:textId="77777777" w:rsidR="00990DE3" w:rsidRPr="000F44E2" w:rsidRDefault="00990DE3" w:rsidP="00990DE3">
            <w:r w:rsidRPr="000F44E2">
              <w:t>VMM 16 h + Avicel 4 h + H2O for 1 h</w:t>
            </w:r>
          </w:p>
        </w:tc>
        <w:tc>
          <w:tcPr>
            <w:tcW w:w="1307" w:type="dxa"/>
            <w:noWrap/>
            <w:hideMark/>
          </w:tcPr>
          <w:p w14:paraId="720C513E" w14:textId="77777777" w:rsidR="00990DE3" w:rsidRPr="000F44E2" w:rsidRDefault="00990DE3" w:rsidP="00990DE3">
            <w:r w:rsidRPr="000F44E2">
              <w:t>22458730</w:t>
            </w:r>
          </w:p>
        </w:tc>
        <w:tc>
          <w:tcPr>
            <w:tcW w:w="1307" w:type="dxa"/>
            <w:noWrap/>
            <w:hideMark/>
          </w:tcPr>
          <w:p w14:paraId="5D95A7D7" w14:textId="77777777" w:rsidR="00990DE3" w:rsidRPr="000F44E2" w:rsidRDefault="00990DE3" w:rsidP="00990DE3">
            <w:r w:rsidRPr="000F44E2">
              <w:t>22095661</w:t>
            </w:r>
          </w:p>
        </w:tc>
        <w:tc>
          <w:tcPr>
            <w:tcW w:w="1399" w:type="dxa"/>
            <w:noWrap/>
            <w:hideMark/>
          </w:tcPr>
          <w:p w14:paraId="5154C7BC" w14:textId="71B56AD2" w:rsidR="00990DE3" w:rsidRPr="000F44E2" w:rsidRDefault="00990DE3" w:rsidP="00990DE3">
            <w:r w:rsidRPr="000F44E2">
              <w:t> </w:t>
            </w:r>
            <w:r w:rsidR="004B163E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4B163E">
              <w:instrText xml:space="preserve"> ADDIN EN.CITE </w:instrText>
            </w:r>
            <w:r w:rsidR="004B163E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4B163E">
              <w:instrText xml:space="preserve"> ADDIN EN.CITE.DATA </w:instrText>
            </w:r>
            <w:r w:rsidR="004B163E">
              <w:fldChar w:fldCharType="end"/>
            </w:r>
            <w:r w:rsidR="004B163E">
              <w:fldChar w:fldCharType="separate"/>
            </w:r>
            <w:r w:rsidR="004B163E">
              <w:rPr>
                <w:noProof/>
              </w:rPr>
              <w:t>(13)</w:t>
            </w:r>
            <w:r w:rsidR="004B163E">
              <w:fldChar w:fldCharType="end"/>
            </w:r>
          </w:p>
        </w:tc>
      </w:tr>
      <w:tr w:rsidR="00990DE3" w:rsidRPr="000F44E2" w14:paraId="5B77C31D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7B052122" w14:textId="77777777" w:rsidR="00990DE3" w:rsidRPr="000F44E2" w:rsidRDefault="00990DE3" w:rsidP="00990DE3">
            <w:r w:rsidRPr="000F44E2">
              <w:t>SRR1594002</w:t>
            </w:r>
          </w:p>
        </w:tc>
        <w:tc>
          <w:tcPr>
            <w:tcW w:w="1434" w:type="dxa"/>
            <w:noWrap/>
            <w:hideMark/>
          </w:tcPr>
          <w:p w14:paraId="0ED5198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041136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B923B91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404321F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2003A043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4627EB61" w14:textId="77777777" w:rsidR="00990DE3" w:rsidRPr="000F44E2" w:rsidRDefault="00990DE3" w:rsidP="00990DE3">
            <w:r w:rsidRPr="000F44E2">
              <w:t xml:space="preserve">VMM + Avicel 36 h + tunicamycin </w:t>
            </w:r>
            <w:r w:rsidRPr="000F44E2">
              <w:lastRenderedPageBreak/>
              <w:t>(40ug/mL) for 1 h</w:t>
            </w:r>
          </w:p>
        </w:tc>
        <w:tc>
          <w:tcPr>
            <w:tcW w:w="1307" w:type="dxa"/>
            <w:noWrap/>
            <w:hideMark/>
          </w:tcPr>
          <w:p w14:paraId="047DB532" w14:textId="77777777" w:rsidR="00990DE3" w:rsidRPr="000F44E2" w:rsidRDefault="00990DE3" w:rsidP="00990DE3">
            <w:r w:rsidRPr="000F44E2">
              <w:lastRenderedPageBreak/>
              <w:t>23346852</w:t>
            </w:r>
          </w:p>
        </w:tc>
        <w:tc>
          <w:tcPr>
            <w:tcW w:w="1307" w:type="dxa"/>
            <w:noWrap/>
            <w:hideMark/>
          </w:tcPr>
          <w:p w14:paraId="659CE12E" w14:textId="77777777" w:rsidR="00990DE3" w:rsidRPr="000F44E2" w:rsidRDefault="00990DE3" w:rsidP="00990DE3">
            <w:r w:rsidRPr="000F44E2">
              <w:t>22971695</w:t>
            </w:r>
          </w:p>
        </w:tc>
        <w:tc>
          <w:tcPr>
            <w:tcW w:w="1399" w:type="dxa"/>
            <w:noWrap/>
            <w:hideMark/>
          </w:tcPr>
          <w:p w14:paraId="4E778D62" w14:textId="7CF372CF" w:rsidR="00990DE3" w:rsidRPr="000F44E2" w:rsidRDefault="00990DE3" w:rsidP="00990DE3">
            <w:r w:rsidRPr="000F44E2">
              <w:t> </w:t>
            </w:r>
            <w:r w:rsidR="004B163E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4B163E">
              <w:instrText xml:space="preserve"> ADDIN EN.CITE </w:instrText>
            </w:r>
            <w:r w:rsidR="004B163E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4B163E">
              <w:instrText xml:space="preserve"> ADDIN EN.CITE.DATA </w:instrText>
            </w:r>
            <w:r w:rsidR="004B163E">
              <w:fldChar w:fldCharType="end"/>
            </w:r>
            <w:r w:rsidR="004B163E">
              <w:fldChar w:fldCharType="separate"/>
            </w:r>
            <w:r w:rsidR="004B163E">
              <w:rPr>
                <w:noProof/>
              </w:rPr>
              <w:t>(13)</w:t>
            </w:r>
            <w:r w:rsidR="004B163E">
              <w:fldChar w:fldCharType="end"/>
            </w:r>
          </w:p>
        </w:tc>
      </w:tr>
      <w:tr w:rsidR="00990DE3" w:rsidRPr="000F44E2" w14:paraId="1B6D5C8A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1C851990" w14:textId="77777777" w:rsidR="00990DE3" w:rsidRPr="000F44E2" w:rsidRDefault="00990DE3" w:rsidP="00990DE3">
            <w:r w:rsidRPr="000F44E2">
              <w:t>SRR1594001</w:t>
            </w:r>
          </w:p>
        </w:tc>
        <w:tc>
          <w:tcPr>
            <w:tcW w:w="1434" w:type="dxa"/>
            <w:noWrap/>
            <w:hideMark/>
          </w:tcPr>
          <w:p w14:paraId="39325D9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5C3E21A1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569D1646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36C4DC6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4CF096AC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44D113FC" w14:textId="77777777" w:rsidR="00990DE3" w:rsidRPr="000F44E2" w:rsidRDefault="00990DE3" w:rsidP="00990DE3">
            <w:r w:rsidRPr="000F44E2">
              <w:t>VMM + Avicel 36 h + tunicamycin (5ug/mL) for 1 h</w:t>
            </w:r>
          </w:p>
        </w:tc>
        <w:tc>
          <w:tcPr>
            <w:tcW w:w="1307" w:type="dxa"/>
            <w:noWrap/>
            <w:hideMark/>
          </w:tcPr>
          <w:p w14:paraId="23F879AC" w14:textId="77777777" w:rsidR="00990DE3" w:rsidRPr="000F44E2" w:rsidRDefault="00990DE3" w:rsidP="00990DE3">
            <w:r w:rsidRPr="000F44E2">
              <w:t>24744756</w:t>
            </w:r>
          </w:p>
        </w:tc>
        <w:tc>
          <w:tcPr>
            <w:tcW w:w="1307" w:type="dxa"/>
            <w:noWrap/>
            <w:hideMark/>
          </w:tcPr>
          <w:p w14:paraId="0E608E22" w14:textId="77777777" w:rsidR="00990DE3" w:rsidRPr="000F44E2" w:rsidRDefault="00990DE3" w:rsidP="00990DE3">
            <w:r w:rsidRPr="000F44E2">
              <w:t>24376774</w:t>
            </w:r>
          </w:p>
        </w:tc>
        <w:tc>
          <w:tcPr>
            <w:tcW w:w="1399" w:type="dxa"/>
            <w:noWrap/>
            <w:hideMark/>
          </w:tcPr>
          <w:p w14:paraId="29396F3E" w14:textId="228864C4" w:rsidR="00990DE3" w:rsidRPr="000F44E2" w:rsidRDefault="00990DE3" w:rsidP="00990DE3">
            <w:r w:rsidRPr="000F44E2">
              <w:t> </w:t>
            </w:r>
            <w:r w:rsidR="004B163E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4B163E">
              <w:instrText xml:space="preserve"> ADDIN EN.CITE </w:instrText>
            </w:r>
            <w:r w:rsidR="004B163E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4B163E">
              <w:instrText xml:space="preserve"> ADDIN EN.CITE.DATA </w:instrText>
            </w:r>
            <w:r w:rsidR="004B163E">
              <w:fldChar w:fldCharType="end"/>
            </w:r>
            <w:r w:rsidR="004B163E">
              <w:fldChar w:fldCharType="separate"/>
            </w:r>
            <w:r w:rsidR="004B163E">
              <w:rPr>
                <w:noProof/>
              </w:rPr>
              <w:t>(13)</w:t>
            </w:r>
            <w:r w:rsidR="004B163E">
              <w:fldChar w:fldCharType="end"/>
            </w:r>
          </w:p>
        </w:tc>
      </w:tr>
      <w:tr w:rsidR="00990DE3" w:rsidRPr="000F44E2" w14:paraId="5BCA5D19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D83EAC1" w14:textId="77777777" w:rsidR="00990DE3" w:rsidRPr="000F44E2" w:rsidRDefault="00990DE3" w:rsidP="00990DE3">
            <w:r w:rsidRPr="000F44E2">
              <w:t>SRR1594000</w:t>
            </w:r>
          </w:p>
        </w:tc>
        <w:tc>
          <w:tcPr>
            <w:tcW w:w="1434" w:type="dxa"/>
            <w:noWrap/>
            <w:hideMark/>
          </w:tcPr>
          <w:p w14:paraId="58D1D90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5800FD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CEBFE87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24903199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4ACB8908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7D54D88F" w14:textId="77777777" w:rsidR="00990DE3" w:rsidRPr="000F44E2" w:rsidRDefault="00990DE3" w:rsidP="00990DE3">
            <w:r w:rsidRPr="000F44E2">
              <w:t>VMM + Avicel 36 h +DTT (5mM) for 1 h</w:t>
            </w:r>
          </w:p>
        </w:tc>
        <w:tc>
          <w:tcPr>
            <w:tcW w:w="1307" w:type="dxa"/>
            <w:hideMark/>
          </w:tcPr>
          <w:p w14:paraId="3B04F24A" w14:textId="77777777" w:rsidR="00990DE3" w:rsidRPr="000F44E2" w:rsidRDefault="00990DE3" w:rsidP="00990DE3">
            <w:r w:rsidRPr="000F44E2">
              <w:t>24863644</w:t>
            </w:r>
          </w:p>
        </w:tc>
        <w:tc>
          <w:tcPr>
            <w:tcW w:w="1307" w:type="dxa"/>
            <w:noWrap/>
            <w:hideMark/>
          </w:tcPr>
          <w:p w14:paraId="47CFE2F7" w14:textId="77777777" w:rsidR="00990DE3" w:rsidRPr="000F44E2" w:rsidRDefault="00990DE3" w:rsidP="00990DE3">
            <w:r w:rsidRPr="000F44E2">
              <w:t>24493112</w:t>
            </w:r>
          </w:p>
        </w:tc>
        <w:tc>
          <w:tcPr>
            <w:tcW w:w="1399" w:type="dxa"/>
            <w:noWrap/>
            <w:hideMark/>
          </w:tcPr>
          <w:p w14:paraId="0D42EEA8" w14:textId="658E6687" w:rsidR="00990DE3" w:rsidRPr="000F44E2" w:rsidRDefault="00990DE3" w:rsidP="00990DE3">
            <w:r w:rsidRPr="000F44E2">
              <w:t> </w:t>
            </w:r>
            <w:r w:rsidR="004B163E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4B163E">
              <w:instrText xml:space="preserve"> ADDIN EN.CITE </w:instrText>
            </w:r>
            <w:r w:rsidR="004B163E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4B163E">
              <w:instrText xml:space="preserve"> ADDIN EN.CITE.DATA </w:instrText>
            </w:r>
            <w:r w:rsidR="004B163E">
              <w:fldChar w:fldCharType="end"/>
            </w:r>
            <w:r w:rsidR="004B163E">
              <w:fldChar w:fldCharType="separate"/>
            </w:r>
            <w:r w:rsidR="004B163E">
              <w:rPr>
                <w:noProof/>
              </w:rPr>
              <w:t>(13)</w:t>
            </w:r>
            <w:r w:rsidR="004B163E">
              <w:fldChar w:fldCharType="end"/>
            </w:r>
          </w:p>
        </w:tc>
      </w:tr>
      <w:tr w:rsidR="00990DE3" w:rsidRPr="000F44E2" w14:paraId="0C89FA24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7D627F84" w14:textId="77777777" w:rsidR="00990DE3" w:rsidRPr="000F44E2" w:rsidRDefault="00990DE3" w:rsidP="00990DE3">
            <w:r w:rsidRPr="000F44E2">
              <w:t>SRR1593999</w:t>
            </w:r>
          </w:p>
        </w:tc>
        <w:tc>
          <w:tcPr>
            <w:tcW w:w="1434" w:type="dxa"/>
            <w:noWrap/>
            <w:hideMark/>
          </w:tcPr>
          <w:p w14:paraId="46C2D95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C180E0F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1E0252D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0EFEED04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64D778BC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393FC3AD" w14:textId="77777777" w:rsidR="00990DE3" w:rsidRPr="000F44E2" w:rsidRDefault="00990DE3" w:rsidP="00990DE3">
            <w:r w:rsidRPr="000F44E2">
              <w:t>VMM + Avicel 36 h + DTT (0.1mM) for 1 h</w:t>
            </w:r>
          </w:p>
        </w:tc>
        <w:tc>
          <w:tcPr>
            <w:tcW w:w="1307" w:type="dxa"/>
            <w:noWrap/>
            <w:hideMark/>
          </w:tcPr>
          <w:p w14:paraId="5E429598" w14:textId="77777777" w:rsidR="00990DE3" w:rsidRPr="000F44E2" w:rsidRDefault="00990DE3" w:rsidP="00990DE3">
            <w:r w:rsidRPr="000F44E2">
              <w:t>23434570</w:t>
            </w:r>
          </w:p>
        </w:tc>
        <w:tc>
          <w:tcPr>
            <w:tcW w:w="1307" w:type="dxa"/>
            <w:noWrap/>
            <w:hideMark/>
          </w:tcPr>
          <w:p w14:paraId="3B71C894" w14:textId="77777777" w:rsidR="00990DE3" w:rsidRPr="000F44E2" w:rsidRDefault="00990DE3" w:rsidP="00990DE3">
            <w:r w:rsidRPr="000F44E2">
              <w:t>23062813</w:t>
            </w:r>
          </w:p>
        </w:tc>
        <w:tc>
          <w:tcPr>
            <w:tcW w:w="1399" w:type="dxa"/>
            <w:noWrap/>
            <w:hideMark/>
          </w:tcPr>
          <w:p w14:paraId="17289FDF" w14:textId="23003325" w:rsidR="00990DE3" w:rsidRPr="000F44E2" w:rsidRDefault="00990DE3" w:rsidP="00990DE3">
            <w:r w:rsidRPr="000F44E2">
              <w:t> </w:t>
            </w:r>
            <w:r w:rsidR="004B163E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4B163E">
              <w:instrText xml:space="preserve"> ADDIN EN.CITE </w:instrText>
            </w:r>
            <w:r w:rsidR="004B163E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4B163E">
              <w:instrText xml:space="preserve"> ADDIN EN.CITE.DATA </w:instrText>
            </w:r>
            <w:r w:rsidR="004B163E">
              <w:fldChar w:fldCharType="end"/>
            </w:r>
            <w:r w:rsidR="004B163E">
              <w:fldChar w:fldCharType="separate"/>
            </w:r>
            <w:r w:rsidR="004B163E">
              <w:rPr>
                <w:noProof/>
              </w:rPr>
              <w:t>(13)</w:t>
            </w:r>
            <w:r w:rsidR="004B163E">
              <w:fldChar w:fldCharType="end"/>
            </w:r>
          </w:p>
        </w:tc>
      </w:tr>
      <w:tr w:rsidR="00990DE3" w:rsidRPr="000F44E2" w14:paraId="52D75A41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44DFF89" w14:textId="77777777" w:rsidR="00990DE3" w:rsidRPr="000F44E2" w:rsidRDefault="00990DE3" w:rsidP="00990DE3">
            <w:r w:rsidRPr="000F44E2">
              <w:t>SRR1593998</w:t>
            </w:r>
          </w:p>
        </w:tc>
        <w:tc>
          <w:tcPr>
            <w:tcW w:w="1434" w:type="dxa"/>
            <w:noWrap/>
            <w:hideMark/>
          </w:tcPr>
          <w:p w14:paraId="5F50F70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0225DC1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1737927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5FB7DF2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5C1B9045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287A86D4" w14:textId="77777777" w:rsidR="00990DE3" w:rsidRPr="000F44E2" w:rsidRDefault="00990DE3" w:rsidP="00990DE3">
            <w:r w:rsidRPr="000F44E2">
              <w:t>VMM + Avicel 36 h + H2O for 1 h</w:t>
            </w:r>
          </w:p>
        </w:tc>
        <w:tc>
          <w:tcPr>
            <w:tcW w:w="1307" w:type="dxa"/>
            <w:noWrap/>
            <w:hideMark/>
          </w:tcPr>
          <w:p w14:paraId="7F932BBC" w14:textId="77777777" w:rsidR="00990DE3" w:rsidRPr="000F44E2" w:rsidRDefault="00990DE3" w:rsidP="00990DE3">
            <w:r w:rsidRPr="000F44E2">
              <w:t>25788342</w:t>
            </w:r>
          </w:p>
        </w:tc>
        <w:tc>
          <w:tcPr>
            <w:tcW w:w="1307" w:type="dxa"/>
            <w:noWrap/>
            <w:hideMark/>
          </w:tcPr>
          <w:p w14:paraId="4C01B864" w14:textId="77777777" w:rsidR="00990DE3" w:rsidRPr="000F44E2" w:rsidRDefault="00990DE3" w:rsidP="00990DE3">
            <w:r w:rsidRPr="000F44E2">
              <w:t>25426319</w:t>
            </w:r>
          </w:p>
        </w:tc>
        <w:tc>
          <w:tcPr>
            <w:tcW w:w="1399" w:type="dxa"/>
            <w:noWrap/>
            <w:hideMark/>
          </w:tcPr>
          <w:p w14:paraId="790BC026" w14:textId="59B6CDB5" w:rsidR="00990DE3" w:rsidRPr="000F44E2" w:rsidRDefault="00990DE3" w:rsidP="00990DE3">
            <w:r w:rsidRPr="000F44E2">
              <w:t> </w:t>
            </w:r>
            <w:r w:rsidR="004B163E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4B163E">
              <w:instrText xml:space="preserve"> ADDIN EN.CITE </w:instrText>
            </w:r>
            <w:r w:rsidR="004B163E">
              <w:fldChar w:fldCharType="begin">
                <w:fldData xml:space="preserve">PEVuZE5vdGU+PENpdGU+PEF1dGhvcj5GYW48L0F1dGhvcj48WWVhcj4yMDE1PC9ZZWFyPjxSZWNO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</w:fldData>
              </w:fldChar>
            </w:r>
            <w:r w:rsidR="004B163E">
              <w:instrText xml:space="preserve"> ADDIN EN.CITE.DATA </w:instrText>
            </w:r>
            <w:r w:rsidR="004B163E">
              <w:fldChar w:fldCharType="end"/>
            </w:r>
            <w:r w:rsidR="004B163E">
              <w:fldChar w:fldCharType="separate"/>
            </w:r>
            <w:r w:rsidR="004B163E">
              <w:rPr>
                <w:noProof/>
              </w:rPr>
              <w:t>(13)</w:t>
            </w:r>
            <w:r w:rsidR="004B163E">
              <w:fldChar w:fldCharType="end"/>
            </w:r>
          </w:p>
        </w:tc>
      </w:tr>
      <w:tr w:rsidR="00990DE3" w:rsidRPr="000F44E2" w14:paraId="19B82AE5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2AAE518C" w14:textId="77777777" w:rsidR="00990DE3" w:rsidRPr="000F44E2" w:rsidRDefault="00990DE3" w:rsidP="00990DE3">
            <w:r w:rsidRPr="000F44E2">
              <w:t>SRR7082735</w:t>
            </w:r>
          </w:p>
        </w:tc>
        <w:tc>
          <w:tcPr>
            <w:tcW w:w="1434" w:type="dxa"/>
            <w:noWrap/>
            <w:hideMark/>
          </w:tcPr>
          <w:p w14:paraId="7C7B2AD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C27892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3C520D7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2C89AE20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38E9C92F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7BD7D574" w14:textId="77777777" w:rsidR="00990DE3" w:rsidRPr="000F44E2" w:rsidRDefault="00990DE3" w:rsidP="00990DE3">
            <w:r w:rsidRPr="000F44E2">
              <w:t xml:space="preserve">Constant light 6 h </w:t>
            </w:r>
            <w:proofErr w:type="gramStart"/>
            <w:r w:rsidRPr="000F44E2">
              <w:t>-  11</w:t>
            </w:r>
            <w:proofErr w:type="gramEnd"/>
            <w:r w:rsidRPr="000F44E2">
              <w:t xml:space="preserve"> h light/dark cycles - constant dark for 22 h</w:t>
            </w:r>
          </w:p>
        </w:tc>
        <w:tc>
          <w:tcPr>
            <w:tcW w:w="1307" w:type="dxa"/>
            <w:noWrap/>
            <w:hideMark/>
          </w:tcPr>
          <w:p w14:paraId="2224CAFD" w14:textId="77777777" w:rsidR="00990DE3" w:rsidRPr="000F44E2" w:rsidRDefault="00990DE3" w:rsidP="00990DE3">
            <w:r w:rsidRPr="000F44E2">
              <w:t>16648414</w:t>
            </w:r>
          </w:p>
        </w:tc>
        <w:tc>
          <w:tcPr>
            <w:tcW w:w="1307" w:type="dxa"/>
            <w:noWrap/>
            <w:hideMark/>
          </w:tcPr>
          <w:p w14:paraId="788C0B85" w14:textId="77777777" w:rsidR="00990DE3" w:rsidRPr="000F44E2" w:rsidRDefault="00990DE3" w:rsidP="00990DE3">
            <w:r w:rsidRPr="000F44E2">
              <w:t>16417655</w:t>
            </w:r>
          </w:p>
        </w:tc>
        <w:tc>
          <w:tcPr>
            <w:tcW w:w="1399" w:type="dxa"/>
            <w:noWrap/>
            <w:hideMark/>
          </w:tcPr>
          <w:p w14:paraId="2FA2F5B0" w14:textId="39F99C90" w:rsidR="00990DE3" w:rsidRPr="000F44E2" w:rsidRDefault="00990DE3" w:rsidP="00990DE3">
            <w:r w:rsidRPr="000F44E2">
              <w:t> </w:t>
            </w:r>
            <w:r w:rsidR="002E0700">
              <w:fldChar w:fldCharType="begin"/>
            </w:r>
            <w:r w:rsidR="002E0700">
              <w:instrText xml:space="preserve"> ADDIN EN.CITE &lt;EndNote&gt;&lt;Cite&gt;&lt;Author&gt;Ananthasubramaniam&lt;/Author&gt;&lt;Year&gt;2018&lt;/Year&gt;&lt;RecNum&gt;909&lt;/RecNum&gt;&lt;DisplayText&gt;(14)&lt;/DisplayText&gt;&lt;record&gt;&lt;rec-number&gt;909&lt;/rec-number&gt;&lt;foreign-keys&gt;&lt;key app="EN" db-id="rset0rttzdvpvleeapzp9pvvwz0esazdsxtv" timestamp="1608308289"&gt;909&lt;/key&gt;&lt;/foreign-keys&gt;&lt;ref-type name="Journal Article"&gt;17&lt;/ref-type&gt;&lt;contributors&gt;&lt;authors&gt;&lt;author&gt;Ananthasubramaniam, B.&lt;/author&gt;&lt;author&gt;Diernfellner, A.&lt;/author&gt;&lt;author&gt;Brunner, M.&lt;/author&gt;&lt;author&gt;Herzel, H.&lt;/author&gt;&lt;/authors&gt;&lt;/contributors&gt;&lt;auth-address&gt;Institute for Theoretical Biology, Humboldt-Universitat zu Berlin, 10115 Berlin, Germany; Charite Universitatsmedizin, 10117 Berlin, Germany. Electronic address: bharath.ananth@charite.de.&amp;#xD;Biochemistry Center, Universitat Heidelberg, 69120 Heidelberg, Germany.&amp;#xD;Institute for Theoretical Biology, Humboldt-Universitat zu Berlin, 10115 Berlin, Germany; Charite Universitatsmedizin, 10117 Berlin, Germany.&lt;/auth-address&gt;&lt;titles&gt;&lt;title&gt;Ultradian Rhythms in the Transcriptome of Neurospora crassa&lt;/title&gt;&lt;secondary-title&gt;iScience&lt;/secondary-title&gt;&lt;/titles&gt;&lt;periodical&gt;&lt;full-title&gt;iScience&lt;/full-title&gt;&lt;/periodical&gt;&lt;pages&gt;475-486&lt;/pages&gt;&lt;volume&gt;9&lt;/volume&gt;&lt;edition&gt;2018/11/26&lt;/edition&gt;&lt;keywords&gt;&lt;keyword&gt;Biological Sciences&lt;/keyword&gt;&lt;keyword&gt;Chronobiology&lt;/keyword&gt;&lt;keyword&gt;Transcriptomics&lt;/keyword&gt;&lt;/keywords&gt;&lt;dates&gt;&lt;year&gt;2018&lt;/year&gt;&lt;pub-dates&gt;&lt;date&gt;Nov 30&lt;/date&gt;&lt;/pub-dates&gt;&lt;/dates&gt;&lt;isbn&gt;2589-0042 (Electronic)&amp;#xD;2589-0042 (Linking)&lt;/isbn&gt;&lt;accession-num&gt;30472532&lt;/accession-num&gt;&lt;urls&gt;&lt;related-urls&gt;&lt;url&gt;https://www.ncbi.nlm.nih.gov/pubmed/30472532&lt;/url&gt;&lt;/related-urls&gt;&lt;/urls&gt;&lt;custom2&gt;PMC6260400&lt;/custom2&gt;&lt;electronic-resource-num&gt;10.1016/j.isci.2018.11.012&lt;/electronic-resource-num&gt;&lt;/record&gt;&lt;/Cite&gt;&lt;/EndNote&gt;</w:instrText>
            </w:r>
            <w:r w:rsidR="002E0700">
              <w:fldChar w:fldCharType="separate"/>
            </w:r>
            <w:r w:rsidR="002E0700">
              <w:rPr>
                <w:noProof/>
              </w:rPr>
              <w:t>(14)</w:t>
            </w:r>
            <w:r w:rsidR="002E0700">
              <w:fldChar w:fldCharType="end"/>
            </w:r>
          </w:p>
        </w:tc>
      </w:tr>
      <w:tr w:rsidR="00990DE3" w:rsidRPr="000F44E2" w14:paraId="274E2739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49525162" w14:textId="77777777" w:rsidR="00990DE3" w:rsidRPr="000F44E2" w:rsidRDefault="00990DE3" w:rsidP="00990DE3">
            <w:r w:rsidRPr="000F44E2">
              <w:t>SRR7082734</w:t>
            </w:r>
          </w:p>
        </w:tc>
        <w:tc>
          <w:tcPr>
            <w:tcW w:w="1434" w:type="dxa"/>
            <w:noWrap/>
            <w:hideMark/>
          </w:tcPr>
          <w:p w14:paraId="7608ED4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F846E80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69001F0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DA71B11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0EC654F0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69B5351B" w14:textId="77777777" w:rsidR="00990DE3" w:rsidRPr="000F44E2" w:rsidRDefault="00990DE3" w:rsidP="00990DE3">
            <w:r w:rsidRPr="000F44E2">
              <w:t xml:space="preserve">Constant light 6 h </w:t>
            </w:r>
            <w:proofErr w:type="gramStart"/>
            <w:r w:rsidRPr="000F44E2">
              <w:t>-  11</w:t>
            </w:r>
            <w:proofErr w:type="gramEnd"/>
            <w:r w:rsidRPr="000F44E2">
              <w:t xml:space="preserve"> h light/dark cycles - constant dark for 20 h</w:t>
            </w:r>
          </w:p>
        </w:tc>
        <w:tc>
          <w:tcPr>
            <w:tcW w:w="1307" w:type="dxa"/>
            <w:noWrap/>
            <w:hideMark/>
          </w:tcPr>
          <w:p w14:paraId="67C3364E" w14:textId="77777777" w:rsidR="00990DE3" w:rsidRPr="000F44E2" w:rsidRDefault="00990DE3" w:rsidP="00990DE3">
            <w:r w:rsidRPr="000F44E2">
              <w:t>15864578</w:t>
            </w:r>
          </w:p>
        </w:tc>
        <w:tc>
          <w:tcPr>
            <w:tcW w:w="1307" w:type="dxa"/>
            <w:noWrap/>
            <w:hideMark/>
          </w:tcPr>
          <w:p w14:paraId="470744F3" w14:textId="77777777" w:rsidR="00990DE3" w:rsidRPr="000F44E2" w:rsidRDefault="00990DE3" w:rsidP="00990DE3">
            <w:r w:rsidRPr="000F44E2">
              <w:t>15597009</w:t>
            </w:r>
          </w:p>
        </w:tc>
        <w:tc>
          <w:tcPr>
            <w:tcW w:w="1399" w:type="dxa"/>
            <w:noWrap/>
            <w:hideMark/>
          </w:tcPr>
          <w:p w14:paraId="7CECE65B" w14:textId="21FCFC1D" w:rsidR="00990DE3" w:rsidRPr="000F44E2" w:rsidRDefault="00990DE3" w:rsidP="00990DE3">
            <w:r w:rsidRPr="000F44E2">
              <w:t> </w:t>
            </w:r>
            <w:r w:rsidR="002E0700">
              <w:t>(</w:t>
            </w:r>
            <w:r w:rsidR="002E0700">
              <w:rPr>
                <w:noProof/>
              </w:rPr>
              <w:t>14)</w:t>
            </w:r>
          </w:p>
        </w:tc>
      </w:tr>
      <w:tr w:rsidR="00990DE3" w:rsidRPr="000F44E2" w14:paraId="162B0388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7C437A6A" w14:textId="77777777" w:rsidR="00990DE3" w:rsidRPr="000F44E2" w:rsidRDefault="00990DE3" w:rsidP="00990DE3">
            <w:r w:rsidRPr="000F44E2">
              <w:t>SRR7082733</w:t>
            </w:r>
          </w:p>
        </w:tc>
        <w:tc>
          <w:tcPr>
            <w:tcW w:w="1434" w:type="dxa"/>
            <w:noWrap/>
            <w:hideMark/>
          </w:tcPr>
          <w:p w14:paraId="43BC2400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3BDF8A1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9F81027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C9095F0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61D4F5FF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1EE215C" w14:textId="77777777" w:rsidR="00990DE3" w:rsidRPr="000F44E2" w:rsidRDefault="00990DE3" w:rsidP="00990DE3">
            <w:r w:rsidRPr="000F44E2">
              <w:t xml:space="preserve">Constant light 6 h </w:t>
            </w:r>
            <w:proofErr w:type="gramStart"/>
            <w:r w:rsidRPr="000F44E2">
              <w:t>-  11</w:t>
            </w:r>
            <w:proofErr w:type="gramEnd"/>
            <w:r w:rsidRPr="000F44E2">
              <w:t xml:space="preserve"> h light/dark cycles - constant dark for 18 h</w:t>
            </w:r>
          </w:p>
        </w:tc>
        <w:tc>
          <w:tcPr>
            <w:tcW w:w="1307" w:type="dxa"/>
            <w:noWrap/>
            <w:hideMark/>
          </w:tcPr>
          <w:p w14:paraId="6782AB93" w14:textId="77777777" w:rsidR="00990DE3" w:rsidRPr="000F44E2" w:rsidRDefault="00990DE3" w:rsidP="00990DE3">
            <w:r w:rsidRPr="000F44E2">
              <w:t>7909276</w:t>
            </w:r>
          </w:p>
        </w:tc>
        <w:tc>
          <w:tcPr>
            <w:tcW w:w="1307" w:type="dxa"/>
            <w:noWrap/>
            <w:hideMark/>
          </w:tcPr>
          <w:p w14:paraId="1AFD087C" w14:textId="77777777" w:rsidR="00990DE3" w:rsidRPr="000F44E2" w:rsidRDefault="00990DE3" w:rsidP="00990DE3">
            <w:r w:rsidRPr="000F44E2">
              <w:t>7852815</w:t>
            </w:r>
          </w:p>
        </w:tc>
        <w:tc>
          <w:tcPr>
            <w:tcW w:w="1399" w:type="dxa"/>
            <w:noWrap/>
            <w:hideMark/>
          </w:tcPr>
          <w:p w14:paraId="783B4DF7" w14:textId="21CFFE14" w:rsidR="00990DE3" w:rsidRPr="000F44E2" w:rsidRDefault="00990DE3" w:rsidP="00990DE3">
            <w:r w:rsidRPr="000F44E2">
              <w:t> </w:t>
            </w:r>
            <w:r w:rsidR="002E0700">
              <w:t>(</w:t>
            </w:r>
            <w:r w:rsidR="002E0700">
              <w:rPr>
                <w:noProof/>
              </w:rPr>
              <w:t>14)</w:t>
            </w:r>
          </w:p>
        </w:tc>
      </w:tr>
      <w:tr w:rsidR="00990DE3" w:rsidRPr="000F44E2" w14:paraId="4A01FE57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0B332332" w14:textId="77777777" w:rsidR="00990DE3" w:rsidRPr="000F44E2" w:rsidRDefault="00990DE3" w:rsidP="00990DE3">
            <w:r w:rsidRPr="000F44E2">
              <w:lastRenderedPageBreak/>
              <w:t>SRR7082732</w:t>
            </w:r>
          </w:p>
        </w:tc>
        <w:tc>
          <w:tcPr>
            <w:tcW w:w="1434" w:type="dxa"/>
            <w:noWrap/>
            <w:hideMark/>
          </w:tcPr>
          <w:p w14:paraId="43D9DDC6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81DE001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D274F7E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8217966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373B3C16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767CDF8C" w14:textId="77777777" w:rsidR="00990DE3" w:rsidRPr="000F44E2" w:rsidRDefault="00990DE3" w:rsidP="00990DE3">
            <w:r w:rsidRPr="000F44E2">
              <w:t xml:space="preserve">Constant light 6 h </w:t>
            </w:r>
            <w:proofErr w:type="gramStart"/>
            <w:r w:rsidRPr="000F44E2">
              <w:t>-  11</w:t>
            </w:r>
            <w:proofErr w:type="gramEnd"/>
            <w:r w:rsidRPr="000F44E2">
              <w:t xml:space="preserve"> h light/dark cycles - constant dark for 16 h</w:t>
            </w:r>
          </w:p>
        </w:tc>
        <w:tc>
          <w:tcPr>
            <w:tcW w:w="1307" w:type="dxa"/>
            <w:noWrap/>
            <w:hideMark/>
          </w:tcPr>
          <w:p w14:paraId="2F98E99C" w14:textId="77777777" w:rsidR="00990DE3" w:rsidRPr="000F44E2" w:rsidRDefault="00990DE3" w:rsidP="00990DE3">
            <w:r w:rsidRPr="000F44E2">
              <w:t>11255900</w:t>
            </w:r>
          </w:p>
        </w:tc>
        <w:tc>
          <w:tcPr>
            <w:tcW w:w="1307" w:type="dxa"/>
            <w:noWrap/>
            <w:hideMark/>
          </w:tcPr>
          <w:p w14:paraId="1846C0F1" w14:textId="77777777" w:rsidR="00990DE3" w:rsidRPr="000F44E2" w:rsidRDefault="00990DE3" w:rsidP="00990DE3">
            <w:r w:rsidRPr="000F44E2">
              <w:t>11052456</w:t>
            </w:r>
          </w:p>
        </w:tc>
        <w:tc>
          <w:tcPr>
            <w:tcW w:w="1399" w:type="dxa"/>
            <w:noWrap/>
            <w:hideMark/>
          </w:tcPr>
          <w:p w14:paraId="6D64AB06" w14:textId="43530FAB" w:rsidR="00990DE3" w:rsidRPr="000F44E2" w:rsidRDefault="00990DE3" w:rsidP="00990DE3">
            <w:r w:rsidRPr="000F44E2">
              <w:t> </w:t>
            </w:r>
            <w:r w:rsidR="002E0700">
              <w:t>(</w:t>
            </w:r>
            <w:r w:rsidR="002E0700">
              <w:rPr>
                <w:noProof/>
              </w:rPr>
              <w:t>14)</w:t>
            </w:r>
          </w:p>
        </w:tc>
      </w:tr>
      <w:tr w:rsidR="00990DE3" w:rsidRPr="000F44E2" w14:paraId="5838009A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49871E81" w14:textId="77777777" w:rsidR="00990DE3" w:rsidRPr="000F44E2" w:rsidRDefault="00990DE3" w:rsidP="00990DE3">
            <w:r w:rsidRPr="000F44E2">
              <w:t>SRR7082731</w:t>
            </w:r>
          </w:p>
        </w:tc>
        <w:tc>
          <w:tcPr>
            <w:tcW w:w="1434" w:type="dxa"/>
            <w:noWrap/>
            <w:hideMark/>
          </w:tcPr>
          <w:p w14:paraId="5FAA1EF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C72DD5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DA25D38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58DF2EE5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0516E348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5A19FDB2" w14:textId="77777777" w:rsidR="00990DE3" w:rsidRPr="000F44E2" w:rsidRDefault="00990DE3" w:rsidP="00990DE3">
            <w:r w:rsidRPr="000F44E2">
              <w:t xml:space="preserve">Constant light 6 h </w:t>
            </w:r>
            <w:proofErr w:type="gramStart"/>
            <w:r w:rsidRPr="000F44E2">
              <w:t>-  11</w:t>
            </w:r>
            <w:proofErr w:type="gramEnd"/>
            <w:r w:rsidRPr="000F44E2">
              <w:t xml:space="preserve"> h light/dark cycles - constant dark for 14 h</w:t>
            </w:r>
          </w:p>
        </w:tc>
        <w:tc>
          <w:tcPr>
            <w:tcW w:w="1307" w:type="dxa"/>
            <w:noWrap/>
            <w:hideMark/>
          </w:tcPr>
          <w:p w14:paraId="32268CE0" w14:textId="77777777" w:rsidR="00990DE3" w:rsidRPr="000F44E2" w:rsidRDefault="00990DE3" w:rsidP="00990DE3">
            <w:r w:rsidRPr="000F44E2">
              <w:t>11809137</w:t>
            </w:r>
          </w:p>
        </w:tc>
        <w:tc>
          <w:tcPr>
            <w:tcW w:w="1307" w:type="dxa"/>
            <w:noWrap/>
            <w:hideMark/>
          </w:tcPr>
          <w:p w14:paraId="0BF746D8" w14:textId="77777777" w:rsidR="00990DE3" w:rsidRPr="000F44E2" w:rsidRDefault="00990DE3" w:rsidP="00990DE3">
            <w:r w:rsidRPr="000F44E2">
              <w:t>11629355</w:t>
            </w:r>
          </w:p>
        </w:tc>
        <w:tc>
          <w:tcPr>
            <w:tcW w:w="1399" w:type="dxa"/>
            <w:noWrap/>
            <w:hideMark/>
          </w:tcPr>
          <w:p w14:paraId="28657B4D" w14:textId="648CFB1F" w:rsidR="00990DE3" w:rsidRPr="000F44E2" w:rsidRDefault="00990DE3" w:rsidP="00990DE3">
            <w:r w:rsidRPr="000F44E2">
              <w:t> </w:t>
            </w:r>
            <w:r w:rsidR="002E0700">
              <w:t>(</w:t>
            </w:r>
            <w:r w:rsidR="002E0700">
              <w:rPr>
                <w:noProof/>
              </w:rPr>
              <w:t>14)</w:t>
            </w:r>
          </w:p>
        </w:tc>
      </w:tr>
      <w:tr w:rsidR="00990DE3" w:rsidRPr="000F44E2" w14:paraId="3D8F02AC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777C06A8" w14:textId="77777777" w:rsidR="00990DE3" w:rsidRPr="000F44E2" w:rsidRDefault="00990DE3" w:rsidP="00990DE3">
            <w:r w:rsidRPr="000F44E2">
              <w:t>SRR7082730</w:t>
            </w:r>
          </w:p>
        </w:tc>
        <w:tc>
          <w:tcPr>
            <w:tcW w:w="1434" w:type="dxa"/>
            <w:noWrap/>
            <w:hideMark/>
          </w:tcPr>
          <w:p w14:paraId="6C185EC1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DF7F88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D06ABAA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73F45107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7ED56330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5B4B2D22" w14:textId="77777777" w:rsidR="00990DE3" w:rsidRPr="000F44E2" w:rsidRDefault="00990DE3" w:rsidP="00990DE3">
            <w:r w:rsidRPr="000F44E2">
              <w:t xml:space="preserve">Constant light 6 h </w:t>
            </w:r>
            <w:proofErr w:type="gramStart"/>
            <w:r w:rsidRPr="000F44E2">
              <w:t>-  11</w:t>
            </w:r>
            <w:proofErr w:type="gramEnd"/>
            <w:r w:rsidRPr="000F44E2">
              <w:t xml:space="preserve"> h light/dark cycles - constant dark for 12 h</w:t>
            </w:r>
          </w:p>
        </w:tc>
        <w:tc>
          <w:tcPr>
            <w:tcW w:w="1307" w:type="dxa"/>
            <w:noWrap/>
            <w:hideMark/>
          </w:tcPr>
          <w:p w14:paraId="6E0F6590" w14:textId="77777777" w:rsidR="00990DE3" w:rsidRPr="000F44E2" w:rsidRDefault="00990DE3" w:rsidP="00990DE3">
            <w:r w:rsidRPr="000F44E2">
              <w:t>15353037</w:t>
            </w:r>
          </w:p>
        </w:tc>
        <w:tc>
          <w:tcPr>
            <w:tcW w:w="1307" w:type="dxa"/>
            <w:noWrap/>
            <w:hideMark/>
          </w:tcPr>
          <w:p w14:paraId="5FB83AF3" w14:textId="77777777" w:rsidR="00990DE3" w:rsidRPr="000F44E2" w:rsidRDefault="00990DE3" w:rsidP="00990DE3">
            <w:r w:rsidRPr="000F44E2">
              <w:t>15085000</w:t>
            </w:r>
          </w:p>
        </w:tc>
        <w:tc>
          <w:tcPr>
            <w:tcW w:w="1399" w:type="dxa"/>
            <w:noWrap/>
            <w:hideMark/>
          </w:tcPr>
          <w:p w14:paraId="39BA5D03" w14:textId="0F8AB29A" w:rsidR="00990DE3" w:rsidRPr="000F44E2" w:rsidRDefault="00990DE3" w:rsidP="00990DE3">
            <w:r w:rsidRPr="000F44E2">
              <w:t> </w:t>
            </w:r>
            <w:r w:rsidR="002E0700">
              <w:t>(</w:t>
            </w:r>
            <w:r w:rsidR="002E0700">
              <w:rPr>
                <w:noProof/>
              </w:rPr>
              <w:t>14)</w:t>
            </w:r>
          </w:p>
        </w:tc>
      </w:tr>
      <w:tr w:rsidR="00990DE3" w:rsidRPr="000F44E2" w14:paraId="6EC43669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32665E5F" w14:textId="77777777" w:rsidR="00990DE3" w:rsidRPr="000F44E2" w:rsidRDefault="00990DE3" w:rsidP="00990DE3">
            <w:r w:rsidRPr="000F44E2">
              <w:t>SRR7082729</w:t>
            </w:r>
          </w:p>
        </w:tc>
        <w:tc>
          <w:tcPr>
            <w:tcW w:w="1434" w:type="dxa"/>
            <w:noWrap/>
            <w:hideMark/>
          </w:tcPr>
          <w:p w14:paraId="1C3F2CD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EA8152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513FC22B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1608DF63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6D6EA4CA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8B4D2B1" w14:textId="77777777" w:rsidR="00990DE3" w:rsidRPr="000F44E2" w:rsidRDefault="00990DE3" w:rsidP="00990DE3">
            <w:r w:rsidRPr="000F44E2">
              <w:t xml:space="preserve">Constant light 6 h </w:t>
            </w:r>
            <w:proofErr w:type="gramStart"/>
            <w:r w:rsidRPr="000F44E2">
              <w:t>-  11</w:t>
            </w:r>
            <w:proofErr w:type="gramEnd"/>
            <w:r w:rsidRPr="000F44E2">
              <w:t xml:space="preserve"> h light/dark cycles - constant dark for 10 h</w:t>
            </w:r>
          </w:p>
        </w:tc>
        <w:tc>
          <w:tcPr>
            <w:tcW w:w="1307" w:type="dxa"/>
            <w:noWrap/>
            <w:hideMark/>
          </w:tcPr>
          <w:p w14:paraId="5C03AD23" w14:textId="77777777" w:rsidR="00990DE3" w:rsidRPr="000F44E2" w:rsidRDefault="00990DE3" w:rsidP="00990DE3">
            <w:r w:rsidRPr="000F44E2">
              <w:t>26467666</w:t>
            </w:r>
          </w:p>
        </w:tc>
        <w:tc>
          <w:tcPr>
            <w:tcW w:w="1307" w:type="dxa"/>
            <w:noWrap/>
            <w:hideMark/>
          </w:tcPr>
          <w:p w14:paraId="1415F394" w14:textId="77777777" w:rsidR="00990DE3" w:rsidRPr="000F44E2" w:rsidRDefault="00990DE3" w:rsidP="00990DE3">
            <w:r w:rsidRPr="000F44E2">
              <w:t>25070029</w:t>
            </w:r>
          </w:p>
        </w:tc>
        <w:tc>
          <w:tcPr>
            <w:tcW w:w="1399" w:type="dxa"/>
            <w:noWrap/>
            <w:hideMark/>
          </w:tcPr>
          <w:p w14:paraId="292E42C5" w14:textId="56F2655B" w:rsidR="00990DE3" w:rsidRPr="000F44E2" w:rsidRDefault="00990DE3" w:rsidP="00990DE3">
            <w:r w:rsidRPr="000F44E2">
              <w:t> </w:t>
            </w:r>
            <w:r w:rsidR="002E0700">
              <w:t>(</w:t>
            </w:r>
            <w:r w:rsidR="002E0700">
              <w:rPr>
                <w:noProof/>
              </w:rPr>
              <w:t>14)</w:t>
            </w:r>
          </w:p>
        </w:tc>
      </w:tr>
      <w:tr w:rsidR="00990DE3" w:rsidRPr="000F44E2" w14:paraId="336A12CD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786858D8" w14:textId="77777777" w:rsidR="00990DE3" w:rsidRPr="000F44E2" w:rsidRDefault="00990DE3" w:rsidP="00990DE3">
            <w:r w:rsidRPr="000F44E2">
              <w:t>SRR7082728</w:t>
            </w:r>
          </w:p>
        </w:tc>
        <w:tc>
          <w:tcPr>
            <w:tcW w:w="1434" w:type="dxa"/>
            <w:noWrap/>
            <w:hideMark/>
          </w:tcPr>
          <w:p w14:paraId="56255CA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260CBE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67A8D0C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2681C739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5BC4A295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219E15E8" w14:textId="77777777" w:rsidR="00990DE3" w:rsidRPr="000F44E2" w:rsidRDefault="00990DE3" w:rsidP="00990DE3">
            <w:r w:rsidRPr="000F44E2">
              <w:t xml:space="preserve">Constant light 6 h </w:t>
            </w:r>
            <w:proofErr w:type="gramStart"/>
            <w:r w:rsidRPr="000F44E2">
              <w:t>-  11</w:t>
            </w:r>
            <w:proofErr w:type="gramEnd"/>
            <w:r w:rsidRPr="000F44E2">
              <w:t xml:space="preserve"> h light/dark cycles - constant dark for 8 h</w:t>
            </w:r>
          </w:p>
        </w:tc>
        <w:tc>
          <w:tcPr>
            <w:tcW w:w="1307" w:type="dxa"/>
            <w:noWrap/>
            <w:hideMark/>
          </w:tcPr>
          <w:p w14:paraId="48BB2EB6" w14:textId="77777777" w:rsidR="00990DE3" w:rsidRPr="000F44E2" w:rsidRDefault="00990DE3" w:rsidP="00990DE3">
            <w:r w:rsidRPr="000F44E2">
              <w:t>18891911</w:t>
            </w:r>
          </w:p>
        </w:tc>
        <w:tc>
          <w:tcPr>
            <w:tcW w:w="1307" w:type="dxa"/>
            <w:noWrap/>
            <w:hideMark/>
          </w:tcPr>
          <w:p w14:paraId="4FFBD641" w14:textId="77777777" w:rsidR="00990DE3" w:rsidRPr="000F44E2" w:rsidRDefault="00990DE3" w:rsidP="00990DE3">
            <w:r w:rsidRPr="000F44E2">
              <w:t>18058029</w:t>
            </w:r>
          </w:p>
        </w:tc>
        <w:tc>
          <w:tcPr>
            <w:tcW w:w="1399" w:type="dxa"/>
            <w:noWrap/>
            <w:hideMark/>
          </w:tcPr>
          <w:p w14:paraId="0B576929" w14:textId="2C2742BB" w:rsidR="00990DE3" w:rsidRPr="000F44E2" w:rsidRDefault="00990DE3" w:rsidP="00990DE3">
            <w:r w:rsidRPr="000F44E2">
              <w:t> </w:t>
            </w:r>
            <w:r w:rsidR="002E0700">
              <w:t>(</w:t>
            </w:r>
            <w:r w:rsidR="002E0700">
              <w:rPr>
                <w:noProof/>
              </w:rPr>
              <w:t>14)</w:t>
            </w:r>
          </w:p>
        </w:tc>
      </w:tr>
      <w:tr w:rsidR="00990DE3" w:rsidRPr="000F44E2" w14:paraId="715AF634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07601233" w14:textId="77777777" w:rsidR="00990DE3" w:rsidRPr="000F44E2" w:rsidRDefault="00990DE3" w:rsidP="00990DE3">
            <w:r w:rsidRPr="000F44E2">
              <w:t>SRR7082727</w:t>
            </w:r>
          </w:p>
        </w:tc>
        <w:tc>
          <w:tcPr>
            <w:tcW w:w="1434" w:type="dxa"/>
            <w:noWrap/>
            <w:hideMark/>
          </w:tcPr>
          <w:p w14:paraId="0BA6EC3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DC0007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9DDFDC9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045E0933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2693A2B3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08D57736" w14:textId="77777777" w:rsidR="00990DE3" w:rsidRPr="000F44E2" w:rsidRDefault="00990DE3" w:rsidP="00990DE3">
            <w:r w:rsidRPr="000F44E2">
              <w:t xml:space="preserve">Constant light 6 h </w:t>
            </w:r>
            <w:proofErr w:type="gramStart"/>
            <w:r w:rsidRPr="000F44E2">
              <w:t>-  11</w:t>
            </w:r>
            <w:proofErr w:type="gramEnd"/>
            <w:r w:rsidRPr="000F44E2">
              <w:t xml:space="preserve"> h light/dark cycles - constant dark for 6 h</w:t>
            </w:r>
          </w:p>
        </w:tc>
        <w:tc>
          <w:tcPr>
            <w:tcW w:w="1307" w:type="dxa"/>
            <w:noWrap/>
            <w:hideMark/>
          </w:tcPr>
          <w:p w14:paraId="004AFF5B" w14:textId="77777777" w:rsidR="00990DE3" w:rsidRPr="000F44E2" w:rsidRDefault="00990DE3" w:rsidP="00990DE3">
            <w:r w:rsidRPr="000F44E2">
              <w:t>24707762</w:t>
            </w:r>
          </w:p>
        </w:tc>
        <w:tc>
          <w:tcPr>
            <w:tcW w:w="1307" w:type="dxa"/>
            <w:noWrap/>
            <w:hideMark/>
          </w:tcPr>
          <w:p w14:paraId="5832E407" w14:textId="77777777" w:rsidR="00990DE3" w:rsidRPr="000F44E2" w:rsidRDefault="00990DE3" w:rsidP="00990DE3">
            <w:r w:rsidRPr="000F44E2">
              <w:t>23521477</w:t>
            </w:r>
          </w:p>
        </w:tc>
        <w:tc>
          <w:tcPr>
            <w:tcW w:w="1399" w:type="dxa"/>
            <w:noWrap/>
            <w:hideMark/>
          </w:tcPr>
          <w:p w14:paraId="3362D38F" w14:textId="7937BE45" w:rsidR="00990DE3" w:rsidRPr="000F44E2" w:rsidRDefault="00990DE3" w:rsidP="00990DE3">
            <w:r w:rsidRPr="000F44E2">
              <w:t> </w:t>
            </w:r>
            <w:r w:rsidR="002E0700">
              <w:t>(</w:t>
            </w:r>
            <w:r w:rsidR="002E0700">
              <w:rPr>
                <w:noProof/>
              </w:rPr>
              <w:t>14)</w:t>
            </w:r>
          </w:p>
        </w:tc>
      </w:tr>
      <w:tr w:rsidR="00990DE3" w:rsidRPr="000F44E2" w14:paraId="1537393F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49A42040" w14:textId="77777777" w:rsidR="00990DE3" w:rsidRPr="000F44E2" w:rsidRDefault="00990DE3" w:rsidP="00990DE3">
            <w:r w:rsidRPr="000F44E2">
              <w:lastRenderedPageBreak/>
              <w:t>SRR7082726</w:t>
            </w:r>
          </w:p>
        </w:tc>
        <w:tc>
          <w:tcPr>
            <w:tcW w:w="1434" w:type="dxa"/>
            <w:noWrap/>
            <w:hideMark/>
          </w:tcPr>
          <w:p w14:paraId="38761EB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685997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E5E3B08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00B8DF4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4651A0C8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491FC03" w14:textId="77777777" w:rsidR="00990DE3" w:rsidRPr="000F44E2" w:rsidRDefault="00990DE3" w:rsidP="00990DE3">
            <w:r w:rsidRPr="000F44E2">
              <w:t xml:space="preserve">Constant light 6 h </w:t>
            </w:r>
            <w:proofErr w:type="gramStart"/>
            <w:r w:rsidRPr="000F44E2">
              <w:t>-  11</w:t>
            </w:r>
            <w:proofErr w:type="gramEnd"/>
            <w:r w:rsidRPr="000F44E2">
              <w:t xml:space="preserve"> h light/dark cycles - constant dark for 4 h</w:t>
            </w:r>
          </w:p>
        </w:tc>
        <w:tc>
          <w:tcPr>
            <w:tcW w:w="1307" w:type="dxa"/>
            <w:noWrap/>
            <w:hideMark/>
          </w:tcPr>
          <w:p w14:paraId="2F7DD363" w14:textId="77777777" w:rsidR="00990DE3" w:rsidRPr="000F44E2" w:rsidRDefault="00990DE3" w:rsidP="00990DE3">
            <w:r w:rsidRPr="000F44E2">
              <w:t>29860606</w:t>
            </w:r>
          </w:p>
        </w:tc>
        <w:tc>
          <w:tcPr>
            <w:tcW w:w="1307" w:type="dxa"/>
            <w:noWrap/>
            <w:hideMark/>
          </w:tcPr>
          <w:p w14:paraId="09233DB5" w14:textId="77777777" w:rsidR="00990DE3" w:rsidRPr="000F44E2" w:rsidRDefault="00990DE3" w:rsidP="00990DE3">
            <w:r w:rsidRPr="000F44E2">
              <w:t>28487792</w:t>
            </w:r>
          </w:p>
        </w:tc>
        <w:tc>
          <w:tcPr>
            <w:tcW w:w="1399" w:type="dxa"/>
            <w:noWrap/>
            <w:hideMark/>
          </w:tcPr>
          <w:p w14:paraId="2802F9D5" w14:textId="6A8B6210" w:rsidR="00990DE3" w:rsidRPr="000F44E2" w:rsidRDefault="00990DE3" w:rsidP="00990DE3">
            <w:r w:rsidRPr="000F44E2">
              <w:t> </w:t>
            </w:r>
            <w:r w:rsidR="002E0700">
              <w:t>(</w:t>
            </w:r>
            <w:r w:rsidR="002E0700">
              <w:rPr>
                <w:noProof/>
              </w:rPr>
              <w:t>14)</w:t>
            </w:r>
          </w:p>
        </w:tc>
      </w:tr>
      <w:tr w:rsidR="00990DE3" w:rsidRPr="000F44E2" w14:paraId="54398431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029BE9B3" w14:textId="77777777" w:rsidR="00990DE3" w:rsidRPr="000F44E2" w:rsidRDefault="00990DE3" w:rsidP="00990DE3">
            <w:r w:rsidRPr="000F44E2">
              <w:t>SRR7082725</w:t>
            </w:r>
          </w:p>
        </w:tc>
        <w:tc>
          <w:tcPr>
            <w:tcW w:w="1434" w:type="dxa"/>
            <w:noWrap/>
            <w:hideMark/>
          </w:tcPr>
          <w:p w14:paraId="32613A4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57050C0F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7AC859F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08F0D5D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7B007223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5B27A23F" w14:textId="77777777" w:rsidR="00990DE3" w:rsidRPr="000F44E2" w:rsidRDefault="00990DE3" w:rsidP="00990DE3">
            <w:r w:rsidRPr="000F44E2">
              <w:t xml:space="preserve">Constant light 6 h </w:t>
            </w:r>
            <w:proofErr w:type="gramStart"/>
            <w:r w:rsidRPr="000F44E2">
              <w:t>-  11</w:t>
            </w:r>
            <w:proofErr w:type="gramEnd"/>
            <w:r w:rsidRPr="000F44E2">
              <w:t xml:space="preserve"> h light/dark cycles - constant dark for 2 h</w:t>
            </w:r>
          </w:p>
        </w:tc>
        <w:tc>
          <w:tcPr>
            <w:tcW w:w="1307" w:type="dxa"/>
            <w:noWrap/>
            <w:hideMark/>
          </w:tcPr>
          <w:p w14:paraId="1A883CB5" w14:textId="77777777" w:rsidR="00990DE3" w:rsidRPr="000F44E2" w:rsidRDefault="00990DE3" w:rsidP="00990DE3">
            <w:r w:rsidRPr="000F44E2">
              <w:t>17575255</w:t>
            </w:r>
          </w:p>
        </w:tc>
        <w:tc>
          <w:tcPr>
            <w:tcW w:w="1307" w:type="dxa"/>
            <w:noWrap/>
            <w:hideMark/>
          </w:tcPr>
          <w:p w14:paraId="778D9BDB" w14:textId="77777777" w:rsidR="00990DE3" w:rsidRPr="000F44E2" w:rsidRDefault="00990DE3" w:rsidP="00990DE3">
            <w:r w:rsidRPr="000F44E2">
              <w:t>17028281</w:t>
            </w:r>
          </w:p>
        </w:tc>
        <w:tc>
          <w:tcPr>
            <w:tcW w:w="1399" w:type="dxa"/>
            <w:noWrap/>
            <w:hideMark/>
          </w:tcPr>
          <w:p w14:paraId="0EA111EE" w14:textId="003DE98A" w:rsidR="00990DE3" w:rsidRPr="000F44E2" w:rsidRDefault="00990DE3" w:rsidP="00990DE3">
            <w:r w:rsidRPr="000F44E2">
              <w:t> </w:t>
            </w:r>
            <w:r w:rsidR="002E0700">
              <w:t>(</w:t>
            </w:r>
            <w:r w:rsidR="002E0700">
              <w:rPr>
                <w:noProof/>
              </w:rPr>
              <w:t>14)</w:t>
            </w:r>
          </w:p>
        </w:tc>
      </w:tr>
      <w:tr w:rsidR="00990DE3" w:rsidRPr="000F44E2" w14:paraId="6D67A18E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3D913680" w14:textId="77777777" w:rsidR="00990DE3" w:rsidRPr="000F44E2" w:rsidRDefault="00990DE3" w:rsidP="00990DE3">
            <w:r w:rsidRPr="000F44E2">
              <w:t>SRR7082724</w:t>
            </w:r>
          </w:p>
        </w:tc>
        <w:tc>
          <w:tcPr>
            <w:tcW w:w="1434" w:type="dxa"/>
            <w:noWrap/>
            <w:hideMark/>
          </w:tcPr>
          <w:p w14:paraId="06E4992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AD4400B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BA9956E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03D64F9E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4FB90BC8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0905D805" w14:textId="77777777" w:rsidR="00990DE3" w:rsidRPr="000F44E2" w:rsidRDefault="00990DE3" w:rsidP="00990DE3">
            <w:r w:rsidRPr="000F44E2">
              <w:t xml:space="preserve">Constant light 6 h </w:t>
            </w:r>
            <w:proofErr w:type="gramStart"/>
            <w:r w:rsidRPr="000F44E2">
              <w:t>-  11</w:t>
            </w:r>
            <w:proofErr w:type="gramEnd"/>
            <w:r w:rsidRPr="000F44E2">
              <w:t xml:space="preserve"> h light/dark cycles - constant dark for 0 h</w:t>
            </w:r>
          </w:p>
        </w:tc>
        <w:tc>
          <w:tcPr>
            <w:tcW w:w="1307" w:type="dxa"/>
            <w:noWrap/>
            <w:hideMark/>
          </w:tcPr>
          <w:p w14:paraId="403CDB8F" w14:textId="77777777" w:rsidR="00990DE3" w:rsidRPr="000F44E2" w:rsidRDefault="00990DE3" w:rsidP="00990DE3">
            <w:r w:rsidRPr="000F44E2">
              <w:t>28448978</w:t>
            </w:r>
          </w:p>
        </w:tc>
        <w:tc>
          <w:tcPr>
            <w:tcW w:w="1307" w:type="dxa"/>
            <w:noWrap/>
            <w:hideMark/>
          </w:tcPr>
          <w:p w14:paraId="79BFC913" w14:textId="77777777" w:rsidR="00990DE3" w:rsidRPr="000F44E2" w:rsidRDefault="00990DE3" w:rsidP="00990DE3">
            <w:r w:rsidRPr="000F44E2">
              <w:t>27256330</w:t>
            </w:r>
          </w:p>
        </w:tc>
        <w:tc>
          <w:tcPr>
            <w:tcW w:w="1399" w:type="dxa"/>
            <w:noWrap/>
            <w:hideMark/>
          </w:tcPr>
          <w:p w14:paraId="4D91CCB9" w14:textId="623511EC" w:rsidR="00990DE3" w:rsidRPr="000F44E2" w:rsidRDefault="00990DE3" w:rsidP="00990DE3">
            <w:r w:rsidRPr="000F44E2">
              <w:t> </w:t>
            </w:r>
            <w:r w:rsidR="002E0700">
              <w:t>(</w:t>
            </w:r>
            <w:r w:rsidR="002E0700">
              <w:rPr>
                <w:noProof/>
              </w:rPr>
              <w:t>14)</w:t>
            </w:r>
          </w:p>
        </w:tc>
      </w:tr>
      <w:tr w:rsidR="00990DE3" w:rsidRPr="000F44E2" w14:paraId="586B43DD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BADC84F" w14:textId="77777777" w:rsidR="00990DE3" w:rsidRPr="000F44E2" w:rsidRDefault="00990DE3" w:rsidP="00990DE3">
            <w:r w:rsidRPr="000F44E2">
              <w:t>SRR6764315</w:t>
            </w:r>
          </w:p>
        </w:tc>
        <w:tc>
          <w:tcPr>
            <w:tcW w:w="1434" w:type="dxa"/>
            <w:noWrap/>
            <w:hideMark/>
          </w:tcPr>
          <w:p w14:paraId="14EA6521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F36621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45D70DB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FBF686F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1D16533A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7C8396EF" w14:textId="77777777" w:rsidR="00990DE3" w:rsidRPr="000F44E2" w:rsidRDefault="00990DE3" w:rsidP="00990DE3">
            <w:r w:rsidRPr="000F44E2">
              <w:t xml:space="preserve">1% BSA No </w:t>
            </w:r>
            <w:proofErr w:type="spellStart"/>
            <w:r w:rsidRPr="000F44E2">
              <w:t>Vogels</w:t>
            </w:r>
            <w:proofErr w:type="spellEnd"/>
            <w:r w:rsidRPr="000F44E2">
              <w:t xml:space="preserve"> No Carbon</w:t>
            </w:r>
          </w:p>
        </w:tc>
        <w:tc>
          <w:tcPr>
            <w:tcW w:w="1307" w:type="dxa"/>
            <w:noWrap/>
            <w:hideMark/>
          </w:tcPr>
          <w:p w14:paraId="5F4237DF" w14:textId="77777777" w:rsidR="00990DE3" w:rsidRPr="000F44E2" w:rsidRDefault="00990DE3" w:rsidP="00990DE3">
            <w:r w:rsidRPr="000F44E2">
              <w:t>35794113</w:t>
            </w:r>
          </w:p>
        </w:tc>
        <w:tc>
          <w:tcPr>
            <w:tcW w:w="1307" w:type="dxa"/>
            <w:noWrap/>
            <w:hideMark/>
          </w:tcPr>
          <w:p w14:paraId="0A665954" w14:textId="77777777" w:rsidR="00990DE3" w:rsidRPr="000F44E2" w:rsidRDefault="00990DE3" w:rsidP="00990DE3">
            <w:r w:rsidRPr="000F44E2">
              <w:t>35167613</w:t>
            </w:r>
          </w:p>
        </w:tc>
        <w:tc>
          <w:tcPr>
            <w:tcW w:w="1399" w:type="dxa"/>
            <w:noWrap/>
            <w:hideMark/>
          </w:tcPr>
          <w:p w14:paraId="137DB3E6" w14:textId="63A87299" w:rsidR="00990DE3" w:rsidRPr="000F44E2" w:rsidRDefault="00990DE3" w:rsidP="00990DE3">
            <w:r w:rsidRPr="000F44E2">
              <w:t> </w: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 </w:instrTex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.DATA </w:instrText>
            </w:r>
            <w:r w:rsidR="00E32949">
              <w:fldChar w:fldCharType="end"/>
            </w:r>
            <w:r w:rsidR="00E32949">
              <w:fldChar w:fldCharType="separate"/>
            </w:r>
            <w:r w:rsidR="00E32949">
              <w:rPr>
                <w:noProof/>
              </w:rPr>
              <w:t>(15)</w:t>
            </w:r>
            <w:r w:rsidR="00E32949">
              <w:fldChar w:fldCharType="end"/>
            </w:r>
          </w:p>
        </w:tc>
      </w:tr>
      <w:tr w:rsidR="00990DE3" w:rsidRPr="000F44E2" w14:paraId="5331172C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6174FCD" w14:textId="77777777" w:rsidR="00990DE3" w:rsidRPr="000F44E2" w:rsidRDefault="00990DE3" w:rsidP="00990DE3">
            <w:r w:rsidRPr="000F44E2">
              <w:t>SRR6764316</w:t>
            </w:r>
          </w:p>
        </w:tc>
        <w:tc>
          <w:tcPr>
            <w:tcW w:w="1434" w:type="dxa"/>
            <w:noWrap/>
            <w:hideMark/>
          </w:tcPr>
          <w:p w14:paraId="675D2F21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CE6060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F81990D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9D95A38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3266EFA9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3204EDA7" w14:textId="77777777" w:rsidR="00990DE3" w:rsidRPr="000F44E2" w:rsidRDefault="00990DE3" w:rsidP="00990DE3">
            <w:r w:rsidRPr="000F44E2">
              <w:t xml:space="preserve">1% BSA No </w:t>
            </w:r>
            <w:proofErr w:type="spellStart"/>
            <w:r w:rsidRPr="000F44E2">
              <w:t>Vogels</w:t>
            </w:r>
            <w:proofErr w:type="spellEnd"/>
            <w:r w:rsidRPr="000F44E2">
              <w:t xml:space="preserve"> No Carbon</w:t>
            </w:r>
          </w:p>
        </w:tc>
        <w:tc>
          <w:tcPr>
            <w:tcW w:w="1307" w:type="dxa"/>
            <w:noWrap/>
            <w:hideMark/>
          </w:tcPr>
          <w:p w14:paraId="021DEF8C" w14:textId="77777777" w:rsidR="00990DE3" w:rsidRPr="000F44E2" w:rsidRDefault="00990DE3" w:rsidP="00990DE3">
            <w:r w:rsidRPr="000F44E2">
              <w:t>35575299</w:t>
            </w:r>
          </w:p>
        </w:tc>
        <w:tc>
          <w:tcPr>
            <w:tcW w:w="1307" w:type="dxa"/>
            <w:noWrap/>
            <w:hideMark/>
          </w:tcPr>
          <w:p w14:paraId="517B7319" w14:textId="77777777" w:rsidR="00990DE3" w:rsidRPr="000F44E2" w:rsidRDefault="00990DE3" w:rsidP="00990DE3">
            <w:r w:rsidRPr="000F44E2">
              <w:t>34966936</w:t>
            </w:r>
          </w:p>
        </w:tc>
        <w:tc>
          <w:tcPr>
            <w:tcW w:w="1399" w:type="dxa"/>
            <w:noWrap/>
            <w:hideMark/>
          </w:tcPr>
          <w:p w14:paraId="07FB6A7E" w14:textId="5001D2EC" w:rsidR="00990DE3" w:rsidRPr="000F44E2" w:rsidRDefault="00990DE3" w:rsidP="00990DE3">
            <w:r w:rsidRPr="000F44E2">
              <w:t> </w: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 </w:instrTex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.DATA </w:instrText>
            </w:r>
            <w:r w:rsidR="00E32949">
              <w:fldChar w:fldCharType="end"/>
            </w:r>
            <w:r w:rsidR="00E32949">
              <w:fldChar w:fldCharType="separate"/>
            </w:r>
            <w:r w:rsidR="00E32949">
              <w:rPr>
                <w:noProof/>
              </w:rPr>
              <w:t>(15)</w:t>
            </w:r>
            <w:r w:rsidR="00E32949">
              <w:fldChar w:fldCharType="end"/>
            </w:r>
          </w:p>
        </w:tc>
      </w:tr>
      <w:tr w:rsidR="00990DE3" w:rsidRPr="000F44E2" w14:paraId="5CA7BE76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D52E40E" w14:textId="77777777" w:rsidR="00990DE3" w:rsidRPr="000F44E2" w:rsidRDefault="00990DE3" w:rsidP="00990DE3">
            <w:r w:rsidRPr="000F44E2">
              <w:t>SRR6764319</w:t>
            </w:r>
          </w:p>
        </w:tc>
        <w:tc>
          <w:tcPr>
            <w:tcW w:w="1434" w:type="dxa"/>
            <w:noWrap/>
            <w:hideMark/>
          </w:tcPr>
          <w:p w14:paraId="1003A43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6C05FA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D223294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33FB3880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47B34D15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4A0FC84" w14:textId="77777777" w:rsidR="00990DE3" w:rsidRPr="000F44E2" w:rsidRDefault="00990DE3" w:rsidP="00990DE3">
            <w:r w:rsidRPr="000F44E2">
              <w:t xml:space="preserve">1% Ground miscanthus No </w:t>
            </w:r>
            <w:proofErr w:type="spellStart"/>
            <w:r w:rsidRPr="000F44E2">
              <w:t>Vogels</w:t>
            </w:r>
            <w:proofErr w:type="spellEnd"/>
            <w:r w:rsidRPr="000F44E2">
              <w:t xml:space="preserve"> </w:t>
            </w:r>
          </w:p>
        </w:tc>
        <w:tc>
          <w:tcPr>
            <w:tcW w:w="1307" w:type="dxa"/>
            <w:noWrap/>
            <w:hideMark/>
          </w:tcPr>
          <w:p w14:paraId="6F041E48" w14:textId="77777777" w:rsidR="00990DE3" w:rsidRPr="000F44E2" w:rsidRDefault="00990DE3" w:rsidP="00990DE3">
            <w:r w:rsidRPr="000F44E2">
              <w:t>33379046</w:t>
            </w:r>
          </w:p>
        </w:tc>
        <w:tc>
          <w:tcPr>
            <w:tcW w:w="1307" w:type="dxa"/>
            <w:noWrap/>
            <w:hideMark/>
          </w:tcPr>
          <w:p w14:paraId="0C0A9131" w14:textId="77777777" w:rsidR="00990DE3" w:rsidRPr="000F44E2" w:rsidRDefault="00990DE3" w:rsidP="00990DE3">
            <w:r w:rsidRPr="000F44E2">
              <w:t>32850733</w:t>
            </w:r>
          </w:p>
        </w:tc>
        <w:tc>
          <w:tcPr>
            <w:tcW w:w="1399" w:type="dxa"/>
            <w:noWrap/>
            <w:hideMark/>
          </w:tcPr>
          <w:p w14:paraId="0C70C0F9" w14:textId="3D2B6423" w:rsidR="00990DE3" w:rsidRPr="000F44E2" w:rsidRDefault="00990DE3" w:rsidP="00990DE3">
            <w:r w:rsidRPr="000F44E2">
              <w:t> </w: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 </w:instrTex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.DATA </w:instrText>
            </w:r>
            <w:r w:rsidR="00E32949">
              <w:fldChar w:fldCharType="end"/>
            </w:r>
            <w:r w:rsidR="00E32949">
              <w:fldChar w:fldCharType="separate"/>
            </w:r>
            <w:r w:rsidR="00E32949">
              <w:rPr>
                <w:noProof/>
              </w:rPr>
              <w:t>(15)</w:t>
            </w:r>
            <w:r w:rsidR="00E32949">
              <w:fldChar w:fldCharType="end"/>
            </w:r>
          </w:p>
        </w:tc>
      </w:tr>
      <w:tr w:rsidR="00990DE3" w:rsidRPr="000F44E2" w14:paraId="4C2F0231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A42A2F0" w14:textId="77777777" w:rsidR="00990DE3" w:rsidRPr="000F44E2" w:rsidRDefault="00990DE3" w:rsidP="00990DE3">
            <w:r w:rsidRPr="000F44E2">
              <w:t>SRR6764320</w:t>
            </w:r>
          </w:p>
        </w:tc>
        <w:tc>
          <w:tcPr>
            <w:tcW w:w="1434" w:type="dxa"/>
            <w:noWrap/>
            <w:hideMark/>
          </w:tcPr>
          <w:p w14:paraId="5971A48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7C0E87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EA303E2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0ED8C940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2DAD4F0E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6CBE8567" w14:textId="77777777" w:rsidR="00990DE3" w:rsidRPr="000F44E2" w:rsidRDefault="00990DE3" w:rsidP="00990DE3">
            <w:r w:rsidRPr="000F44E2">
              <w:t xml:space="preserve">1% Ground miscanthus No </w:t>
            </w:r>
            <w:proofErr w:type="spellStart"/>
            <w:r w:rsidRPr="000F44E2">
              <w:t>Vogels</w:t>
            </w:r>
            <w:proofErr w:type="spellEnd"/>
            <w:r w:rsidRPr="000F44E2">
              <w:t xml:space="preserve"> </w:t>
            </w:r>
          </w:p>
        </w:tc>
        <w:tc>
          <w:tcPr>
            <w:tcW w:w="1307" w:type="dxa"/>
            <w:noWrap/>
            <w:hideMark/>
          </w:tcPr>
          <w:p w14:paraId="6410BEE5" w14:textId="77777777" w:rsidR="00990DE3" w:rsidRPr="000F44E2" w:rsidRDefault="00990DE3" w:rsidP="00990DE3">
            <w:r w:rsidRPr="000F44E2">
              <w:t>37294499</w:t>
            </w:r>
          </w:p>
        </w:tc>
        <w:tc>
          <w:tcPr>
            <w:tcW w:w="1307" w:type="dxa"/>
            <w:noWrap/>
            <w:hideMark/>
          </w:tcPr>
          <w:p w14:paraId="71784868" w14:textId="77777777" w:rsidR="00990DE3" w:rsidRPr="000F44E2" w:rsidRDefault="00990DE3" w:rsidP="00990DE3">
            <w:r w:rsidRPr="000F44E2">
              <w:t>36719964</w:t>
            </w:r>
          </w:p>
        </w:tc>
        <w:tc>
          <w:tcPr>
            <w:tcW w:w="1399" w:type="dxa"/>
            <w:noWrap/>
            <w:hideMark/>
          </w:tcPr>
          <w:p w14:paraId="2E7EA93B" w14:textId="44AD56F9" w:rsidR="00990DE3" w:rsidRPr="000F44E2" w:rsidRDefault="00990DE3" w:rsidP="00990DE3">
            <w:r w:rsidRPr="000F44E2">
              <w:t> </w: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 </w:instrTex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.DATA </w:instrText>
            </w:r>
            <w:r w:rsidR="00E32949">
              <w:fldChar w:fldCharType="end"/>
            </w:r>
            <w:r w:rsidR="00E32949">
              <w:fldChar w:fldCharType="separate"/>
            </w:r>
            <w:r w:rsidR="00E32949">
              <w:rPr>
                <w:noProof/>
              </w:rPr>
              <w:t>(15)</w:t>
            </w:r>
            <w:r w:rsidR="00E32949">
              <w:fldChar w:fldCharType="end"/>
            </w:r>
          </w:p>
        </w:tc>
      </w:tr>
      <w:tr w:rsidR="00990DE3" w:rsidRPr="000F44E2" w14:paraId="3843BC71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273EFC3" w14:textId="77777777" w:rsidR="00990DE3" w:rsidRPr="000F44E2" w:rsidRDefault="00990DE3" w:rsidP="00990DE3">
            <w:r w:rsidRPr="000F44E2">
              <w:t>SRR6764321</w:t>
            </w:r>
          </w:p>
        </w:tc>
        <w:tc>
          <w:tcPr>
            <w:tcW w:w="1434" w:type="dxa"/>
            <w:noWrap/>
            <w:hideMark/>
          </w:tcPr>
          <w:p w14:paraId="74C1DD2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C4D64A0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501A30F4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17D4F0E3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5F29EBAF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664393C1" w14:textId="77777777" w:rsidR="00990DE3" w:rsidRPr="000F44E2" w:rsidRDefault="00990DE3" w:rsidP="00990DE3">
            <w:r w:rsidRPr="000F44E2">
              <w:t xml:space="preserve">1% Ground miscanthus No </w:t>
            </w:r>
            <w:proofErr w:type="spellStart"/>
            <w:r w:rsidRPr="000F44E2">
              <w:t>Vogels</w:t>
            </w:r>
            <w:proofErr w:type="spellEnd"/>
            <w:r w:rsidRPr="000F44E2">
              <w:t xml:space="preserve"> </w:t>
            </w:r>
          </w:p>
        </w:tc>
        <w:tc>
          <w:tcPr>
            <w:tcW w:w="1307" w:type="dxa"/>
            <w:noWrap/>
            <w:hideMark/>
          </w:tcPr>
          <w:p w14:paraId="498844A1" w14:textId="77777777" w:rsidR="00990DE3" w:rsidRPr="000F44E2" w:rsidRDefault="00990DE3" w:rsidP="00990DE3">
            <w:r w:rsidRPr="000F44E2">
              <w:t>30240188</w:t>
            </w:r>
          </w:p>
        </w:tc>
        <w:tc>
          <w:tcPr>
            <w:tcW w:w="1307" w:type="dxa"/>
            <w:noWrap/>
            <w:hideMark/>
          </w:tcPr>
          <w:p w14:paraId="0BBDB573" w14:textId="77777777" w:rsidR="00990DE3" w:rsidRPr="000F44E2" w:rsidRDefault="00990DE3" w:rsidP="00990DE3">
            <w:r w:rsidRPr="000F44E2">
              <w:t>29753694</w:t>
            </w:r>
          </w:p>
        </w:tc>
        <w:tc>
          <w:tcPr>
            <w:tcW w:w="1399" w:type="dxa"/>
            <w:noWrap/>
            <w:hideMark/>
          </w:tcPr>
          <w:p w14:paraId="07E6B1E8" w14:textId="48EE7A81" w:rsidR="00990DE3" w:rsidRPr="000F44E2" w:rsidRDefault="00990DE3" w:rsidP="00990DE3">
            <w:r w:rsidRPr="000F44E2">
              <w:t> </w: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 </w:instrTex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.DATA </w:instrText>
            </w:r>
            <w:r w:rsidR="00E32949">
              <w:fldChar w:fldCharType="end"/>
            </w:r>
            <w:r w:rsidR="00E32949">
              <w:fldChar w:fldCharType="separate"/>
            </w:r>
            <w:r w:rsidR="00E32949">
              <w:rPr>
                <w:noProof/>
              </w:rPr>
              <w:t>(15)</w:t>
            </w:r>
            <w:r w:rsidR="00E32949">
              <w:fldChar w:fldCharType="end"/>
            </w:r>
          </w:p>
        </w:tc>
      </w:tr>
      <w:tr w:rsidR="00990DE3" w:rsidRPr="000F44E2" w14:paraId="4366872C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9A10682" w14:textId="77777777" w:rsidR="00990DE3" w:rsidRPr="000F44E2" w:rsidRDefault="00990DE3" w:rsidP="00990DE3">
            <w:r w:rsidRPr="000F44E2">
              <w:t>SRR6764326</w:t>
            </w:r>
          </w:p>
        </w:tc>
        <w:tc>
          <w:tcPr>
            <w:tcW w:w="1434" w:type="dxa"/>
            <w:noWrap/>
            <w:hideMark/>
          </w:tcPr>
          <w:p w14:paraId="5183595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706DCE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D549D20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521C91FE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2D198E0C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86B34DB" w14:textId="77777777" w:rsidR="00990DE3" w:rsidRPr="000F44E2" w:rsidRDefault="00990DE3" w:rsidP="00990DE3">
            <w:r w:rsidRPr="000F44E2">
              <w:t xml:space="preserve">1% BSA No </w:t>
            </w:r>
            <w:proofErr w:type="spellStart"/>
            <w:r w:rsidRPr="000F44E2">
              <w:t>Vogels</w:t>
            </w:r>
            <w:proofErr w:type="spellEnd"/>
            <w:r w:rsidRPr="000F44E2">
              <w:t xml:space="preserve"> No Carbon</w:t>
            </w:r>
          </w:p>
        </w:tc>
        <w:tc>
          <w:tcPr>
            <w:tcW w:w="1307" w:type="dxa"/>
            <w:noWrap/>
            <w:hideMark/>
          </w:tcPr>
          <w:p w14:paraId="53D78EDF" w14:textId="77777777" w:rsidR="00990DE3" w:rsidRPr="000F44E2" w:rsidRDefault="00990DE3" w:rsidP="00990DE3">
            <w:r w:rsidRPr="000F44E2">
              <w:t>36157642</w:t>
            </w:r>
          </w:p>
        </w:tc>
        <w:tc>
          <w:tcPr>
            <w:tcW w:w="1307" w:type="dxa"/>
            <w:noWrap/>
            <w:hideMark/>
          </w:tcPr>
          <w:p w14:paraId="0F90EEA3" w14:textId="77777777" w:rsidR="00990DE3" w:rsidRPr="000F44E2" w:rsidRDefault="00990DE3" w:rsidP="00990DE3">
            <w:r w:rsidRPr="000F44E2">
              <w:t>35489853</w:t>
            </w:r>
          </w:p>
        </w:tc>
        <w:tc>
          <w:tcPr>
            <w:tcW w:w="1399" w:type="dxa"/>
            <w:noWrap/>
            <w:hideMark/>
          </w:tcPr>
          <w:p w14:paraId="461F8CBA" w14:textId="7FDE7DDA" w:rsidR="00990DE3" w:rsidRPr="000F44E2" w:rsidRDefault="00990DE3" w:rsidP="00990DE3">
            <w:r w:rsidRPr="000F44E2">
              <w:t> </w: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 </w:instrTex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.DATA </w:instrText>
            </w:r>
            <w:r w:rsidR="00E32949">
              <w:fldChar w:fldCharType="end"/>
            </w:r>
            <w:r w:rsidR="00E32949">
              <w:fldChar w:fldCharType="separate"/>
            </w:r>
            <w:r w:rsidR="00E32949">
              <w:rPr>
                <w:noProof/>
              </w:rPr>
              <w:t>(15)</w:t>
            </w:r>
            <w:r w:rsidR="00E32949">
              <w:fldChar w:fldCharType="end"/>
            </w:r>
          </w:p>
        </w:tc>
      </w:tr>
      <w:tr w:rsidR="00990DE3" w:rsidRPr="000F44E2" w14:paraId="38B66C45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F5C8763" w14:textId="77777777" w:rsidR="00990DE3" w:rsidRPr="000F44E2" w:rsidRDefault="00990DE3" w:rsidP="00990DE3">
            <w:r w:rsidRPr="000F44E2">
              <w:lastRenderedPageBreak/>
              <w:t>SRR6764329</w:t>
            </w:r>
          </w:p>
        </w:tc>
        <w:tc>
          <w:tcPr>
            <w:tcW w:w="1434" w:type="dxa"/>
            <w:noWrap/>
            <w:hideMark/>
          </w:tcPr>
          <w:p w14:paraId="2BC2CA1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ACFA81F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B71B050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1385BB11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0C663207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4799E885" w14:textId="77777777" w:rsidR="00990DE3" w:rsidRPr="000F44E2" w:rsidRDefault="00990DE3" w:rsidP="00990DE3">
            <w:r w:rsidRPr="000F44E2">
              <w:t>2% Pectin</w:t>
            </w:r>
          </w:p>
        </w:tc>
        <w:tc>
          <w:tcPr>
            <w:tcW w:w="1307" w:type="dxa"/>
            <w:noWrap/>
            <w:hideMark/>
          </w:tcPr>
          <w:p w14:paraId="767A1612" w14:textId="77777777" w:rsidR="00990DE3" w:rsidRPr="000F44E2" w:rsidRDefault="00990DE3" w:rsidP="00990DE3">
            <w:r w:rsidRPr="000F44E2">
              <w:t>34283960</w:t>
            </w:r>
          </w:p>
        </w:tc>
        <w:tc>
          <w:tcPr>
            <w:tcW w:w="1307" w:type="dxa"/>
            <w:noWrap/>
            <w:hideMark/>
          </w:tcPr>
          <w:p w14:paraId="44ADB5FD" w14:textId="77777777" w:rsidR="00990DE3" w:rsidRPr="000F44E2" w:rsidRDefault="00990DE3" w:rsidP="00990DE3">
            <w:r w:rsidRPr="000F44E2">
              <w:t>33725173</w:t>
            </w:r>
          </w:p>
        </w:tc>
        <w:tc>
          <w:tcPr>
            <w:tcW w:w="1399" w:type="dxa"/>
            <w:noWrap/>
            <w:hideMark/>
          </w:tcPr>
          <w:p w14:paraId="572B71B7" w14:textId="158F0FFB" w:rsidR="00990DE3" w:rsidRPr="000F44E2" w:rsidRDefault="00990DE3" w:rsidP="00990DE3">
            <w:r w:rsidRPr="000F44E2">
              <w:t> </w: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 </w:instrTex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.DATA </w:instrText>
            </w:r>
            <w:r w:rsidR="00E32949">
              <w:fldChar w:fldCharType="end"/>
            </w:r>
            <w:r w:rsidR="00E32949">
              <w:fldChar w:fldCharType="separate"/>
            </w:r>
            <w:r w:rsidR="00E32949">
              <w:rPr>
                <w:noProof/>
              </w:rPr>
              <w:t>(15)</w:t>
            </w:r>
            <w:r w:rsidR="00E32949">
              <w:fldChar w:fldCharType="end"/>
            </w:r>
          </w:p>
        </w:tc>
      </w:tr>
      <w:tr w:rsidR="00990DE3" w:rsidRPr="000F44E2" w14:paraId="3C08DADA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9647765" w14:textId="77777777" w:rsidR="00990DE3" w:rsidRPr="000F44E2" w:rsidRDefault="00990DE3" w:rsidP="00990DE3">
            <w:r w:rsidRPr="000F44E2">
              <w:t>SRR6764334</w:t>
            </w:r>
          </w:p>
        </w:tc>
        <w:tc>
          <w:tcPr>
            <w:tcW w:w="1434" w:type="dxa"/>
            <w:noWrap/>
            <w:hideMark/>
          </w:tcPr>
          <w:p w14:paraId="2E453FD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1AF3FB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B2C7885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41857C3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14EBBEB1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32FF4087" w14:textId="77777777" w:rsidR="00990DE3" w:rsidRPr="000F44E2" w:rsidRDefault="00990DE3" w:rsidP="00990DE3">
            <w:r w:rsidRPr="000F44E2">
              <w:t>2% Pectin</w:t>
            </w:r>
          </w:p>
        </w:tc>
        <w:tc>
          <w:tcPr>
            <w:tcW w:w="1307" w:type="dxa"/>
            <w:noWrap/>
            <w:hideMark/>
          </w:tcPr>
          <w:p w14:paraId="055B45AD" w14:textId="77777777" w:rsidR="00990DE3" w:rsidRPr="000F44E2" w:rsidRDefault="00990DE3" w:rsidP="00990DE3">
            <w:r w:rsidRPr="000F44E2">
              <w:t>32432627</w:t>
            </w:r>
          </w:p>
        </w:tc>
        <w:tc>
          <w:tcPr>
            <w:tcW w:w="1307" w:type="dxa"/>
            <w:noWrap/>
            <w:hideMark/>
          </w:tcPr>
          <w:p w14:paraId="198CAE07" w14:textId="77777777" w:rsidR="00990DE3" w:rsidRPr="000F44E2" w:rsidRDefault="00990DE3" w:rsidP="00990DE3">
            <w:r w:rsidRPr="000F44E2">
              <w:t>31954097</w:t>
            </w:r>
          </w:p>
        </w:tc>
        <w:tc>
          <w:tcPr>
            <w:tcW w:w="1399" w:type="dxa"/>
            <w:noWrap/>
            <w:hideMark/>
          </w:tcPr>
          <w:p w14:paraId="44FD1484" w14:textId="2C64C65C" w:rsidR="00990DE3" w:rsidRPr="000F44E2" w:rsidRDefault="00990DE3" w:rsidP="00990DE3">
            <w:r w:rsidRPr="000F44E2">
              <w:t> </w: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 </w:instrTex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.DATA </w:instrText>
            </w:r>
            <w:r w:rsidR="00E32949">
              <w:fldChar w:fldCharType="end"/>
            </w:r>
            <w:r w:rsidR="00E32949">
              <w:fldChar w:fldCharType="separate"/>
            </w:r>
            <w:r w:rsidR="00E32949">
              <w:rPr>
                <w:noProof/>
              </w:rPr>
              <w:t>(15)</w:t>
            </w:r>
            <w:r w:rsidR="00E32949">
              <w:fldChar w:fldCharType="end"/>
            </w:r>
          </w:p>
        </w:tc>
      </w:tr>
      <w:tr w:rsidR="00990DE3" w:rsidRPr="000F44E2" w14:paraId="75534A85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AC0C14D" w14:textId="77777777" w:rsidR="00990DE3" w:rsidRPr="000F44E2" w:rsidRDefault="00990DE3" w:rsidP="00990DE3">
            <w:r w:rsidRPr="000F44E2">
              <w:t>SRR6764333</w:t>
            </w:r>
          </w:p>
        </w:tc>
        <w:tc>
          <w:tcPr>
            <w:tcW w:w="1434" w:type="dxa"/>
            <w:noWrap/>
            <w:hideMark/>
          </w:tcPr>
          <w:p w14:paraId="0FC4743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EAB92F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731C28F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B019DAC" w14:textId="77777777" w:rsidR="00990DE3" w:rsidRPr="000F44E2" w:rsidRDefault="00990DE3" w:rsidP="00990DE3">
            <w:r w:rsidRPr="000F44E2">
              <w:t>rep1`</w:t>
            </w:r>
          </w:p>
        </w:tc>
        <w:tc>
          <w:tcPr>
            <w:tcW w:w="1129" w:type="dxa"/>
            <w:noWrap/>
            <w:hideMark/>
          </w:tcPr>
          <w:p w14:paraId="380AB264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0D6A772E" w14:textId="77777777" w:rsidR="00990DE3" w:rsidRPr="000F44E2" w:rsidRDefault="00990DE3" w:rsidP="00990DE3">
            <w:r w:rsidRPr="000F44E2">
              <w:t>2% Pectin</w:t>
            </w:r>
          </w:p>
        </w:tc>
        <w:tc>
          <w:tcPr>
            <w:tcW w:w="1307" w:type="dxa"/>
            <w:noWrap/>
            <w:hideMark/>
          </w:tcPr>
          <w:p w14:paraId="486AD2D0" w14:textId="77777777" w:rsidR="00990DE3" w:rsidRPr="000F44E2" w:rsidRDefault="00990DE3" w:rsidP="00990DE3">
            <w:r w:rsidRPr="000F44E2">
              <w:t>34666626</w:t>
            </w:r>
          </w:p>
        </w:tc>
        <w:tc>
          <w:tcPr>
            <w:tcW w:w="1307" w:type="dxa"/>
            <w:noWrap/>
            <w:hideMark/>
          </w:tcPr>
          <w:p w14:paraId="45264AC2" w14:textId="77777777" w:rsidR="00990DE3" w:rsidRPr="000F44E2" w:rsidRDefault="00990DE3" w:rsidP="00990DE3">
            <w:r w:rsidRPr="000F44E2">
              <w:t>34082198</w:t>
            </w:r>
          </w:p>
        </w:tc>
        <w:tc>
          <w:tcPr>
            <w:tcW w:w="1399" w:type="dxa"/>
            <w:noWrap/>
            <w:hideMark/>
          </w:tcPr>
          <w:p w14:paraId="690EBC1B" w14:textId="311A7769" w:rsidR="00990DE3" w:rsidRPr="000F44E2" w:rsidRDefault="00990DE3" w:rsidP="00990DE3">
            <w:r w:rsidRPr="000F44E2">
              <w:t> </w: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 </w:instrTex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.DATA </w:instrText>
            </w:r>
            <w:r w:rsidR="00E32949">
              <w:fldChar w:fldCharType="end"/>
            </w:r>
            <w:r w:rsidR="00E32949">
              <w:fldChar w:fldCharType="separate"/>
            </w:r>
            <w:r w:rsidR="00E32949">
              <w:rPr>
                <w:noProof/>
              </w:rPr>
              <w:t>(15)</w:t>
            </w:r>
            <w:r w:rsidR="00E32949">
              <w:fldChar w:fldCharType="end"/>
            </w:r>
          </w:p>
        </w:tc>
      </w:tr>
      <w:tr w:rsidR="00990DE3" w:rsidRPr="000F44E2" w14:paraId="43710AEC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75ED40B" w14:textId="77777777" w:rsidR="00990DE3" w:rsidRPr="000F44E2" w:rsidRDefault="00990DE3" w:rsidP="00990DE3">
            <w:r w:rsidRPr="000F44E2">
              <w:t>SRR6764335</w:t>
            </w:r>
          </w:p>
        </w:tc>
        <w:tc>
          <w:tcPr>
            <w:tcW w:w="1434" w:type="dxa"/>
            <w:noWrap/>
            <w:hideMark/>
          </w:tcPr>
          <w:p w14:paraId="2BF96A10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A66A6E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F1DC382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3E23907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78B2A379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7836424E" w14:textId="77777777" w:rsidR="00990DE3" w:rsidRPr="000F44E2" w:rsidRDefault="00990DE3" w:rsidP="00990DE3">
            <w:r w:rsidRPr="000F44E2">
              <w:t xml:space="preserve">2% </w:t>
            </w:r>
            <w:proofErr w:type="spellStart"/>
            <w:r w:rsidRPr="000F44E2">
              <w:t>Xylan</w:t>
            </w:r>
            <w:proofErr w:type="spellEnd"/>
          </w:p>
        </w:tc>
        <w:tc>
          <w:tcPr>
            <w:tcW w:w="1307" w:type="dxa"/>
            <w:noWrap/>
            <w:hideMark/>
          </w:tcPr>
          <w:p w14:paraId="549A9329" w14:textId="77777777" w:rsidR="00990DE3" w:rsidRPr="000F44E2" w:rsidRDefault="00990DE3" w:rsidP="00990DE3">
            <w:r w:rsidRPr="000F44E2">
              <w:t>32187664</w:t>
            </w:r>
          </w:p>
        </w:tc>
        <w:tc>
          <w:tcPr>
            <w:tcW w:w="1307" w:type="dxa"/>
            <w:noWrap/>
            <w:hideMark/>
          </w:tcPr>
          <w:p w14:paraId="490C6A3B" w14:textId="77777777" w:rsidR="00990DE3" w:rsidRPr="000F44E2" w:rsidRDefault="00990DE3" w:rsidP="00990DE3">
            <w:r w:rsidRPr="000F44E2">
              <w:t>31668804</w:t>
            </w:r>
          </w:p>
        </w:tc>
        <w:tc>
          <w:tcPr>
            <w:tcW w:w="1399" w:type="dxa"/>
            <w:noWrap/>
            <w:hideMark/>
          </w:tcPr>
          <w:p w14:paraId="7C542735" w14:textId="5F63D5A1" w:rsidR="00990DE3" w:rsidRPr="000F44E2" w:rsidRDefault="00990DE3" w:rsidP="00990DE3">
            <w:r w:rsidRPr="000F44E2">
              <w:t> </w: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 </w:instrTex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.DATA </w:instrText>
            </w:r>
            <w:r w:rsidR="00E32949">
              <w:fldChar w:fldCharType="end"/>
            </w:r>
            <w:r w:rsidR="00E32949">
              <w:fldChar w:fldCharType="separate"/>
            </w:r>
            <w:r w:rsidR="00E32949">
              <w:rPr>
                <w:noProof/>
              </w:rPr>
              <w:t>(15)</w:t>
            </w:r>
            <w:r w:rsidR="00E32949">
              <w:fldChar w:fldCharType="end"/>
            </w:r>
          </w:p>
        </w:tc>
      </w:tr>
      <w:tr w:rsidR="00990DE3" w:rsidRPr="000F44E2" w14:paraId="417C243B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2BCE483" w14:textId="77777777" w:rsidR="00990DE3" w:rsidRPr="000F44E2" w:rsidRDefault="00990DE3" w:rsidP="00990DE3">
            <w:r w:rsidRPr="000F44E2">
              <w:t>SRR6764336</w:t>
            </w:r>
          </w:p>
        </w:tc>
        <w:tc>
          <w:tcPr>
            <w:tcW w:w="1434" w:type="dxa"/>
            <w:noWrap/>
            <w:hideMark/>
          </w:tcPr>
          <w:p w14:paraId="03975B3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0924C5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7871113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43A6E895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75357E6F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20404E27" w14:textId="77777777" w:rsidR="00990DE3" w:rsidRPr="000F44E2" w:rsidRDefault="00990DE3" w:rsidP="00990DE3">
            <w:r w:rsidRPr="000F44E2">
              <w:t xml:space="preserve">2% </w:t>
            </w:r>
            <w:proofErr w:type="spellStart"/>
            <w:r w:rsidRPr="000F44E2">
              <w:t>Xylan</w:t>
            </w:r>
            <w:proofErr w:type="spellEnd"/>
          </w:p>
        </w:tc>
        <w:tc>
          <w:tcPr>
            <w:tcW w:w="1307" w:type="dxa"/>
            <w:noWrap/>
            <w:hideMark/>
          </w:tcPr>
          <w:p w14:paraId="5E030250" w14:textId="77777777" w:rsidR="00990DE3" w:rsidRPr="000F44E2" w:rsidRDefault="00990DE3" w:rsidP="00990DE3">
            <w:r w:rsidRPr="000F44E2">
              <w:t>39860983</w:t>
            </w:r>
          </w:p>
        </w:tc>
        <w:tc>
          <w:tcPr>
            <w:tcW w:w="1307" w:type="dxa"/>
            <w:noWrap/>
            <w:hideMark/>
          </w:tcPr>
          <w:p w14:paraId="347C903A" w14:textId="77777777" w:rsidR="00990DE3" w:rsidRPr="000F44E2" w:rsidRDefault="00990DE3" w:rsidP="00990DE3">
            <w:r w:rsidRPr="000F44E2">
              <w:t>39272511</w:t>
            </w:r>
          </w:p>
        </w:tc>
        <w:tc>
          <w:tcPr>
            <w:tcW w:w="1399" w:type="dxa"/>
            <w:noWrap/>
            <w:hideMark/>
          </w:tcPr>
          <w:p w14:paraId="29B5E0C1" w14:textId="14075D34" w:rsidR="00990DE3" w:rsidRPr="000F44E2" w:rsidRDefault="00990DE3" w:rsidP="00990DE3">
            <w:r w:rsidRPr="000F44E2">
              <w:t> </w: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 </w:instrTex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.DATA </w:instrText>
            </w:r>
            <w:r w:rsidR="00E32949">
              <w:fldChar w:fldCharType="end"/>
            </w:r>
            <w:r w:rsidR="00E32949">
              <w:fldChar w:fldCharType="separate"/>
            </w:r>
            <w:r w:rsidR="00E32949">
              <w:rPr>
                <w:noProof/>
              </w:rPr>
              <w:t>(15)</w:t>
            </w:r>
            <w:r w:rsidR="00E32949">
              <w:fldChar w:fldCharType="end"/>
            </w:r>
          </w:p>
        </w:tc>
      </w:tr>
      <w:tr w:rsidR="00990DE3" w:rsidRPr="000F44E2" w14:paraId="2E9E1D52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286B649" w14:textId="77777777" w:rsidR="00990DE3" w:rsidRPr="000F44E2" w:rsidRDefault="00990DE3" w:rsidP="00990DE3">
            <w:r w:rsidRPr="000F44E2">
              <w:t>SRR6764337</w:t>
            </w:r>
          </w:p>
        </w:tc>
        <w:tc>
          <w:tcPr>
            <w:tcW w:w="1434" w:type="dxa"/>
            <w:noWrap/>
            <w:hideMark/>
          </w:tcPr>
          <w:p w14:paraId="150BF9F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78164B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A011D6B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7D2450C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08AFB986" w14:textId="77777777" w:rsidR="00990DE3" w:rsidRPr="000F44E2" w:rsidRDefault="00990DE3" w:rsidP="00990DE3">
            <w:r w:rsidRPr="000F44E2">
              <w:t>mycelium</w:t>
            </w:r>
          </w:p>
        </w:tc>
        <w:tc>
          <w:tcPr>
            <w:tcW w:w="1603" w:type="dxa"/>
            <w:hideMark/>
          </w:tcPr>
          <w:p w14:paraId="586D0D30" w14:textId="77777777" w:rsidR="00990DE3" w:rsidRPr="000F44E2" w:rsidRDefault="00990DE3" w:rsidP="00990DE3">
            <w:r w:rsidRPr="000F44E2">
              <w:t xml:space="preserve">2% </w:t>
            </w:r>
            <w:proofErr w:type="spellStart"/>
            <w:r w:rsidRPr="000F44E2">
              <w:t>Xylan</w:t>
            </w:r>
            <w:proofErr w:type="spellEnd"/>
          </w:p>
        </w:tc>
        <w:tc>
          <w:tcPr>
            <w:tcW w:w="1307" w:type="dxa"/>
            <w:noWrap/>
            <w:hideMark/>
          </w:tcPr>
          <w:p w14:paraId="6A9FDD86" w14:textId="77777777" w:rsidR="00990DE3" w:rsidRPr="000F44E2" w:rsidRDefault="00990DE3" w:rsidP="00990DE3">
            <w:r w:rsidRPr="000F44E2">
              <w:t>39125428</w:t>
            </w:r>
          </w:p>
        </w:tc>
        <w:tc>
          <w:tcPr>
            <w:tcW w:w="1307" w:type="dxa"/>
            <w:noWrap/>
            <w:hideMark/>
          </w:tcPr>
          <w:p w14:paraId="12025DE3" w14:textId="77777777" w:rsidR="00990DE3" w:rsidRPr="000F44E2" w:rsidRDefault="00990DE3" w:rsidP="00990DE3">
            <w:r w:rsidRPr="000F44E2">
              <w:t>38494188</w:t>
            </w:r>
          </w:p>
        </w:tc>
        <w:tc>
          <w:tcPr>
            <w:tcW w:w="1399" w:type="dxa"/>
            <w:noWrap/>
            <w:hideMark/>
          </w:tcPr>
          <w:p w14:paraId="7FD878C5" w14:textId="798F53F3" w:rsidR="00990DE3" w:rsidRPr="000F44E2" w:rsidRDefault="00990DE3" w:rsidP="00990DE3">
            <w:r w:rsidRPr="000F44E2">
              <w:t> </w: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 </w:instrText>
            </w:r>
            <w:r w:rsidR="00E32949">
              <w:fldChar w:fldCharType="begin">
                <w:fldData xml:space="preserve">PEVuZE5vdGU+PENpdGU+PEF1dGhvcj5XdTwvQXV0aG9yPjxZZWFyPjIwMjA8L1llYXI+PFJlY051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</w:fldData>
              </w:fldChar>
            </w:r>
            <w:r w:rsidR="00E32949">
              <w:instrText xml:space="preserve"> ADDIN EN.CITE.DATA </w:instrText>
            </w:r>
            <w:r w:rsidR="00E32949">
              <w:fldChar w:fldCharType="end"/>
            </w:r>
            <w:r w:rsidR="00E32949">
              <w:fldChar w:fldCharType="separate"/>
            </w:r>
            <w:r w:rsidR="00E32949">
              <w:rPr>
                <w:noProof/>
              </w:rPr>
              <w:t>(15)</w:t>
            </w:r>
            <w:r w:rsidR="00E32949">
              <w:fldChar w:fldCharType="end"/>
            </w:r>
          </w:p>
        </w:tc>
      </w:tr>
      <w:tr w:rsidR="00990DE3" w:rsidRPr="000F44E2" w14:paraId="4576C052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02D7A118" w14:textId="77777777" w:rsidR="00990DE3" w:rsidRPr="000F44E2" w:rsidRDefault="00990DE3" w:rsidP="00990DE3">
            <w:r w:rsidRPr="000F44E2">
              <w:t>SRR5824389</w:t>
            </w:r>
          </w:p>
        </w:tc>
        <w:tc>
          <w:tcPr>
            <w:tcW w:w="1434" w:type="dxa"/>
            <w:noWrap/>
            <w:hideMark/>
          </w:tcPr>
          <w:p w14:paraId="254BC21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661411F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C0C3A86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3C2DEE9D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4927BEE6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14D34A6F" w14:textId="77777777" w:rsidR="00990DE3" w:rsidRPr="000F44E2" w:rsidRDefault="00990DE3" w:rsidP="00990DE3">
            <w:r w:rsidRPr="000F44E2">
              <w:t>Maple Sap 360 min (first hyphal branching)</w:t>
            </w:r>
          </w:p>
        </w:tc>
        <w:tc>
          <w:tcPr>
            <w:tcW w:w="1307" w:type="dxa"/>
            <w:noWrap/>
            <w:hideMark/>
          </w:tcPr>
          <w:p w14:paraId="08DB45BE" w14:textId="77777777" w:rsidR="00990DE3" w:rsidRPr="000F44E2" w:rsidRDefault="00990DE3" w:rsidP="00990DE3">
            <w:r w:rsidRPr="000F44E2">
              <w:t>40837707</w:t>
            </w:r>
          </w:p>
        </w:tc>
        <w:tc>
          <w:tcPr>
            <w:tcW w:w="1307" w:type="dxa"/>
            <w:noWrap/>
            <w:hideMark/>
          </w:tcPr>
          <w:p w14:paraId="5F0F2D17" w14:textId="77777777" w:rsidR="00990DE3" w:rsidRPr="000F44E2" w:rsidRDefault="00990DE3" w:rsidP="00990DE3">
            <w:r w:rsidRPr="000F44E2">
              <w:t>40817766</w:t>
            </w:r>
          </w:p>
        </w:tc>
        <w:tc>
          <w:tcPr>
            <w:tcW w:w="1399" w:type="dxa"/>
            <w:noWrap/>
            <w:hideMark/>
          </w:tcPr>
          <w:p w14:paraId="6441A57E" w14:textId="7DC64374" w:rsidR="00990DE3" w:rsidRPr="000F44E2" w:rsidRDefault="00990DE3" w:rsidP="00990DE3">
            <w:r w:rsidRPr="000F44E2">
              <w:t> </w: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 </w:instrTex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.DATA </w:instrText>
            </w:r>
            <w:r w:rsidR="000246F4">
              <w:fldChar w:fldCharType="end"/>
            </w:r>
            <w:r w:rsidR="000246F4">
              <w:fldChar w:fldCharType="separate"/>
            </w:r>
            <w:r w:rsidR="000246F4">
              <w:rPr>
                <w:noProof/>
              </w:rPr>
              <w:t>(16)</w:t>
            </w:r>
            <w:r w:rsidR="000246F4">
              <w:fldChar w:fldCharType="end"/>
            </w:r>
          </w:p>
        </w:tc>
      </w:tr>
      <w:tr w:rsidR="00990DE3" w:rsidRPr="000F44E2" w14:paraId="2701AAB3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77BCD2B1" w14:textId="77777777" w:rsidR="00990DE3" w:rsidRPr="000F44E2" w:rsidRDefault="00990DE3" w:rsidP="00990DE3">
            <w:r w:rsidRPr="000F44E2">
              <w:t>SRR5824388</w:t>
            </w:r>
          </w:p>
        </w:tc>
        <w:tc>
          <w:tcPr>
            <w:tcW w:w="1434" w:type="dxa"/>
            <w:noWrap/>
            <w:hideMark/>
          </w:tcPr>
          <w:p w14:paraId="21EBC664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D26A7F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F07A7EA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63C1CAE5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1C919C05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191B23B7" w14:textId="77777777" w:rsidR="00990DE3" w:rsidRPr="000F44E2" w:rsidRDefault="00990DE3" w:rsidP="00990DE3">
            <w:r w:rsidRPr="000F44E2">
              <w:t>Maple Sap 360 min (first hyphal branching)</w:t>
            </w:r>
          </w:p>
        </w:tc>
        <w:tc>
          <w:tcPr>
            <w:tcW w:w="1307" w:type="dxa"/>
            <w:noWrap/>
            <w:hideMark/>
          </w:tcPr>
          <w:p w14:paraId="4135EA4A" w14:textId="77777777" w:rsidR="00990DE3" w:rsidRPr="000F44E2" w:rsidRDefault="00990DE3" w:rsidP="00990DE3">
            <w:r w:rsidRPr="000F44E2">
              <w:t>68783543</w:t>
            </w:r>
          </w:p>
        </w:tc>
        <w:tc>
          <w:tcPr>
            <w:tcW w:w="1307" w:type="dxa"/>
            <w:noWrap/>
            <w:hideMark/>
          </w:tcPr>
          <w:p w14:paraId="4C69E54F" w14:textId="77777777" w:rsidR="00990DE3" w:rsidRPr="000F44E2" w:rsidRDefault="00990DE3" w:rsidP="00990DE3">
            <w:r w:rsidRPr="000F44E2">
              <w:t>68750513</w:t>
            </w:r>
          </w:p>
        </w:tc>
        <w:tc>
          <w:tcPr>
            <w:tcW w:w="1399" w:type="dxa"/>
            <w:noWrap/>
            <w:hideMark/>
          </w:tcPr>
          <w:p w14:paraId="158EEC08" w14:textId="571B20A1" w:rsidR="00990DE3" w:rsidRPr="000F44E2" w:rsidRDefault="00990DE3" w:rsidP="00990DE3">
            <w:r w:rsidRPr="000F44E2">
              <w:t> </w: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 </w:instrTex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.DATA </w:instrText>
            </w:r>
            <w:r w:rsidR="000246F4">
              <w:fldChar w:fldCharType="end"/>
            </w:r>
            <w:r w:rsidR="000246F4">
              <w:fldChar w:fldCharType="separate"/>
            </w:r>
            <w:r w:rsidR="000246F4">
              <w:rPr>
                <w:noProof/>
              </w:rPr>
              <w:t>(16)</w:t>
            </w:r>
            <w:r w:rsidR="000246F4">
              <w:fldChar w:fldCharType="end"/>
            </w:r>
          </w:p>
        </w:tc>
      </w:tr>
      <w:tr w:rsidR="00990DE3" w:rsidRPr="000F44E2" w14:paraId="3C614783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05FE6CEC" w14:textId="77777777" w:rsidR="00990DE3" w:rsidRPr="000F44E2" w:rsidRDefault="00990DE3" w:rsidP="00990DE3">
            <w:r w:rsidRPr="000F44E2">
              <w:t>SRR5824387</w:t>
            </w:r>
          </w:p>
        </w:tc>
        <w:tc>
          <w:tcPr>
            <w:tcW w:w="1434" w:type="dxa"/>
            <w:noWrap/>
            <w:hideMark/>
          </w:tcPr>
          <w:p w14:paraId="0CA54FB0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CEEBE06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DFCB0AA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52124458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21D4D4F6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7CFAB7E8" w14:textId="77777777" w:rsidR="00990DE3" w:rsidRPr="000F44E2" w:rsidRDefault="00990DE3" w:rsidP="00990DE3">
            <w:r w:rsidRPr="000F44E2">
              <w:t>Maple Sap 360 min (first hyphal branching)</w:t>
            </w:r>
          </w:p>
        </w:tc>
        <w:tc>
          <w:tcPr>
            <w:tcW w:w="1307" w:type="dxa"/>
            <w:noWrap/>
            <w:hideMark/>
          </w:tcPr>
          <w:p w14:paraId="396E379E" w14:textId="77777777" w:rsidR="00990DE3" w:rsidRPr="000F44E2" w:rsidRDefault="00990DE3" w:rsidP="00990DE3">
            <w:r w:rsidRPr="000F44E2">
              <w:t>74590618</w:t>
            </w:r>
          </w:p>
        </w:tc>
        <w:tc>
          <w:tcPr>
            <w:tcW w:w="1307" w:type="dxa"/>
            <w:noWrap/>
            <w:hideMark/>
          </w:tcPr>
          <w:p w14:paraId="54587772" w14:textId="77777777" w:rsidR="00990DE3" w:rsidRPr="000F44E2" w:rsidRDefault="00990DE3" w:rsidP="00990DE3">
            <w:r w:rsidRPr="000F44E2">
              <w:t>74549934</w:t>
            </w:r>
          </w:p>
        </w:tc>
        <w:tc>
          <w:tcPr>
            <w:tcW w:w="1399" w:type="dxa"/>
            <w:noWrap/>
            <w:hideMark/>
          </w:tcPr>
          <w:p w14:paraId="60EB4274" w14:textId="46BFB2D4" w:rsidR="00990DE3" w:rsidRPr="000F44E2" w:rsidRDefault="00990DE3" w:rsidP="00990DE3">
            <w:r w:rsidRPr="000F44E2">
              <w:t> </w: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 </w:instrTex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.DATA </w:instrText>
            </w:r>
            <w:r w:rsidR="000246F4">
              <w:fldChar w:fldCharType="end"/>
            </w:r>
            <w:r w:rsidR="000246F4">
              <w:fldChar w:fldCharType="separate"/>
            </w:r>
            <w:r w:rsidR="000246F4">
              <w:rPr>
                <w:noProof/>
              </w:rPr>
              <w:t>(16)</w:t>
            </w:r>
            <w:r w:rsidR="000246F4">
              <w:fldChar w:fldCharType="end"/>
            </w:r>
          </w:p>
        </w:tc>
      </w:tr>
      <w:tr w:rsidR="00990DE3" w:rsidRPr="000F44E2" w14:paraId="2DA2F897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7B015197" w14:textId="77777777" w:rsidR="00990DE3" w:rsidRPr="000F44E2" w:rsidRDefault="00990DE3" w:rsidP="00990DE3">
            <w:r w:rsidRPr="000F44E2">
              <w:t>SRR5824386</w:t>
            </w:r>
          </w:p>
        </w:tc>
        <w:tc>
          <w:tcPr>
            <w:tcW w:w="1434" w:type="dxa"/>
            <w:noWrap/>
            <w:hideMark/>
          </w:tcPr>
          <w:p w14:paraId="7CA4085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BE1B106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5C5119E8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2E5BB43F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0F1E9BFF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24534793" w14:textId="77777777" w:rsidR="00990DE3" w:rsidRPr="000F44E2" w:rsidRDefault="00990DE3" w:rsidP="00990DE3">
            <w:r w:rsidRPr="000F44E2">
              <w:t>Maple Sap 240 min (doubling of long axis)</w:t>
            </w:r>
          </w:p>
        </w:tc>
        <w:tc>
          <w:tcPr>
            <w:tcW w:w="1307" w:type="dxa"/>
            <w:noWrap/>
            <w:hideMark/>
          </w:tcPr>
          <w:p w14:paraId="29EDA640" w14:textId="77777777" w:rsidR="00990DE3" w:rsidRPr="000F44E2" w:rsidRDefault="00990DE3" w:rsidP="00990DE3">
            <w:r w:rsidRPr="000F44E2">
              <w:t>48071661</w:t>
            </w:r>
          </w:p>
        </w:tc>
        <w:tc>
          <w:tcPr>
            <w:tcW w:w="1307" w:type="dxa"/>
            <w:noWrap/>
            <w:hideMark/>
          </w:tcPr>
          <w:p w14:paraId="1D0FA28B" w14:textId="77777777" w:rsidR="00990DE3" w:rsidRPr="000F44E2" w:rsidRDefault="00990DE3" w:rsidP="00990DE3">
            <w:r w:rsidRPr="000F44E2">
              <w:t>48047279</w:t>
            </w:r>
          </w:p>
        </w:tc>
        <w:tc>
          <w:tcPr>
            <w:tcW w:w="1399" w:type="dxa"/>
            <w:noWrap/>
            <w:hideMark/>
          </w:tcPr>
          <w:p w14:paraId="7BDB784C" w14:textId="433C4FE6" w:rsidR="00990DE3" w:rsidRPr="000F44E2" w:rsidRDefault="00990DE3" w:rsidP="00990DE3">
            <w:r w:rsidRPr="000F44E2">
              <w:t> </w: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 </w:instrTex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.DATA </w:instrText>
            </w:r>
            <w:r w:rsidR="000246F4">
              <w:fldChar w:fldCharType="end"/>
            </w:r>
            <w:r w:rsidR="000246F4">
              <w:fldChar w:fldCharType="separate"/>
            </w:r>
            <w:r w:rsidR="000246F4">
              <w:rPr>
                <w:noProof/>
              </w:rPr>
              <w:t>(16)</w:t>
            </w:r>
            <w:r w:rsidR="000246F4">
              <w:fldChar w:fldCharType="end"/>
            </w:r>
          </w:p>
        </w:tc>
      </w:tr>
      <w:tr w:rsidR="00990DE3" w:rsidRPr="000F44E2" w14:paraId="63D97724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602791CB" w14:textId="77777777" w:rsidR="00990DE3" w:rsidRPr="000F44E2" w:rsidRDefault="00990DE3" w:rsidP="00990DE3">
            <w:r w:rsidRPr="000F44E2">
              <w:t>SRR5824385</w:t>
            </w:r>
          </w:p>
        </w:tc>
        <w:tc>
          <w:tcPr>
            <w:tcW w:w="1434" w:type="dxa"/>
            <w:noWrap/>
            <w:hideMark/>
          </w:tcPr>
          <w:p w14:paraId="691109E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DB52DF1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AB066A5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1C5E9798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73EA58EA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0061F9C7" w14:textId="77777777" w:rsidR="00990DE3" w:rsidRPr="000F44E2" w:rsidRDefault="00990DE3" w:rsidP="00990DE3">
            <w:r w:rsidRPr="000F44E2">
              <w:t>Maple Sap 240 min (doubling of long axis)</w:t>
            </w:r>
          </w:p>
        </w:tc>
        <w:tc>
          <w:tcPr>
            <w:tcW w:w="1307" w:type="dxa"/>
            <w:noWrap/>
            <w:hideMark/>
          </w:tcPr>
          <w:p w14:paraId="49B80901" w14:textId="77777777" w:rsidR="00990DE3" w:rsidRPr="000F44E2" w:rsidRDefault="00990DE3" w:rsidP="00990DE3">
            <w:r w:rsidRPr="000F44E2">
              <w:t>69730768</w:t>
            </w:r>
          </w:p>
        </w:tc>
        <w:tc>
          <w:tcPr>
            <w:tcW w:w="1307" w:type="dxa"/>
            <w:noWrap/>
            <w:hideMark/>
          </w:tcPr>
          <w:p w14:paraId="343E50AB" w14:textId="77777777" w:rsidR="00990DE3" w:rsidRPr="000F44E2" w:rsidRDefault="00990DE3" w:rsidP="00990DE3">
            <w:r w:rsidRPr="000F44E2">
              <w:t>69687995</w:t>
            </w:r>
          </w:p>
        </w:tc>
        <w:tc>
          <w:tcPr>
            <w:tcW w:w="1399" w:type="dxa"/>
            <w:noWrap/>
            <w:hideMark/>
          </w:tcPr>
          <w:p w14:paraId="55A98829" w14:textId="7BD1FF12" w:rsidR="00990DE3" w:rsidRPr="000F44E2" w:rsidRDefault="00990DE3" w:rsidP="00990DE3">
            <w:r w:rsidRPr="000F44E2">
              <w:t> </w: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 </w:instrTex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.DATA </w:instrText>
            </w:r>
            <w:r w:rsidR="000246F4">
              <w:fldChar w:fldCharType="end"/>
            </w:r>
            <w:r w:rsidR="000246F4">
              <w:fldChar w:fldCharType="separate"/>
            </w:r>
            <w:r w:rsidR="000246F4">
              <w:rPr>
                <w:noProof/>
              </w:rPr>
              <w:t>(16)</w:t>
            </w:r>
            <w:r w:rsidR="000246F4">
              <w:fldChar w:fldCharType="end"/>
            </w:r>
          </w:p>
        </w:tc>
      </w:tr>
      <w:tr w:rsidR="00990DE3" w:rsidRPr="000F44E2" w14:paraId="45C97721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28BC8FA6" w14:textId="77777777" w:rsidR="00990DE3" w:rsidRPr="000F44E2" w:rsidRDefault="00990DE3" w:rsidP="00990DE3">
            <w:r w:rsidRPr="000F44E2">
              <w:t>SRR5824384</w:t>
            </w:r>
          </w:p>
        </w:tc>
        <w:tc>
          <w:tcPr>
            <w:tcW w:w="1434" w:type="dxa"/>
            <w:noWrap/>
            <w:hideMark/>
          </w:tcPr>
          <w:p w14:paraId="64DF988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0EBB9A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E3F0FFF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74555DB6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09F8F22D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2E6F60EB" w14:textId="77777777" w:rsidR="00990DE3" w:rsidRPr="000F44E2" w:rsidRDefault="00990DE3" w:rsidP="00990DE3">
            <w:r w:rsidRPr="000F44E2">
              <w:t>Maple Sap 240 min (doubling of long axis)</w:t>
            </w:r>
          </w:p>
        </w:tc>
        <w:tc>
          <w:tcPr>
            <w:tcW w:w="1307" w:type="dxa"/>
            <w:noWrap/>
            <w:hideMark/>
          </w:tcPr>
          <w:p w14:paraId="01E5F689" w14:textId="77777777" w:rsidR="00990DE3" w:rsidRPr="000F44E2" w:rsidRDefault="00990DE3" w:rsidP="00990DE3">
            <w:r w:rsidRPr="000F44E2">
              <w:t>92944494</w:t>
            </w:r>
          </w:p>
        </w:tc>
        <w:tc>
          <w:tcPr>
            <w:tcW w:w="1307" w:type="dxa"/>
            <w:noWrap/>
            <w:hideMark/>
          </w:tcPr>
          <w:p w14:paraId="6E2F8D1B" w14:textId="77777777" w:rsidR="00990DE3" w:rsidRPr="000F44E2" w:rsidRDefault="00990DE3" w:rsidP="00990DE3">
            <w:r w:rsidRPr="000F44E2">
              <w:t>92893753</w:t>
            </w:r>
          </w:p>
        </w:tc>
        <w:tc>
          <w:tcPr>
            <w:tcW w:w="1399" w:type="dxa"/>
            <w:noWrap/>
            <w:hideMark/>
          </w:tcPr>
          <w:p w14:paraId="31452C83" w14:textId="4233518C" w:rsidR="00990DE3" w:rsidRPr="000F44E2" w:rsidRDefault="00990DE3" w:rsidP="00990DE3">
            <w:r w:rsidRPr="000F44E2">
              <w:t> </w: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 </w:instrTex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.DATA </w:instrText>
            </w:r>
            <w:r w:rsidR="000246F4">
              <w:fldChar w:fldCharType="end"/>
            </w:r>
            <w:r w:rsidR="000246F4">
              <w:fldChar w:fldCharType="separate"/>
            </w:r>
            <w:r w:rsidR="000246F4">
              <w:rPr>
                <w:noProof/>
              </w:rPr>
              <w:t>(16)</w:t>
            </w:r>
            <w:r w:rsidR="000246F4">
              <w:fldChar w:fldCharType="end"/>
            </w:r>
          </w:p>
        </w:tc>
      </w:tr>
      <w:tr w:rsidR="00990DE3" w:rsidRPr="000F44E2" w14:paraId="5333B177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CEC0926" w14:textId="77777777" w:rsidR="00990DE3" w:rsidRPr="000F44E2" w:rsidRDefault="00990DE3" w:rsidP="00990DE3">
            <w:r w:rsidRPr="000F44E2">
              <w:lastRenderedPageBreak/>
              <w:t>SRR5824383</w:t>
            </w:r>
          </w:p>
        </w:tc>
        <w:tc>
          <w:tcPr>
            <w:tcW w:w="1434" w:type="dxa"/>
            <w:noWrap/>
            <w:hideMark/>
          </w:tcPr>
          <w:p w14:paraId="6627E0A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2E33FF1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318B408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65BF4236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755C115F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68134EBD" w14:textId="77777777" w:rsidR="00990DE3" w:rsidRPr="000F44E2" w:rsidRDefault="00990DE3" w:rsidP="00990DE3">
            <w:r w:rsidRPr="000F44E2">
              <w:t>Maple Sap 120 min (polar growth)</w:t>
            </w:r>
          </w:p>
        </w:tc>
        <w:tc>
          <w:tcPr>
            <w:tcW w:w="1307" w:type="dxa"/>
            <w:noWrap/>
            <w:hideMark/>
          </w:tcPr>
          <w:p w14:paraId="47C091C9" w14:textId="77777777" w:rsidR="00990DE3" w:rsidRPr="000F44E2" w:rsidRDefault="00990DE3" w:rsidP="00990DE3">
            <w:r w:rsidRPr="000F44E2">
              <w:t>69898855</w:t>
            </w:r>
          </w:p>
        </w:tc>
        <w:tc>
          <w:tcPr>
            <w:tcW w:w="1307" w:type="dxa"/>
            <w:noWrap/>
            <w:hideMark/>
          </w:tcPr>
          <w:p w14:paraId="41A59FCA" w14:textId="77777777" w:rsidR="00990DE3" w:rsidRPr="000F44E2" w:rsidRDefault="00990DE3" w:rsidP="00990DE3">
            <w:r w:rsidRPr="000F44E2">
              <w:t>69857442</w:t>
            </w:r>
          </w:p>
        </w:tc>
        <w:tc>
          <w:tcPr>
            <w:tcW w:w="1399" w:type="dxa"/>
            <w:noWrap/>
            <w:hideMark/>
          </w:tcPr>
          <w:p w14:paraId="09EFE513" w14:textId="45CC3303" w:rsidR="00990DE3" w:rsidRPr="000F44E2" w:rsidRDefault="00990DE3" w:rsidP="00990DE3">
            <w:r w:rsidRPr="000F44E2">
              <w:t> </w: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 </w:instrTex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.DATA </w:instrText>
            </w:r>
            <w:r w:rsidR="000246F4">
              <w:fldChar w:fldCharType="end"/>
            </w:r>
            <w:r w:rsidR="000246F4">
              <w:fldChar w:fldCharType="separate"/>
            </w:r>
            <w:r w:rsidR="000246F4">
              <w:rPr>
                <w:noProof/>
              </w:rPr>
              <w:t>(16)</w:t>
            </w:r>
            <w:r w:rsidR="000246F4">
              <w:fldChar w:fldCharType="end"/>
            </w:r>
          </w:p>
        </w:tc>
      </w:tr>
      <w:tr w:rsidR="00990DE3" w:rsidRPr="000F44E2" w14:paraId="4672A3D9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012BF87A" w14:textId="77777777" w:rsidR="00990DE3" w:rsidRPr="000F44E2" w:rsidRDefault="00990DE3" w:rsidP="00990DE3">
            <w:r w:rsidRPr="000F44E2">
              <w:t>SRR5824382</w:t>
            </w:r>
          </w:p>
        </w:tc>
        <w:tc>
          <w:tcPr>
            <w:tcW w:w="1434" w:type="dxa"/>
            <w:noWrap/>
            <w:hideMark/>
          </w:tcPr>
          <w:p w14:paraId="0EE8166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8B0E641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57E39B9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467931DE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327AEC50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30C88AA9" w14:textId="77777777" w:rsidR="00990DE3" w:rsidRPr="000F44E2" w:rsidRDefault="00990DE3" w:rsidP="00990DE3">
            <w:r w:rsidRPr="000F44E2">
              <w:t>Maple Sap 120 min (polar growth)</w:t>
            </w:r>
          </w:p>
        </w:tc>
        <w:tc>
          <w:tcPr>
            <w:tcW w:w="1307" w:type="dxa"/>
            <w:noWrap/>
            <w:hideMark/>
          </w:tcPr>
          <w:p w14:paraId="187C47D2" w14:textId="77777777" w:rsidR="00990DE3" w:rsidRPr="000F44E2" w:rsidRDefault="00990DE3" w:rsidP="00990DE3">
            <w:r w:rsidRPr="000F44E2">
              <w:t>85284128</w:t>
            </w:r>
          </w:p>
        </w:tc>
        <w:tc>
          <w:tcPr>
            <w:tcW w:w="1307" w:type="dxa"/>
            <w:noWrap/>
            <w:hideMark/>
          </w:tcPr>
          <w:p w14:paraId="72DBEF45" w14:textId="77777777" w:rsidR="00990DE3" w:rsidRPr="000F44E2" w:rsidRDefault="00990DE3" w:rsidP="00990DE3">
            <w:r w:rsidRPr="000F44E2">
              <w:t>85235578</w:t>
            </w:r>
          </w:p>
        </w:tc>
        <w:tc>
          <w:tcPr>
            <w:tcW w:w="1399" w:type="dxa"/>
            <w:noWrap/>
            <w:hideMark/>
          </w:tcPr>
          <w:p w14:paraId="7A771BCE" w14:textId="45CDDB0C" w:rsidR="00990DE3" w:rsidRPr="000F44E2" w:rsidRDefault="00990DE3" w:rsidP="00990DE3">
            <w:r w:rsidRPr="000F44E2">
              <w:t> </w: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 </w:instrTex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.DATA </w:instrText>
            </w:r>
            <w:r w:rsidR="000246F4">
              <w:fldChar w:fldCharType="end"/>
            </w:r>
            <w:r w:rsidR="000246F4">
              <w:fldChar w:fldCharType="separate"/>
            </w:r>
            <w:r w:rsidR="000246F4">
              <w:rPr>
                <w:noProof/>
              </w:rPr>
              <w:t>(16)</w:t>
            </w:r>
            <w:r w:rsidR="000246F4">
              <w:fldChar w:fldCharType="end"/>
            </w:r>
          </w:p>
        </w:tc>
      </w:tr>
      <w:tr w:rsidR="00990DE3" w:rsidRPr="000F44E2" w14:paraId="5D645DF0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70498F8" w14:textId="77777777" w:rsidR="00990DE3" w:rsidRPr="000F44E2" w:rsidRDefault="00990DE3" w:rsidP="00990DE3">
            <w:r w:rsidRPr="000F44E2">
              <w:t>SRR5824381</w:t>
            </w:r>
          </w:p>
        </w:tc>
        <w:tc>
          <w:tcPr>
            <w:tcW w:w="1434" w:type="dxa"/>
            <w:noWrap/>
            <w:hideMark/>
          </w:tcPr>
          <w:p w14:paraId="466D337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665C401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C1450E1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326FB85B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03005534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3ED14CB6" w14:textId="77777777" w:rsidR="00990DE3" w:rsidRPr="000F44E2" w:rsidRDefault="00990DE3" w:rsidP="00990DE3">
            <w:r w:rsidRPr="000F44E2">
              <w:t>Maple Sap 120 min (polar growth)</w:t>
            </w:r>
          </w:p>
        </w:tc>
        <w:tc>
          <w:tcPr>
            <w:tcW w:w="1307" w:type="dxa"/>
            <w:noWrap/>
            <w:hideMark/>
          </w:tcPr>
          <w:p w14:paraId="7E78AB05" w14:textId="77777777" w:rsidR="00990DE3" w:rsidRPr="000F44E2" w:rsidRDefault="00990DE3" w:rsidP="00990DE3">
            <w:r w:rsidRPr="000F44E2">
              <w:t>70721144</w:t>
            </w:r>
          </w:p>
        </w:tc>
        <w:tc>
          <w:tcPr>
            <w:tcW w:w="1307" w:type="dxa"/>
            <w:noWrap/>
            <w:hideMark/>
          </w:tcPr>
          <w:p w14:paraId="7645EBE7" w14:textId="77777777" w:rsidR="00990DE3" w:rsidRPr="000F44E2" w:rsidRDefault="00990DE3" w:rsidP="00990DE3">
            <w:r w:rsidRPr="000F44E2">
              <w:t>70657696</w:t>
            </w:r>
          </w:p>
        </w:tc>
        <w:tc>
          <w:tcPr>
            <w:tcW w:w="1399" w:type="dxa"/>
            <w:noWrap/>
            <w:hideMark/>
          </w:tcPr>
          <w:p w14:paraId="7377FE51" w14:textId="055936DA" w:rsidR="00990DE3" w:rsidRPr="000F44E2" w:rsidRDefault="00990DE3" w:rsidP="00990DE3">
            <w:r w:rsidRPr="000F44E2">
              <w:t> </w: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 </w:instrTex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.DATA </w:instrText>
            </w:r>
            <w:r w:rsidR="000246F4">
              <w:fldChar w:fldCharType="end"/>
            </w:r>
            <w:r w:rsidR="000246F4">
              <w:fldChar w:fldCharType="separate"/>
            </w:r>
            <w:r w:rsidR="000246F4">
              <w:rPr>
                <w:noProof/>
              </w:rPr>
              <w:t>(16)</w:t>
            </w:r>
            <w:r w:rsidR="000246F4">
              <w:fldChar w:fldCharType="end"/>
            </w:r>
          </w:p>
        </w:tc>
      </w:tr>
      <w:tr w:rsidR="00990DE3" w:rsidRPr="000F44E2" w14:paraId="7999BFF9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E74AB68" w14:textId="77777777" w:rsidR="00990DE3" w:rsidRPr="000F44E2" w:rsidRDefault="00990DE3" w:rsidP="00990DE3">
            <w:r w:rsidRPr="000F44E2">
              <w:t>SRR5824380</w:t>
            </w:r>
          </w:p>
        </w:tc>
        <w:tc>
          <w:tcPr>
            <w:tcW w:w="1434" w:type="dxa"/>
            <w:noWrap/>
            <w:hideMark/>
          </w:tcPr>
          <w:p w14:paraId="0CE0B23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3219E2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5BBD2485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022EE0CE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5B72F42F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640E9580" w14:textId="77777777" w:rsidR="00990DE3" w:rsidRPr="000F44E2" w:rsidRDefault="00990DE3" w:rsidP="00990DE3">
            <w:r w:rsidRPr="000F44E2">
              <w:t>Maple Sap 15 min (fresh conidia)</w:t>
            </w:r>
          </w:p>
        </w:tc>
        <w:tc>
          <w:tcPr>
            <w:tcW w:w="1307" w:type="dxa"/>
            <w:noWrap/>
            <w:hideMark/>
          </w:tcPr>
          <w:p w14:paraId="1E8A4BF5" w14:textId="77777777" w:rsidR="00990DE3" w:rsidRPr="000F44E2" w:rsidRDefault="00990DE3" w:rsidP="00990DE3">
            <w:r w:rsidRPr="000F44E2">
              <w:t>76397653</w:t>
            </w:r>
          </w:p>
        </w:tc>
        <w:tc>
          <w:tcPr>
            <w:tcW w:w="1307" w:type="dxa"/>
            <w:noWrap/>
            <w:hideMark/>
          </w:tcPr>
          <w:p w14:paraId="3A90C488" w14:textId="77777777" w:rsidR="00990DE3" w:rsidRPr="000F44E2" w:rsidRDefault="00990DE3" w:rsidP="00990DE3">
            <w:r w:rsidRPr="000F44E2">
              <w:t>76326953</w:t>
            </w:r>
          </w:p>
        </w:tc>
        <w:tc>
          <w:tcPr>
            <w:tcW w:w="1399" w:type="dxa"/>
            <w:noWrap/>
            <w:hideMark/>
          </w:tcPr>
          <w:p w14:paraId="5ED056AB" w14:textId="4A99F45B" w:rsidR="00990DE3" w:rsidRPr="000F44E2" w:rsidRDefault="00990DE3" w:rsidP="00990DE3">
            <w:r w:rsidRPr="000F44E2">
              <w:t> </w: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 </w:instrTex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.DATA </w:instrText>
            </w:r>
            <w:r w:rsidR="000246F4">
              <w:fldChar w:fldCharType="end"/>
            </w:r>
            <w:r w:rsidR="000246F4">
              <w:fldChar w:fldCharType="separate"/>
            </w:r>
            <w:r w:rsidR="000246F4">
              <w:rPr>
                <w:noProof/>
              </w:rPr>
              <w:t>(16)</w:t>
            </w:r>
            <w:r w:rsidR="000246F4">
              <w:fldChar w:fldCharType="end"/>
            </w:r>
          </w:p>
        </w:tc>
      </w:tr>
      <w:tr w:rsidR="00990DE3" w:rsidRPr="000F44E2" w14:paraId="522A5B24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A66BC34" w14:textId="77777777" w:rsidR="00990DE3" w:rsidRPr="000F44E2" w:rsidRDefault="00990DE3" w:rsidP="00990DE3">
            <w:r w:rsidRPr="000F44E2">
              <w:t>SRR5824379</w:t>
            </w:r>
          </w:p>
        </w:tc>
        <w:tc>
          <w:tcPr>
            <w:tcW w:w="1434" w:type="dxa"/>
            <w:noWrap/>
            <w:hideMark/>
          </w:tcPr>
          <w:p w14:paraId="724EDD6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569068F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D17E6E7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190232F1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04690752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4C4A7801" w14:textId="77777777" w:rsidR="00990DE3" w:rsidRPr="000F44E2" w:rsidRDefault="00990DE3" w:rsidP="00990DE3">
            <w:r w:rsidRPr="000F44E2">
              <w:t>Maple Sap 15 min (fresh conidia)</w:t>
            </w:r>
          </w:p>
        </w:tc>
        <w:tc>
          <w:tcPr>
            <w:tcW w:w="1307" w:type="dxa"/>
            <w:noWrap/>
            <w:hideMark/>
          </w:tcPr>
          <w:p w14:paraId="5FEAA670" w14:textId="77777777" w:rsidR="00990DE3" w:rsidRPr="000F44E2" w:rsidRDefault="00990DE3" w:rsidP="00990DE3">
            <w:r w:rsidRPr="000F44E2">
              <w:t>73433768</w:t>
            </w:r>
          </w:p>
        </w:tc>
        <w:tc>
          <w:tcPr>
            <w:tcW w:w="1307" w:type="dxa"/>
            <w:noWrap/>
            <w:hideMark/>
          </w:tcPr>
          <w:p w14:paraId="47FFFBFE" w14:textId="77777777" w:rsidR="00990DE3" w:rsidRPr="000F44E2" w:rsidRDefault="00990DE3" w:rsidP="00990DE3">
            <w:r w:rsidRPr="000F44E2">
              <w:t>73363537</w:t>
            </w:r>
          </w:p>
        </w:tc>
        <w:tc>
          <w:tcPr>
            <w:tcW w:w="1399" w:type="dxa"/>
            <w:noWrap/>
            <w:hideMark/>
          </w:tcPr>
          <w:p w14:paraId="427308EE" w14:textId="0F401284" w:rsidR="00990DE3" w:rsidRPr="000F44E2" w:rsidRDefault="00990DE3" w:rsidP="00990DE3">
            <w:r w:rsidRPr="000F44E2">
              <w:t> </w: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 </w:instrTex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.DATA </w:instrText>
            </w:r>
            <w:r w:rsidR="000246F4">
              <w:fldChar w:fldCharType="end"/>
            </w:r>
            <w:r w:rsidR="000246F4">
              <w:fldChar w:fldCharType="separate"/>
            </w:r>
            <w:r w:rsidR="000246F4">
              <w:rPr>
                <w:noProof/>
              </w:rPr>
              <w:t>(16)</w:t>
            </w:r>
            <w:r w:rsidR="000246F4">
              <w:fldChar w:fldCharType="end"/>
            </w:r>
          </w:p>
        </w:tc>
      </w:tr>
      <w:tr w:rsidR="00990DE3" w:rsidRPr="000F44E2" w14:paraId="217B7779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3DF75543" w14:textId="77777777" w:rsidR="00990DE3" w:rsidRPr="000F44E2" w:rsidRDefault="00990DE3" w:rsidP="00990DE3">
            <w:r w:rsidRPr="000F44E2">
              <w:t>SRR5824378</w:t>
            </w:r>
          </w:p>
        </w:tc>
        <w:tc>
          <w:tcPr>
            <w:tcW w:w="1434" w:type="dxa"/>
            <w:noWrap/>
            <w:hideMark/>
          </w:tcPr>
          <w:p w14:paraId="548EB55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1D0C2A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0C90D10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7C06EAB7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30675F66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08C39BB5" w14:textId="77777777" w:rsidR="00990DE3" w:rsidRPr="000F44E2" w:rsidRDefault="00990DE3" w:rsidP="00990DE3">
            <w:r w:rsidRPr="000F44E2">
              <w:t>Maple Sap 15 min (fresh conidia)</w:t>
            </w:r>
          </w:p>
        </w:tc>
        <w:tc>
          <w:tcPr>
            <w:tcW w:w="1307" w:type="dxa"/>
            <w:noWrap/>
            <w:hideMark/>
          </w:tcPr>
          <w:p w14:paraId="53392573" w14:textId="77777777" w:rsidR="00990DE3" w:rsidRPr="000F44E2" w:rsidRDefault="00990DE3" w:rsidP="00990DE3">
            <w:r w:rsidRPr="000F44E2">
              <w:t>73359082</w:t>
            </w:r>
          </w:p>
        </w:tc>
        <w:tc>
          <w:tcPr>
            <w:tcW w:w="1307" w:type="dxa"/>
            <w:noWrap/>
            <w:hideMark/>
          </w:tcPr>
          <w:p w14:paraId="525E9D8B" w14:textId="77777777" w:rsidR="00990DE3" w:rsidRPr="000F44E2" w:rsidRDefault="00990DE3" w:rsidP="00990DE3">
            <w:r w:rsidRPr="000F44E2">
              <w:t>73296616</w:t>
            </w:r>
          </w:p>
        </w:tc>
        <w:tc>
          <w:tcPr>
            <w:tcW w:w="1399" w:type="dxa"/>
            <w:noWrap/>
            <w:hideMark/>
          </w:tcPr>
          <w:p w14:paraId="12CEC580" w14:textId="2813020F" w:rsidR="00990DE3" w:rsidRPr="000F44E2" w:rsidRDefault="00990DE3" w:rsidP="00990DE3">
            <w:r w:rsidRPr="000F44E2">
              <w:t> </w: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 </w:instrText>
            </w:r>
            <w:r w:rsidR="000246F4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246F4">
              <w:instrText xml:space="preserve"> ADDIN EN.CITE.DATA </w:instrText>
            </w:r>
            <w:r w:rsidR="000246F4">
              <w:fldChar w:fldCharType="end"/>
            </w:r>
            <w:r w:rsidR="000246F4">
              <w:fldChar w:fldCharType="separate"/>
            </w:r>
            <w:r w:rsidR="000246F4">
              <w:rPr>
                <w:noProof/>
              </w:rPr>
              <w:t>(16)</w:t>
            </w:r>
            <w:r w:rsidR="000246F4">
              <w:fldChar w:fldCharType="end"/>
            </w:r>
          </w:p>
        </w:tc>
      </w:tr>
      <w:tr w:rsidR="00990DE3" w:rsidRPr="000F44E2" w14:paraId="2B39F456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8A32ABC" w14:textId="77777777" w:rsidR="00990DE3" w:rsidRPr="000F44E2" w:rsidRDefault="00990DE3" w:rsidP="00990DE3">
            <w:r w:rsidRPr="000F44E2">
              <w:t>SRR5824377</w:t>
            </w:r>
          </w:p>
        </w:tc>
        <w:tc>
          <w:tcPr>
            <w:tcW w:w="1434" w:type="dxa"/>
            <w:noWrap/>
            <w:hideMark/>
          </w:tcPr>
          <w:p w14:paraId="46AB369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15A96A6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7B523CF0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1CF8ACD7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0B0B6C15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503E090A" w14:textId="77777777" w:rsidR="00990DE3" w:rsidRPr="000F44E2" w:rsidRDefault="00990DE3" w:rsidP="00990DE3">
            <w:r w:rsidRPr="000F44E2">
              <w:t>Bird 360 min (first hyphal branching)</w:t>
            </w:r>
          </w:p>
        </w:tc>
        <w:tc>
          <w:tcPr>
            <w:tcW w:w="1307" w:type="dxa"/>
            <w:noWrap/>
            <w:hideMark/>
          </w:tcPr>
          <w:p w14:paraId="76EDB34D" w14:textId="77777777" w:rsidR="00990DE3" w:rsidRPr="000F44E2" w:rsidRDefault="00990DE3" w:rsidP="00990DE3">
            <w:r w:rsidRPr="000F44E2">
              <w:t>72632181</w:t>
            </w:r>
          </w:p>
        </w:tc>
        <w:tc>
          <w:tcPr>
            <w:tcW w:w="1307" w:type="dxa"/>
            <w:noWrap/>
            <w:hideMark/>
          </w:tcPr>
          <w:p w14:paraId="180475AE" w14:textId="77777777" w:rsidR="00990DE3" w:rsidRPr="000F44E2" w:rsidRDefault="00990DE3" w:rsidP="00990DE3">
            <w:r w:rsidRPr="000F44E2">
              <w:t>72582024</w:t>
            </w:r>
          </w:p>
        </w:tc>
        <w:tc>
          <w:tcPr>
            <w:tcW w:w="1399" w:type="dxa"/>
            <w:noWrap/>
            <w:hideMark/>
          </w:tcPr>
          <w:p w14:paraId="7E234C7B" w14:textId="53BF010D" w:rsidR="00990DE3" w:rsidRPr="000F44E2" w:rsidRDefault="00990DE3" w:rsidP="00990DE3">
            <w:r w:rsidRPr="000F44E2">
              <w:t> </w: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 </w:instrTex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.DATA </w:instrText>
            </w:r>
            <w:r w:rsidR="000A0985">
              <w:fldChar w:fldCharType="end"/>
            </w:r>
            <w:r w:rsidR="000A0985">
              <w:fldChar w:fldCharType="separate"/>
            </w:r>
            <w:r w:rsidR="000A0985">
              <w:rPr>
                <w:noProof/>
              </w:rPr>
              <w:t>(16)</w:t>
            </w:r>
            <w:r w:rsidR="000A0985">
              <w:fldChar w:fldCharType="end"/>
            </w:r>
          </w:p>
        </w:tc>
      </w:tr>
      <w:tr w:rsidR="00990DE3" w:rsidRPr="000F44E2" w14:paraId="1F45E39E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95F3F36" w14:textId="77777777" w:rsidR="00990DE3" w:rsidRPr="000F44E2" w:rsidRDefault="00990DE3" w:rsidP="00990DE3">
            <w:r w:rsidRPr="000F44E2">
              <w:t>SRR5824376</w:t>
            </w:r>
          </w:p>
        </w:tc>
        <w:tc>
          <w:tcPr>
            <w:tcW w:w="1434" w:type="dxa"/>
            <w:noWrap/>
            <w:hideMark/>
          </w:tcPr>
          <w:p w14:paraId="0608EEC3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FBC50C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673ED5D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7865C10E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72AC1FBB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504A4DA2" w14:textId="77777777" w:rsidR="00990DE3" w:rsidRPr="000F44E2" w:rsidRDefault="00990DE3" w:rsidP="00990DE3">
            <w:r w:rsidRPr="000F44E2">
              <w:t>Bird 360 min (first hyphal branching)</w:t>
            </w:r>
          </w:p>
        </w:tc>
        <w:tc>
          <w:tcPr>
            <w:tcW w:w="1307" w:type="dxa"/>
            <w:noWrap/>
            <w:hideMark/>
          </w:tcPr>
          <w:p w14:paraId="4D910DB4" w14:textId="77777777" w:rsidR="00990DE3" w:rsidRPr="000F44E2" w:rsidRDefault="00990DE3" w:rsidP="00990DE3">
            <w:r w:rsidRPr="000F44E2">
              <w:t>69470163</w:t>
            </w:r>
          </w:p>
        </w:tc>
        <w:tc>
          <w:tcPr>
            <w:tcW w:w="1307" w:type="dxa"/>
            <w:noWrap/>
            <w:hideMark/>
          </w:tcPr>
          <w:p w14:paraId="50C781AA" w14:textId="77777777" w:rsidR="00990DE3" w:rsidRPr="000F44E2" w:rsidRDefault="00990DE3" w:rsidP="00990DE3">
            <w:r w:rsidRPr="000F44E2">
              <w:t>69422800</w:t>
            </w:r>
          </w:p>
        </w:tc>
        <w:tc>
          <w:tcPr>
            <w:tcW w:w="1399" w:type="dxa"/>
            <w:noWrap/>
            <w:hideMark/>
          </w:tcPr>
          <w:p w14:paraId="10C63758" w14:textId="61982909" w:rsidR="00990DE3" w:rsidRPr="000F44E2" w:rsidRDefault="00990DE3" w:rsidP="00990DE3">
            <w:r w:rsidRPr="000F44E2">
              <w:t> </w: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 </w:instrTex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.DATA </w:instrText>
            </w:r>
            <w:r w:rsidR="000A0985">
              <w:fldChar w:fldCharType="end"/>
            </w:r>
            <w:r w:rsidR="000A0985">
              <w:fldChar w:fldCharType="separate"/>
            </w:r>
            <w:r w:rsidR="000A0985">
              <w:rPr>
                <w:noProof/>
              </w:rPr>
              <w:t>(16)</w:t>
            </w:r>
            <w:r w:rsidR="000A0985">
              <w:fldChar w:fldCharType="end"/>
            </w:r>
          </w:p>
        </w:tc>
      </w:tr>
      <w:tr w:rsidR="00990DE3" w:rsidRPr="000F44E2" w14:paraId="752B7AB7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5739E429" w14:textId="77777777" w:rsidR="00990DE3" w:rsidRPr="000F44E2" w:rsidRDefault="00990DE3" w:rsidP="00990DE3">
            <w:r w:rsidRPr="000F44E2">
              <w:t>SRR5824375</w:t>
            </w:r>
          </w:p>
        </w:tc>
        <w:tc>
          <w:tcPr>
            <w:tcW w:w="1434" w:type="dxa"/>
            <w:noWrap/>
            <w:hideMark/>
          </w:tcPr>
          <w:p w14:paraId="62F2E8D6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BDB41D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578D43B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4772A517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14342C0A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308A3674" w14:textId="77777777" w:rsidR="00990DE3" w:rsidRPr="000F44E2" w:rsidRDefault="00990DE3" w:rsidP="00990DE3">
            <w:r w:rsidRPr="000F44E2">
              <w:t>Bird 360 min (first hyphal branching)</w:t>
            </w:r>
          </w:p>
        </w:tc>
        <w:tc>
          <w:tcPr>
            <w:tcW w:w="1307" w:type="dxa"/>
            <w:noWrap/>
            <w:hideMark/>
          </w:tcPr>
          <w:p w14:paraId="4157CA2C" w14:textId="77777777" w:rsidR="00990DE3" w:rsidRPr="000F44E2" w:rsidRDefault="00990DE3" w:rsidP="00990DE3">
            <w:r w:rsidRPr="000F44E2">
              <w:t>73153840</w:t>
            </w:r>
          </w:p>
        </w:tc>
        <w:tc>
          <w:tcPr>
            <w:tcW w:w="1307" w:type="dxa"/>
            <w:noWrap/>
            <w:hideMark/>
          </w:tcPr>
          <w:p w14:paraId="5FF3BF24" w14:textId="77777777" w:rsidR="00990DE3" w:rsidRPr="000F44E2" w:rsidRDefault="00990DE3" w:rsidP="00990DE3">
            <w:r w:rsidRPr="000F44E2">
              <w:t>73096840</w:t>
            </w:r>
          </w:p>
        </w:tc>
        <w:tc>
          <w:tcPr>
            <w:tcW w:w="1399" w:type="dxa"/>
            <w:noWrap/>
            <w:hideMark/>
          </w:tcPr>
          <w:p w14:paraId="24F8BB05" w14:textId="256B2BE4" w:rsidR="00990DE3" w:rsidRPr="000F44E2" w:rsidRDefault="00990DE3" w:rsidP="00990DE3">
            <w:r w:rsidRPr="000F44E2">
              <w:t> </w: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 </w:instrTex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.DATA </w:instrText>
            </w:r>
            <w:r w:rsidR="000A0985">
              <w:fldChar w:fldCharType="end"/>
            </w:r>
            <w:r w:rsidR="000A0985">
              <w:fldChar w:fldCharType="separate"/>
            </w:r>
            <w:r w:rsidR="000A0985">
              <w:rPr>
                <w:noProof/>
              </w:rPr>
              <w:t>(16)</w:t>
            </w:r>
            <w:r w:rsidR="000A0985">
              <w:fldChar w:fldCharType="end"/>
            </w:r>
          </w:p>
        </w:tc>
      </w:tr>
      <w:tr w:rsidR="00990DE3" w:rsidRPr="000F44E2" w14:paraId="73CCA2A3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00FBEC3" w14:textId="77777777" w:rsidR="00990DE3" w:rsidRPr="000F44E2" w:rsidRDefault="00990DE3" w:rsidP="00990DE3">
            <w:r w:rsidRPr="000F44E2">
              <w:t>SRR5824374</w:t>
            </w:r>
          </w:p>
        </w:tc>
        <w:tc>
          <w:tcPr>
            <w:tcW w:w="1434" w:type="dxa"/>
            <w:noWrap/>
            <w:hideMark/>
          </w:tcPr>
          <w:p w14:paraId="1715F11F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FCFE12B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4FDFD39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3EE83BF0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6E5043EC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184A977E" w14:textId="77777777" w:rsidR="00990DE3" w:rsidRPr="000F44E2" w:rsidRDefault="00990DE3" w:rsidP="00990DE3">
            <w:r w:rsidRPr="000F44E2">
              <w:t>Bird 240 min (doubling of long axis)</w:t>
            </w:r>
          </w:p>
        </w:tc>
        <w:tc>
          <w:tcPr>
            <w:tcW w:w="1307" w:type="dxa"/>
            <w:noWrap/>
            <w:hideMark/>
          </w:tcPr>
          <w:p w14:paraId="00A27FD7" w14:textId="77777777" w:rsidR="00990DE3" w:rsidRPr="000F44E2" w:rsidRDefault="00990DE3" w:rsidP="00990DE3">
            <w:r w:rsidRPr="000F44E2">
              <w:t>65618705</w:t>
            </w:r>
          </w:p>
        </w:tc>
        <w:tc>
          <w:tcPr>
            <w:tcW w:w="1307" w:type="dxa"/>
            <w:noWrap/>
            <w:hideMark/>
          </w:tcPr>
          <w:p w14:paraId="750EFE05" w14:textId="77777777" w:rsidR="00990DE3" w:rsidRPr="000F44E2" w:rsidRDefault="00990DE3" w:rsidP="00990DE3">
            <w:r w:rsidRPr="000F44E2">
              <w:t>65565395</w:t>
            </w:r>
          </w:p>
        </w:tc>
        <w:tc>
          <w:tcPr>
            <w:tcW w:w="1399" w:type="dxa"/>
            <w:noWrap/>
            <w:hideMark/>
          </w:tcPr>
          <w:p w14:paraId="5B33F862" w14:textId="1B7F99B4" w:rsidR="00990DE3" w:rsidRPr="000F44E2" w:rsidRDefault="00990DE3" w:rsidP="00990DE3">
            <w:r w:rsidRPr="000F44E2">
              <w:t> </w: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 </w:instrTex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.DATA </w:instrText>
            </w:r>
            <w:r w:rsidR="000A0985">
              <w:fldChar w:fldCharType="end"/>
            </w:r>
            <w:r w:rsidR="000A0985">
              <w:fldChar w:fldCharType="separate"/>
            </w:r>
            <w:r w:rsidR="000A0985">
              <w:rPr>
                <w:noProof/>
              </w:rPr>
              <w:t>(16)</w:t>
            </w:r>
            <w:r w:rsidR="000A0985">
              <w:fldChar w:fldCharType="end"/>
            </w:r>
          </w:p>
        </w:tc>
      </w:tr>
      <w:tr w:rsidR="00990DE3" w:rsidRPr="000F44E2" w14:paraId="7E1529B5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0C883BA8" w14:textId="77777777" w:rsidR="00990DE3" w:rsidRPr="000F44E2" w:rsidRDefault="00990DE3" w:rsidP="00990DE3">
            <w:r w:rsidRPr="000F44E2">
              <w:t>SRR5824373</w:t>
            </w:r>
          </w:p>
        </w:tc>
        <w:tc>
          <w:tcPr>
            <w:tcW w:w="1434" w:type="dxa"/>
            <w:noWrap/>
            <w:hideMark/>
          </w:tcPr>
          <w:p w14:paraId="616559FF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83A6DC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492DCA3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51273587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683D4D7D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12D29F43" w14:textId="77777777" w:rsidR="00990DE3" w:rsidRPr="000F44E2" w:rsidRDefault="00990DE3" w:rsidP="00990DE3">
            <w:r w:rsidRPr="000F44E2">
              <w:t>Bird 240 min (doubling of long axis)</w:t>
            </w:r>
          </w:p>
        </w:tc>
        <w:tc>
          <w:tcPr>
            <w:tcW w:w="1307" w:type="dxa"/>
            <w:noWrap/>
            <w:hideMark/>
          </w:tcPr>
          <w:p w14:paraId="35348191" w14:textId="77777777" w:rsidR="00990DE3" w:rsidRPr="000F44E2" w:rsidRDefault="00990DE3" w:rsidP="00990DE3">
            <w:r w:rsidRPr="000F44E2">
              <w:t>90724243</w:t>
            </w:r>
          </w:p>
        </w:tc>
        <w:tc>
          <w:tcPr>
            <w:tcW w:w="1307" w:type="dxa"/>
            <w:noWrap/>
            <w:hideMark/>
          </w:tcPr>
          <w:p w14:paraId="3A5B624E" w14:textId="77777777" w:rsidR="00990DE3" w:rsidRPr="000F44E2" w:rsidRDefault="00990DE3" w:rsidP="00990DE3">
            <w:r w:rsidRPr="000F44E2">
              <w:t>90651363</w:t>
            </w:r>
          </w:p>
        </w:tc>
        <w:tc>
          <w:tcPr>
            <w:tcW w:w="1399" w:type="dxa"/>
            <w:noWrap/>
            <w:hideMark/>
          </w:tcPr>
          <w:p w14:paraId="5ED720E0" w14:textId="093859FF" w:rsidR="00990DE3" w:rsidRPr="000F44E2" w:rsidRDefault="00990DE3" w:rsidP="00990DE3">
            <w:r w:rsidRPr="000F44E2">
              <w:t> </w: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 </w:instrTex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.DATA </w:instrText>
            </w:r>
            <w:r w:rsidR="000A0985">
              <w:fldChar w:fldCharType="end"/>
            </w:r>
            <w:r w:rsidR="000A0985">
              <w:fldChar w:fldCharType="separate"/>
            </w:r>
            <w:r w:rsidR="000A0985">
              <w:rPr>
                <w:noProof/>
              </w:rPr>
              <w:t>(16)</w:t>
            </w:r>
            <w:r w:rsidR="000A0985">
              <w:fldChar w:fldCharType="end"/>
            </w:r>
          </w:p>
        </w:tc>
      </w:tr>
      <w:tr w:rsidR="00990DE3" w:rsidRPr="000F44E2" w14:paraId="7602EBE7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0CEDFA05" w14:textId="77777777" w:rsidR="00990DE3" w:rsidRPr="000F44E2" w:rsidRDefault="00990DE3" w:rsidP="00990DE3">
            <w:r w:rsidRPr="000F44E2">
              <w:lastRenderedPageBreak/>
              <w:t>SRR5824372</w:t>
            </w:r>
          </w:p>
        </w:tc>
        <w:tc>
          <w:tcPr>
            <w:tcW w:w="1434" w:type="dxa"/>
            <w:noWrap/>
            <w:hideMark/>
          </w:tcPr>
          <w:p w14:paraId="209D4FA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4E04CE1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96268AC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3F566A0C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712F26D9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38F24087" w14:textId="77777777" w:rsidR="00990DE3" w:rsidRPr="000F44E2" w:rsidRDefault="00990DE3" w:rsidP="00990DE3">
            <w:r w:rsidRPr="000F44E2">
              <w:t>Bird 240 min (doubling of long axis)</w:t>
            </w:r>
          </w:p>
        </w:tc>
        <w:tc>
          <w:tcPr>
            <w:tcW w:w="1307" w:type="dxa"/>
            <w:noWrap/>
            <w:hideMark/>
          </w:tcPr>
          <w:p w14:paraId="40A251E3" w14:textId="77777777" w:rsidR="00990DE3" w:rsidRPr="000F44E2" w:rsidRDefault="00990DE3" w:rsidP="00990DE3">
            <w:r w:rsidRPr="000F44E2">
              <w:t>92141560</w:t>
            </w:r>
          </w:p>
        </w:tc>
        <w:tc>
          <w:tcPr>
            <w:tcW w:w="1307" w:type="dxa"/>
            <w:noWrap/>
            <w:hideMark/>
          </w:tcPr>
          <w:p w14:paraId="2E2C38F3" w14:textId="77777777" w:rsidR="00990DE3" w:rsidRPr="000F44E2" w:rsidRDefault="00990DE3" w:rsidP="00990DE3">
            <w:r w:rsidRPr="000F44E2">
              <w:t>92085896</w:t>
            </w:r>
          </w:p>
        </w:tc>
        <w:tc>
          <w:tcPr>
            <w:tcW w:w="1399" w:type="dxa"/>
            <w:noWrap/>
            <w:hideMark/>
          </w:tcPr>
          <w:p w14:paraId="719180B1" w14:textId="51E149AD" w:rsidR="00990DE3" w:rsidRPr="000F44E2" w:rsidRDefault="00990DE3" w:rsidP="00990DE3">
            <w:r w:rsidRPr="000F44E2">
              <w:t> </w: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 </w:instrTex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.DATA </w:instrText>
            </w:r>
            <w:r w:rsidR="000A0985">
              <w:fldChar w:fldCharType="end"/>
            </w:r>
            <w:r w:rsidR="000A0985">
              <w:fldChar w:fldCharType="separate"/>
            </w:r>
            <w:r w:rsidR="000A0985">
              <w:rPr>
                <w:noProof/>
              </w:rPr>
              <w:t>(16)</w:t>
            </w:r>
            <w:r w:rsidR="000A0985">
              <w:fldChar w:fldCharType="end"/>
            </w:r>
          </w:p>
        </w:tc>
      </w:tr>
      <w:tr w:rsidR="00990DE3" w:rsidRPr="000F44E2" w14:paraId="5F4B8FD7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920E272" w14:textId="77777777" w:rsidR="00990DE3" w:rsidRPr="000F44E2" w:rsidRDefault="00990DE3" w:rsidP="00990DE3">
            <w:r w:rsidRPr="000F44E2">
              <w:t>SRR5824371</w:t>
            </w:r>
          </w:p>
        </w:tc>
        <w:tc>
          <w:tcPr>
            <w:tcW w:w="1434" w:type="dxa"/>
            <w:noWrap/>
            <w:hideMark/>
          </w:tcPr>
          <w:p w14:paraId="2D9C0E0D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56D3CC0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164646EA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211B3ED9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2D46DB62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125AFC32" w14:textId="77777777" w:rsidR="00990DE3" w:rsidRPr="000F44E2" w:rsidRDefault="00990DE3" w:rsidP="00990DE3">
            <w:r w:rsidRPr="000F44E2">
              <w:t>Bird 120 min (polar growth)</w:t>
            </w:r>
          </w:p>
        </w:tc>
        <w:tc>
          <w:tcPr>
            <w:tcW w:w="1307" w:type="dxa"/>
            <w:noWrap/>
            <w:hideMark/>
          </w:tcPr>
          <w:p w14:paraId="4789C97A" w14:textId="77777777" w:rsidR="00990DE3" w:rsidRPr="000F44E2" w:rsidRDefault="00990DE3" w:rsidP="00990DE3">
            <w:r w:rsidRPr="000F44E2">
              <w:t>65964234</w:t>
            </w:r>
          </w:p>
        </w:tc>
        <w:tc>
          <w:tcPr>
            <w:tcW w:w="1307" w:type="dxa"/>
            <w:noWrap/>
            <w:hideMark/>
          </w:tcPr>
          <w:p w14:paraId="0C0339D2" w14:textId="77777777" w:rsidR="00990DE3" w:rsidRPr="000F44E2" w:rsidRDefault="00990DE3" w:rsidP="00990DE3">
            <w:r w:rsidRPr="000F44E2">
              <w:t>65904948</w:t>
            </w:r>
          </w:p>
        </w:tc>
        <w:tc>
          <w:tcPr>
            <w:tcW w:w="1399" w:type="dxa"/>
            <w:noWrap/>
            <w:hideMark/>
          </w:tcPr>
          <w:p w14:paraId="72CDE15D" w14:textId="4AD45AF9" w:rsidR="00990DE3" w:rsidRPr="000F44E2" w:rsidRDefault="00990DE3" w:rsidP="00990DE3">
            <w:r w:rsidRPr="000F44E2">
              <w:t> </w: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 </w:instrTex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.DATA </w:instrText>
            </w:r>
            <w:r w:rsidR="000A0985">
              <w:fldChar w:fldCharType="end"/>
            </w:r>
            <w:r w:rsidR="000A0985">
              <w:fldChar w:fldCharType="separate"/>
            </w:r>
            <w:r w:rsidR="000A0985">
              <w:rPr>
                <w:noProof/>
              </w:rPr>
              <w:t>(16)</w:t>
            </w:r>
            <w:r w:rsidR="000A0985">
              <w:fldChar w:fldCharType="end"/>
            </w:r>
          </w:p>
        </w:tc>
      </w:tr>
      <w:tr w:rsidR="00990DE3" w:rsidRPr="000F44E2" w14:paraId="6D97612D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0DA0A09" w14:textId="77777777" w:rsidR="00990DE3" w:rsidRPr="000F44E2" w:rsidRDefault="00990DE3" w:rsidP="00990DE3">
            <w:r w:rsidRPr="000F44E2">
              <w:t>SRR5824370</w:t>
            </w:r>
          </w:p>
        </w:tc>
        <w:tc>
          <w:tcPr>
            <w:tcW w:w="1434" w:type="dxa"/>
            <w:noWrap/>
            <w:hideMark/>
          </w:tcPr>
          <w:p w14:paraId="77C000C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BEB399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A0D71EF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60D89F03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715910FA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00ED2D54" w14:textId="77777777" w:rsidR="00990DE3" w:rsidRPr="000F44E2" w:rsidRDefault="00990DE3" w:rsidP="00990DE3">
            <w:r w:rsidRPr="000F44E2">
              <w:t>Bird 120 min (polar growth)</w:t>
            </w:r>
          </w:p>
        </w:tc>
        <w:tc>
          <w:tcPr>
            <w:tcW w:w="1307" w:type="dxa"/>
            <w:noWrap/>
            <w:hideMark/>
          </w:tcPr>
          <w:p w14:paraId="25F08F36" w14:textId="77777777" w:rsidR="00990DE3" w:rsidRPr="000F44E2" w:rsidRDefault="00990DE3" w:rsidP="00990DE3">
            <w:r w:rsidRPr="000F44E2">
              <w:t>42849577</w:t>
            </w:r>
          </w:p>
        </w:tc>
        <w:tc>
          <w:tcPr>
            <w:tcW w:w="1307" w:type="dxa"/>
            <w:noWrap/>
            <w:hideMark/>
          </w:tcPr>
          <w:p w14:paraId="18B2DE17" w14:textId="77777777" w:rsidR="00990DE3" w:rsidRPr="000F44E2" w:rsidRDefault="00990DE3" w:rsidP="00990DE3">
            <w:r w:rsidRPr="000F44E2">
              <w:t>42806132</w:t>
            </w:r>
          </w:p>
        </w:tc>
        <w:tc>
          <w:tcPr>
            <w:tcW w:w="1399" w:type="dxa"/>
            <w:noWrap/>
            <w:hideMark/>
          </w:tcPr>
          <w:p w14:paraId="20FEE4AC" w14:textId="4FB2D63A" w:rsidR="00990DE3" w:rsidRPr="000F44E2" w:rsidRDefault="00990DE3" w:rsidP="00990DE3">
            <w:r w:rsidRPr="000F44E2">
              <w:t> </w: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 </w:instrTex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.DATA </w:instrText>
            </w:r>
            <w:r w:rsidR="000A0985">
              <w:fldChar w:fldCharType="end"/>
            </w:r>
            <w:r w:rsidR="000A0985">
              <w:fldChar w:fldCharType="separate"/>
            </w:r>
            <w:r w:rsidR="000A0985">
              <w:rPr>
                <w:noProof/>
              </w:rPr>
              <w:t>(16)</w:t>
            </w:r>
            <w:r w:rsidR="000A0985">
              <w:fldChar w:fldCharType="end"/>
            </w:r>
          </w:p>
        </w:tc>
      </w:tr>
      <w:tr w:rsidR="00990DE3" w:rsidRPr="000F44E2" w14:paraId="1718C693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377F6DD" w14:textId="77777777" w:rsidR="00990DE3" w:rsidRPr="000F44E2" w:rsidRDefault="00990DE3" w:rsidP="00990DE3">
            <w:r w:rsidRPr="000F44E2">
              <w:t>SRR5824369</w:t>
            </w:r>
          </w:p>
        </w:tc>
        <w:tc>
          <w:tcPr>
            <w:tcW w:w="1434" w:type="dxa"/>
            <w:noWrap/>
            <w:hideMark/>
          </w:tcPr>
          <w:p w14:paraId="0C467A1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6C69D3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C8A5785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324C4B8E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33FB4FF1" w14:textId="77777777" w:rsidR="00990DE3" w:rsidRPr="000F44E2" w:rsidRDefault="00990DE3" w:rsidP="00990DE3">
            <w:r w:rsidRPr="000F44E2">
              <w:t>Hypha</w:t>
            </w:r>
          </w:p>
        </w:tc>
        <w:tc>
          <w:tcPr>
            <w:tcW w:w="1603" w:type="dxa"/>
            <w:hideMark/>
          </w:tcPr>
          <w:p w14:paraId="4B36A3B9" w14:textId="77777777" w:rsidR="00990DE3" w:rsidRPr="000F44E2" w:rsidRDefault="00990DE3" w:rsidP="00990DE3">
            <w:r w:rsidRPr="000F44E2">
              <w:t>Bird 120 min (polar growth)</w:t>
            </w:r>
          </w:p>
        </w:tc>
        <w:tc>
          <w:tcPr>
            <w:tcW w:w="1307" w:type="dxa"/>
            <w:noWrap/>
            <w:hideMark/>
          </w:tcPr>
          <w:p w14:paraId="0A33BB83" w14:textId="77777777" w:rsidR="00990DE3" w:rsidRPr="000F44E2" w:rsidRDefault="00990DE3" w:rsidP="00990DE3">
            <w:r w:rsidRPr="000F44E2">
              <w:t>82805689</w:t>
            </w:r>
          </w:p>
        </w:tc>
        <w:tc>
          <w:tcPr>
            <w:tcW w:w="1307" w:type="dxa"/>
            <w:noWrap/>
            <w:hideMark/>
          </w:tcPr>
          <w:p w14:paraId="7DAD591E" w14:textId="77777777" w:rsidR="00990DE3" w:rsidRPr="000F44E2" w:rsidRDefault="00990DE3" w:rsidP="00990DE3">
            <w:r w:rsidRPr="000F44E2">
              <w:t>82734622</w:t>
            </w:r>
          </w:p>
        </w:tc>
        <w:tc>
          <w:tcPr>
            <w:tcW w:w="1399" w:type="dxa"/>
            <w:noWrap/>
            <w:hideMark/>
          </w:tcPr>
          <w:p w14:paraId="7E40CD81" w14:textId="1AD14BC2" w:rsidR="00990DE3" w:rsidRPr="000F44E2" w:rsidRDefault="00990DE3" w:rsidP="00990DE3">
            <w:r w:rsidRPr="000F44E2">
              <w:t> </w: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 </w:instrTex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.DATA </w:instrText>
            </w:r>
            <w:r w:rsidR="000A0985">
              <w:fldChar w:fldCharType="end"/>
            </w:r>
            <w:r w:rsidR="000A0985">
              <w:fldChar w:fldCharType="separate"/>
            </w:r>
            <w:r w:rsidR="000A0985">
              <w:rPr>
                <w:noProof/>
              </w:rPr>
              <w:t>(16)</w:t>
            </w:r>
            <w:r w:rsidR="000A0985">
              <w:fldChar w:fldCharType="end"/>
            </w:r>
          </w:p>
        </w:tc>
      </w:tr>
      <w:tr w:rsidR="00990DE3" w:rsidRPr="000F44E2" w14:paraId="0EF3643D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C86C0DB" w14:textId="77777777" w:rsidR="00990DE3" w:rsidRPr="000F44E2" w:rsidRDefault="00990DE3" w:rsidP="00990DE3">
            <w:r w:rsidRPr="000F44E2">
              <w:t>SRR5824368</w:t>
            </w:r>
          </w:p>
        </w:tc>
        <w:tc>
          <w:tcPr>
            <w:tcW w:w="1434" w:type="dxa"/>
            <w:noWrap/>
            <w:hideMark/>
          </w:tcPr>
          <w:p w14:paraId="48A1680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3209F8B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59590E1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15E3EB79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63CD2B5D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510587A5" w14:textId="77777777" w:rsidR="00990DE3" w:rsidRPr="000F44E2" w:rsidRDefault="00990DE3" w:rsidP="00990DE3">
            <w:r w:rsidRPr="000F44E2">
              <w:t>Bird 15 min (fresh conidia)</w:t>
            </w:r>
          </w:p>
        </w:tc>
        <w:tc>
          <w:tcPr>
            <w:tcW w:w="1307" w:type="dxa"/>
            <w:noWrap/>
            <w:hideMark/>
          </w:tcPr>
          <w:p w14:paraId="5C319E41" w14:textId="77777777" w:rsidR="00990DE3" w:rsidRPr="000F44E2" w:rsidRDefault="00990DE3" w:rsidP="00990DE3">
            <w:r w:rsidRPr="000F44E2">
              <w:t>79454916</w:t>
            </w:r>
          </w:p>
        </w:tc>
        <w:tc>
          <w:tcPr>
            <w:tcW w:w="1307" w:type="dxa"/>
            <w:noWrap/>
            <w:hideMark/>
          </w:tcPr>
          <w:p w14:paraId="7691113B" w14:textId="77777777" w:rsidR="00990DE3" w:rsidRPr="000F44E2" w:rsidRDefault="00990DE3" w:rsidP="00990DE3">
            <w:r w:rsidRPr="000F44E2">
              <w:t>79383349</w:t>
            </w:r>
          </w:p>
        </w:tc>
        <w:tc>
          <w:tcPr>
            <w:tcW w:w="1399" w:type="dxa"/>
            <w:noWrap/>
            <w:hideMark/>
          </w:tcPr>
          <w:p w14:paraId="364EFAAC" w14:textId="6A541F66" w:rsidR="00990DE3" w:rsidRPr="000F44E2" w:rsidRDefault="00990DE3" w:rsidP="00990DE3">
            <w:r w:rsidRPr="000F44E2">
              <w:t> </w: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 </w:instrTex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.DATA </w:instrText>
            </w:r>
            <w:r w:rsidR="000A0985">
              <w:fldChar w:fldCharType="end"/>
            </w:r>
            <w:r w:rsidR="000A0985">
              <w:fldChar w:fldCharType="separate"/>
            </w:r>
            <w:r w:rsidR="000A0985">
              <w:rPr>
                <w:noProof/>
              </w:rPr>
              <w:t>(16)</w:t>
            </w:r>
            <w:r w:rsidR="000A0985">
              <w:fldChar w:fldCharType="end"/>
            </w:r>
          </w:p>
        </w:tc>
      </w:tr>
      <w:tr w:rsidR="00990DE3" w:rsidRPr="000F44E2" w14:paraId="60009AB3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A594424" w14:textId="77777777" w:rsidR="00990DE3" w:rsidRPr="000F44E2" w:rsidRDefault="00990DE3" w:rsidP="00990DE3">
            <w:r w:rsidRPr="000F44E2">
              <w:t>SRR5824367</w:t>
            </w:r>
          </w:p>
        </w:tc>
        <w:tc>
          <w:tcPr>
            <w:tcW w:w="1434" w:type="dxa"/>
            <w:noWrap/>
            <w:hideMark/>
          </w:tcPr>
          <w:p w14:paraId="3D97D399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049D691B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5D5E017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19029D70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145E8551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092D2DAD" w14:textId="77777777" w:rsidR="00990DE3" w:rsidRPr="000F44E2" w:rsidRDefault="00990DE3" w:rsidP="00990DE3">
            <w:r w:rsidRPr="000F44E2">
              <w:t>Bird 15 min (fresh conidia)</w:t>
            </w:r>
          </w:p>
        </w:tc>
        <w:tc>
          <w:tcPr>
            <w:tcW w:w="1307" w:type="dxa"/>
            <w:noWrap/>
            <w:hideMark/>
          </w:tcPr>
          <w:p w14:paraId="253DF0A2" w14:textId="77777777" w:rsidR="00990DE3" w:rsidRPr="000F44E2" w:rsidRDefault="00990DE3" w:rsidP="00990DE3">
            <w:r w:rsidRPr="000F44E2">
              <w:t>75822291</w:t>
            </w:r>
          </w:p>
        </w:tc>
        <w:tc>
          <w:tcPr>
            <w:tcW w:w="1307" w:type="dxa"/>
            <w:noWrap/>
            <w:hideMark/>
          </w:tcPr>
          <w:p w14:paraId="544545D3" w14:textId="77777777" w:rsidR="00990DE3" w:rsidRPr="000F44E2" w:rsidRDefault="00990DE3" w:rsidP="00990DE3">
            <w:r w:rsidRPr="000F44E2">
              <w:t>75753494</w:t>
            </w:r>
          </w:p>
        </w:tc>
        <w:tc>
          <w:tcPr>
            <w:tcW w:w="1399" w:type="dxa"/>
            <w:noWrap/>
            <w:hideMark/>
          </w:tcPr>
          <w:p w14:paraId="00949ABB" w14:textId="384588A9" w:rsidR="00990DE3" w:rsidRPr="000F44E2" w:rsidRDefault="00990DE3" w:rsidP="00990DE3">
            <w:r w:rsidRPr="000F44E2">
              <w:t> </w: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 </w:instrTex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.DATA </w:instrText>
            </w:r>
            <w:r w:rsidR="000A0985">
              <w:fldChar w:fldCharType="end"/>
            </w:r>
            <w:r w:rsidR="000A0985">
              <w:fldChar w:fldCharType="separate"/>
            </w:r>
            <w:r w:rsidR="000A0985">
              <w:rPr>
                <w:noProof/>
              </w:rPr>
              <w:t>(16)</w:t>
            </w:r>
            <w:r w:rsidR="000A0985">
              <w:fldChar w:fldCharType="end"/>
            </w:r>
          </w:p>
        </w:tc>
      </w:tr>
      <w:tr w:rsidR="00990DE3" w:rsidRPr="000F44E2" w14:paraId="6FF37383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23BA9A9" w14:textId="77777777" w:rsidR="00990DE3" w:rsidRPr="000F44E2" w:rsidRDefault="00990DE3" w:rsidP="00990DE3">
            <w:r w:rsidRPr="000F44E2">
              <w:t>SRR5824366</w:t>
            </w:r>
          </w:p>
        </w:tc>
        <w:tc>
          <w:tcPr>
            <w:tcW w:w="1434" w:type="dxa"/>
            <w:noWrap/>
            <w:hideMark/>
          </w:tcPr>
          <w:p w14:paraId="15E8752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11E38BA6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1712C67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4DC16819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0FC36A84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56D9FEDA" w14:textId="77777777" w:rsidR="00990DE3" w:rsidRPr="000F44E2" w:rsidRDefault="00990DE3" w:rsidP="00990DE3">
            <w:r w:rsidRPr="000F44E2">
              <w:t>Bird 15 min (fresh conidia)</w:t>
            </w:r>
          </w:p>
        </w:tc>
        <w:tc>
          <w:tcPr>
            <w:tcW w:w="1307" w:type="dxa"/>
            <w:noWrap/>
            <w:hideMark/>
          </w:tcPr>
          <w:p w14:paraId="0412D42E" w14:textId="77777777" w:rsidR="00990DE3" w:rsidRPr="000F44E2" w:rsidRDefault="00990DE3" w:rsidP="00990DE3">
            <w:r w:rsidRPr="000F44E2">
              <w:t>95070913</w:t>
            </w:r>
          </w:p>
        </w:tc>
        <w:tc>
          <w:tcPr>
            <w:tcW w:w="1307" w:type="dxa"/>
            <w:noWrap/>
            <w:hideMark/>
          </w:tcPr>
          <w:p w14:paraId="61629A29" w14:textId="77777777" w:rsidR="00990DE3" w:rsidRPr="000F44E2" w:rsidRDefault="00990DE3" w:rsidP="00990DE3">
            <w:r w:rsidRPr="000F44E2">
              <w:t>94986563</w:t>
            </w:r>
          </w:p>
        </w:tc>
        <w:tc>
          <w:tcPr>
            <w:tcW w:w="1399" w:type="dxa"/>
            <w:noWrap/>
            <w:hideMark/>
          </w:tcPr>
          <w:p w14:paraId="1EC1129A" w14:textId="5E9897DB" w:rsidR="00990DE3" w:rsidRPr="000F44E2" w:rsidRDefault="00990DE3" w:rsidP="00990DE3">
            <w:r w:rsidRPr="000F44E2">
              <w:t> </w: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 </w:instrText>
            </w:r>
            <w:r w:rsidR="000A0985">
              <w:fldChar w:fldCharType="begin">
                <w:fldData xml:space="preserve">PEVuZE5vdGU+PENpdGU+PEF1dGhvcj5XYW5nPC9BdXRob3I+PFllYXI+MjAxOTwvWWVhcj48UmVj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==
</w:fldData>
              </w:fldChar>
            </w:r>
            <w:r w:rsidR="000A0985">
              <w:instrText xml:space="preserve"> ADDIN EN.CITE.DATA </w:instrText>
            </w:r>
            <w:r w:rsidR="000A0985">
              <w:fldChar w:fldCharType="end"/>
            </w:r>
            <w:r w:rsidR="000A0985">
              <w:fldChar w:fldCharType="separate"/>
            </w:r>
            <w:r w:rsidR="000A0985">
              <w:rPr>
                <w:noProof/>
              </w:rPr>
              <w:t>(16)</w:t>
            </w:r>
            <w:r w:rsidR="000A0985">
              <w:fldChar w:fldCharType="end"/>
            </w:r>
          </w:p>
        </w:tc>
      </w:tr>
      <w:tr w:rsidR="00990DE3" w:rsidRPr="000F44E2" w14:paraId="5E5AEFDE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9A35310" w14:textId="77777777" w:rsidR="00990DE3" w:rsidRPr="000F44E2" w:rsidRDefault="00990DE3" w:rsidP="00990DE3">
            <w:r w:rsidRPr="000F44E2">
              <w:t>SRR5760434</w:t>
            </w:r>
          </w:p>
        </w:tc>
        <w:tc>
          <w:tcPr>
            <w:tcW w:w="1434" w:type="dxa"/>
            <w:noWrap/>
            <w:hideMark/>
          </w:tcPr>
          <w:p w14:paraId="39B66B00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6339ED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5616EA8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25DEE0A0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725C1970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5248CA2F" w14:textId="77777777" w:rsidR="00990DE3" w:rsidRPr="000F44E2" w:rsidRDefault="00990DE3" w:rsidP="00990DE3">
            <w:r w:rsidRPr="000F44E2">
              <w:t xml:space="preserve">5 </w:t>
            </w:r>
            <w:proofErr w:type="spellStart"/>
            <w:r w:rsidRPr="000F44E2">
              <w:t>hr</w:t>
            </w:r>
            <w:proofErr w:type="spellEnd"/>
            <w:r w:rsidRPr="000F44E2">
              <w:t xml:space="preserve"> germination + 10mM Pi </w:t>
            </w:r>
          </w:p>
        </w:tc>
        <w:tc>
          <w:tcPr>
            <w:tcW w:w="1307" w:type="dxa"/>
            <w:noWrap/>
            <w:hideMark/>
          </w:tcPr>
          <w:p w14:paraId="4D814783" w14:textId="77777777" w:rsidR="00990DE3" w:rsidRPr="000F44E2" w:rsidRDefault="00990DE3" w:rsidP="00990DE3">
            <w:r w:rsidRPr="000F44E2">
              <w:t>35362279</w:t>
            </w:r>
          </w:p>
        </w:tc>
        <w:tc>
          <w:tcPr>
            <w:tcW w:w="1307" w:type="dxa"/>
            <w:noWrap/>
            <w:hideMark/>
          </w:tcPr>
          <w:p w14:paraId="73A14FA4" w14:textId="77777777" w:rsidR="00990DE3" w:rsidRPr="000F44E2" w:rsidRDefault="00990DE3" w:rsidP="00990DE3">
            <w:r w:rsidRPr="000F44E2">
              <w:t>31096485</w:t>
            </w:r>
          </w:p>
        </w:tc>
        <w:tc>
          <w:tcPr>
            <w:tcW w:w="1399" w:type="dxa"/>
            <w:noWrap/>
            <w:hideMark/>
          </w:tcPr>
          <w:p w14:paraId="0E794BBB" w14:textId="0BA22AE2" w:rsidR="00990DE3" w:rsidRPr="000F44E2" w:rsidRDefault="00990DE3" w:rsidP="00990DE3">
            <w:r w:rsidRPr="000F44E2">
              <w:t> </w:t>
            </w:r>
            <w:r w:rsidR="00F90DFC">
              <w:fldChar w:fldCharType="begin"/>
            </w:r>
            <w:r w:rsidR="00F90DFC">
              <w:instrText xml:space="preserve"> ADDIN EN.CITE &lt;EndNote&gt;&lt;Cite&gt;&lt;Author&gt;Martins&lt;/Author&gt;&lt;Year&gt;2018&lt;/Year&gt;&lt;RecNum&gt;912&lt;/RecNum&gt;&lt;DisplayText&gt;(17)&lt;/DisplayText&gt;&lt;record&gt;&lt;rec-number&gt;912&lt;/rec-number&gt;&lt;foreign-keys&gt;&lt;key app="EN" db-id="rset0rttzdvpvleeapzp9pvvwz0esazdsxtv" timestamp="1608308834"&gt;912&lt;/key&gt;&lt;/foreign-keys&gt;&lt;ref-type name="Journal Article"&gt;17&lt;/ref-type&gt;&lt;contributors&gt;&lt;authors&gt;&lt;author&gt;Martins, M. P.&lt;/author&gt;&lt;author&gt;Gomes, E. V.&lt;/author&gt;&lt;author&gt;Sanches, P. R.&lt;/author&gt;&lt;author&gt;Pedersoli, W. R.&lt;/author&gt;&lt;author&gt;Martinez-Rossi, N. M.&lt;/author&gt;&lt;author&gt;Rossi, A.&lt;/author&gt;&lt;/authors&gt;&lt;/contributors&gt;&lt;auth-address&gt;Department of Genetics, Ribeirao Preto Medical School, Sao Paulo University, Ribeirao Preto, Sao Paulo, Brazil.&lt;/auth-address&gt;&lt;titles&gt;&lt;title&gt;mus-52 disruption and metabolic regulation in Neurospora crassa: Transcriptional responses to extracellular phosphate availability&lt;/title&gt;&lt;secondary-title&gt;PLoS One&lt;/secondary-title&gt;&lt;/titles&gt;&lt;periodical&gt;&lt;full-title&gt;PLoS One&lt;/full-title&gt;&lt;abbr-1&gt;PloS one&lt;/abbr-1&gt;&lt;/periodical&gt;&lt;pages&gt;e0195871&lt;/pages&gt;&lt;volume&gt;13&lt;/volume&gt;&lt;number&gt;4&lt;/number&gt;&lt;edition&gt;2018/04/19&lt;/edition&gt;&lt;keywords&gt;&lt;keyword&gt;Computational Biology/methods&lt;/keyword&gt;&lt;keyword&gt;Energy Metabolism/genetics&lt;/keyword&gt;&lt;keyword&gt;Extracellular Space/metabolism&lt;/keyword&gt;&lt;keyword&gt;Fungal Proteins/*genetics/*metabolism&lt;/keyword&gt;&lt;keyword&gt;Gene Expression Profiling&lt;/keyword&gt;&lt;keyword&gt;Gene Ontology&lt;/keyword&gt;&lt;keyword&gt;Humans&lt;/keyword&gt;&lt;keyword&gt;Molecular Sequence Annotation&lt;/keyword&gt;&lt;keyword&gt;*Mutation&lt;/keyword&gt;&lt;keyword&gt;Neurospora crassa/*genetics/*metabolism&lt;/keyword&gt;&lt;keyword&gt;Phosphates/metabolism&lt;/keyword&gt;&lt;keyword&gt;Reproducibility of Results&lt;/keyword&gt;&lt;keyword&gt;Transcription, Genetic&lt;/keyword&gt;&lt;/keywords&gt;&lt;dates&gt;&lt;year&gt;2018&lt;/year&gt;&lt;/dates&gt;&lt;isbn&gt;1932-6203 (Electronic)&amp;#xD;1932-6203 (Linking)&lt;/isbn&gt;&lt;accession-num&gt;29668735&lt;/accession-num&gt;&lt;urls&gt;&lt;related-urls&gt;&lt;url&gt;https://www.ncbi.nlm.nih.gov/pubmed/29668735&lt;/url&gt;&lt;/related-urls&gt;&lt;/urls&gt;&lt;custom2&gt;PMC5905970&lt;/custom2&gt;&lt;electronic-resource-num&gt;10.1371/journal.pone.0195871&lt;/electronic-resource-num&gt;&lt;/record&gt;&lt;/Cite&gt;&lt;/EndNote&gt;</w:instrText>
            </w:r>
            <w:r w:rsidR="00F90DFC">
              <w:fldChar w:fldCharType="separate"/>
            </w:r>
            <w:r w:rsidR="00F90DFC">
              <w:rPr>
                <w:noProof/>
              </w:rPr>
              <w:t>(17)</w:t>
            </w:r>
            <w:r w:rsidR="00F90DFC">
              <w:fldChar w:fldCharType="end"/>
            </w:r>
          </w:p>
        </w:tc>
      </w:tr>
      <w:tr w:rsidR="00990DE3" w:rsidRPr="000F44E2" w14:paraId="62F5FF83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61B0F48F" w14:textId="77777777" w:rsidR="00990DE3" w:rsidRPr="000F44E2" w:rsidRDefault="00990DE3" w:rsidP="00990DE3">
            <w:r w:rsidRPr="000F44E2">
              <w:t>SRR5760433</w:t>
            </w:r>
          </w:p>
        </w:tc>
        <w:tc>
          <w:tcPr>
            <w:tcW w:w="1434" w:type="dxa"/>
            <w:noWrap/>
            <w:hideMark/>
          </w:tcPr>
          <w:p w14:paraId="5CA2F4C7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2956688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688B735A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48D53EF4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37DCE8C3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30DA5DAD" w14:textId="77777777" w:rsidR="00990DE3" w:rsidRPr="000F44E2" w:rsidRDefault="00990DE3" w:rsidP="00990DE3">
            <w:r w:rsidRPr="000F44E2">
              <w:t xml:space="preserve">5 </w:t>
            </w:r>
            <w:proofErr w:type="spellStart"/>
            <w:r w:rsidRPr="000F44E2">
              <w:t>hr</w:t>
            </w:r>
            <w:proofErr w:type="spellEnd"/>
            <w:r w:rsidRPr="000F44E2">
              <w:t xml:space="preserve"> germination + 10mM Pi </w:t>
            </w:r>
          </w:p>
        </w:tc>
        <w:tc>
          <w:tcPr>
            <w:tcW w:w="1307" w:type="dxa"/>
            <w:noWrap/>
            <w:hideMark/>
          </w:tcPr>
          <w:p w14:paraId="444891B6" w14:textId="77777777" w:rsidR="00990DE3" w:rsidRPr="000F44E2" w:rsidRDefault="00990DE3" w:rsidP="00990DE3">
            <w:r w:rsidRPr="000F44E2">
              <w:t>29943629</w:t>
            </w:r>
          </w:p>
        </w:tc>
        <w:tc>
          <w:tcPr>
            <w:tcW w:w="1307" w:type="dxa"/>
            <w:noWrap/>
            <w:hideMark/>
          </w:tcPr>
          <w:p w14:paraId="2F0AC11E" w14:textId="77777777" w:rsidR="00990DE3" w:rsidRPr="000F44E2" w:rsidRDefault="00990DE3" w:rsidP="00990DE3">
            <w:r w:rsidRPr="000F44E2">
              <w:t>26267039</w:t>
            </w:r>
          </w:p>
        </w:tc>
        <w:tc>
          <w:tcPr>
            <w:tcW w:w="1399" w:type="dxa"/>
            <w:noWrap/>
            <w:hideMark/>
          </w:tcPr>
          <w:p w14:paraId="4A9F791C" w14:textId="00109104" w:rsidR="00990DE3" w:rsidRPr="000F44E2" w:rsidRDefault="00990DE3" w:rsidP="00990DE3">
            <w:r w:rsidRPr="000F44E2">
              <w:t> </w:t>
            </w:r>
            <w:r w:rsidR="00F90DFC">
              <w:fldChar w:fldCharType="begin"/>
            </w:r>
            <w:r w:rsidR="00F90DFC">
              <w:instrText xml:space="preserve"> ADDIN EN.CITE &lt;EndNote&gt;&lt;Cite&gt;&lt;Author&gt;Martins&lt;/Author&gt;&lt;Year&gt;2018&lt;/Year&gt;&lt;RecNum&gt;912&lt;/RecNum&gt;&lt;DisplayText&gt;(17)&lt;/DisplayText&gt;&lt;record&gt;&lt;rec-number&gt;912&lt;/rec-number&gt;&lt;foreign-keys&gt;&lt;key app="EN" db-id="rset0rttzdvpvleeapzp9pvvwz0esazdsxtv" timestamp="1608308834"&gt;912&lt;/key&gt;&lt;/foreign-keys&gt;&lt;ref-type name="Journal Article"&gt;17&lt;/ref-type&gt;&lt;contributors&gt;&lt;authors&gt;&lt;author&gt;Martins, M. P.&lt;/author&gt;&lt;author&gt;Gomes, E. V.&lt;/author&gt;&lt;author&gt;Sanches, P. R.&lt;/author&gt;&lt;author&gt;Pedersoli, W. R.&lt;/author&gt;&lt;author&gt;Martinez-Rossi, N. M.&lt;/author&gt;&lt;author&gt;Rossi, A.&lt;/author&gt;&lt;/authors&gt;&lt;/contributors&gt;&lt;auth-address&gt;Department of Genetics, Ribeirao Preto Medical School, Sao Paulo University, Ribeirao Preto, Sao Paulo, Brazil.&lt;/auth-address&gt;&lt;titles&gt;&lt;title&gt;mus-52 disruption and metabolic regulation in Neurospora crassa: Transcriptional responses to extracellular phosphate availability&lt;/title&gt;&lt;secondary-title&gt;PLoS One&lt;/secondary-title&gt;&lt;/titles&gt;&lt;periodical&gt;&lt;full-title&gt;PLoS One&lt;/full-title&gt;&lt;abbr-1&gt;PloS one&lt;/abbr-1&gt;&lt;/periodical&gt;&lt;pages&gt;e0195871&lt;/pages&gt;&lt;volume&gt;13&lt;/volume&gt;&lt;number&gt;4&lt;/number&gt;&lt;edition&gt;2018/04/19&lt;/edition&gt;&lt;keywords&gt;&lt;keyword&gt;Computational Biology/methods&lt;/keyword&gt;&lt;keyword&gt;Energy Metabolism/genetics&lt;/keyword&gt;&lt;keyword&gt;Extracellular Space/metabolism&lt;/keyword&gt;&lt;keyword&gt;Fungal Proteins/*genetics/*metabolism&lt;/keyword&gt;&lt;keyword&gt;Gene Expression Profiling&lt;/keyword&gt;&lt;keyword&gt;Gene Ontology&lt;/keyword&gt;&lt;keyword&gt;Humans&lt;/keyword&gt;&lt;keyword&gt;Molecular Sequence Annotation&lt;/keyword&gt;&lt;keyword&gt;*Mutation&lt;/keyword&gt;&lt;keyword&gt;Neurospora crassa/*genetics/*metabolism&lt;/keyword&gt;&lt;keyword&gt;Phosphates/metabolism&lt;/keyword&gt;&lt;keyword&gt;Reproducibility of Results&lt;/keyword&gt;&lt;keyword&gt;Transcription, Genetic&lt;/keyword&gt;&lt;/keywords&gt;&lt;dates&gt;&lt;year&gt;2018&lt;/year&gt;&lt;/dates&gt;&lt;isbn&gt;1932-6203 (Electronic)&amp;#xD;1932-6203 (Linking)&lt;/isbn&gt;&lt;accession-num&gt;29668735&lt;/accession-num&gt;&lt;urls&gt;&lt;related-urls&gt;&lt;url&gt;https://www.ncbi.nlm.nih.gov/pubmed/29668735&lt;/url&gt;&lt;/related-urls&gt;&lt;/urls&gt;&lt;custom2&gt;PMC5905970&lt;/custom2&gt;&lt;electronic-resource-num&gt;10.1371/journal.pone.0195871&lt;/electronic-resource-num&gt;&lt;/record&gt;&lt;/Cite&gt;&lt;/EndNote&gt;</w:instrText>
            </w:r>
            <w:r w:rsidR="00F90DFC">
              <w:fldChar w:fldCharType="separate"/>
            </w:r>
            <w:r w:rsidR="00F90DFC">
              <w:rPr>
                <w:noProof/>
              </w:rPr>
              <w:t>(17)</w:t>
            </w:r>
            <w:r w:rsidR="00F90DFC">
              <w:fldChar w:fldCharType="end"/>
            </w:r>
          </w:p>
        </w:tc>
      </w:tr>
      <w:tr w:rsidR="00990DE3" w:rsidRPr="000F44E2" w14:paraId="5DE59B21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1258245A" w14:textId="77777777" w:rsidR="00990DE3" w:rsidRPr="000F44E2" w:rsidRDefault="00990DE3" w:rsidP="00990DE3">
            <w:r w:rsidRPr="000F44E2">
              <w:t>SRR5760432</w:t>
            </w:r>
          </w:p>
        </w:tc>
        <w:tc>
          <w:tcPr>
            <w:tcW w:w="1434" w:type="dxa"/>
            <w:noWrap/>
            <w:hideMark/>
          </w:tcPr>
          <w:p w14:paraId="5A77496A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D48549B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4AE283C4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6EE5DEA7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039B8E74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01B4AD45" w14:textId="77777777" w:rsidR="00990DE3" w:rsidRPr="000F44E2" w:rsidRDefault="00990DE3" w:rsidP="00990DE3">
            <w:r w:rsidRPr="000F44E2">
              <w:t xml:space="preserve">5 </w:t>
            </w:r>
            <w:proofErr w:type="spellStart"/>
            <w:r w:rsidRPr="000F44E2">
              <w:t>hr</w:t>
            </w:r>
            <w:proofErr w:type="spellEnd"/>
            <w:r w:rsidRPr="000F44E2">
              <w:t xml:space="preserve"> germination + 10mM Pi </w:t>
            </w:r>
          </w:p>
        </w:tc>
        <w:tc>
          <w:tcPr>
            <w:tcW w:w="1307" w:type="dxa"/>
            <w:noWrap/>
            <w:hideMark/>
          </w:tcPr>
          <w:p w14:paraId="0B67DB3B" w14:textId="77777777" w:rsidR="00990DE3" w:rsidRPr="000F44E2" w:rsidRDefault="00990DE3" w:rsidP="00990DE3">
            <w:r w:rsidRPr="000F44E2">
              <w:t>53552104</w:t>
            </w:r>
          </w:p>
        </w:tc>
        <w:tc>
          <w:tcPr>
            <w:tcW w:w="1307" w:type="dxa"/>
            <w:noWrap/>
            <w:hideMark/>
          </w:tcPr>
          <w:p w14:paraId="2A520B87" w14:textId="77777777" w:rsidR="00990DE3" w:rsidRPr="000F44E2" w:rsidRDefault="00990DE3" w:rsidP="00990DE3">
            <w:r w:rsidRPr="000F44E2">
              <w:t>47661852</w:t>
            </w:r>
          </w:p>
        </w:tc>
        <w:tc>
          <w:tcPr>
            <w:tcW w:w="1399" w:type="dxa"/>
            <w:noWrap/>
            <w:hideMark/>
          </w:tcPr>
          <w:p w14:paraId="28910124" w14:textId="1697F643" w:rsidR="00990DE3" w:rsidRPr="000F44E2" w:rsidRDefault="00990DE3" w:rsidP="00990DE3">
            <w:r w:rsidRPr="000F44E2">
              <w:t> </w:t>
            </w:r>
            <w:r w:rsidR="00F90DFC">
              <w:fldChar w:fldCharType="begin"/>
            </w:r>
            <w:r w:rsidR="00F90DFC">
              <w:instrText xml:space="preserve"> ADDIN EN.CITE &lt;EndNote&gt;&lt;Cite&gt;&lt;Author&gt;Martins&lt;/Author&gt;&lt;Year&gt;2018&lt;/Year&gt;&lt;RecNum&gt;912&lt;/RecNum&gt;&lt;DisplayText&gt;(17)&lt;/DisplayText&gt;&lt;record&gt;&lt;rec-number&gt;912&lt;/rec-number&gt;&lt;foreign-keys&gt;&lt;key app="EN" db-id="rset0rttzdvpvleeapzp9pvvwz0esazdsxtv" timestamp="1608308834"&gt;912&lt;/key&gt;&lt;/foreign-keys&gt;&lt;ref-type name="Journal Article"&gt;17&lt;/ref-type&gt;&lt;contributors&gt;&lt;authors&gt;&lt;author&gt;Martins, M. P.&lt;/author&gt;&lt;author&gt;Gomes, E. V.&lt;/author&gt;&lt;author&gt;Sanches, P. R.&lt;/author&gt;&lt;author&gt;Pedersoli, W. R.&lt;/author&gt;&lt;author&gt;Martinez-Rossi, N. M.&lt;/author&gt;&lt;author&gt;Rossi, A.&lt;/author&gt;&lt;/authors&gt;&lt;/contributors&gt;&lt;auth-address&gt;Department of Genetics, Ribeirao Preto Medical School, Sao Paulo University, Ribeirao Preto, Sao Paulo, Brazil.&lt;/auth-address&gt;&lt;titles&gt;&lt;title&gt;mus-52 disruption and metabolic regulation in Neurospora crassa: Transcriptional responses to extracellular phosphate availability&lt;/title&gt;&lt;secondary-title&gt;PLoS One&lt;/secondary-title&gt;&lt;/titles&gt;&lt;periodical&gt;&lt;full-title&gt;PLoS One&lt;/full-title&gt;&lt;abbr-1&gt;PloS one&lt;/abbr-1&gt;&lt;/periodical&gt;&lt;pages&gt;e0195871&lt;/pages&gt;&lt;volume&gt;13&lt;/volume&gt;&lt;number&gt;4&lt;/number&gt;&lt;edition&gt;2018/04/19&lt;/edition&gt;&lt;keywords&gt;&lt;keyword&gt;Computational Biology/methods&lt;/keyword&gt;&lt;keyword&gt;Energy Metabolism/genetics&lt;/keyword&gt;&lt;keyword&gt;Extracellular Space/metabolism&lt;/keyword&gt;&lt;keyword&gt;Fungal Proteins/*genetics/*metabolism&lt;/keyword&gt;&lt;keyword&gt;Gene Expression Profiling&lt;/keyword&gt;&lt;keyword&gt;Gene Ontology&lt;/keyword&gt;&lt;keyword&gt;Humans&lt;/keyword&gt;&lt;keyword&gt;Molecular Sequence Annotation&lt;/keyword&gt;&lt;keyword&gt;*Mutation&lt;/keyword&gt;&lt;keyword&gt;Neurospora crassa/*genetics/*metabolism&lt;/keyword&gt;&lt;keyword&gt;Phosphates/metabolism&lt;/keyword&gt;&lt;keyword&gt;Reproducibility of Results&lt;/keyword&gt;&lt;keyword&gt;Transcription, Genetic&lt;/keyword&gt;&lt;/keywords&gt;&lt;dates&gt;&lt;year&gt;2018&lt;/year&gt;&lt;/dates&gt;&lt;isbn&gt;1932-6203 (Electronic)&amp;#xD;1932-6203 (Linking)&lt;/isbn&gt;&lt;accession-num&gt;29668735&lt;/accession-num&gt;&lt;urls&gt;&lt;related-urls&gt;&lt;url&gt;https://www.ncbi.nlm.nih.gov/pubmed/29668735&lt;/url&gt;&lt;/related-urls&gt;&lt;/urls&gt;&lt;custom2&gt;PMC5905970&lt;/custom2&gt;&lt;electronic-resource-num&gt;10.1371/journal.pone.0195871&lt;/electronic-resource-num&gt;&lt;/record&gt;&lt;/Cite&gt;&lt;/EndNote&gt;</w:instrText>
            </w:r>
            <w:r w:rsidR="00F90DFC">
              <w:fldChar w:fldCharType="separate"/>
            </w:r>
            <w:r w:rsidR="00F90DFC">
              <w:rPr>
                <w:noProof/>
              </w:rPr>
              <w:t>(17)</w:t>
            </w:r>
            <w:r w:rsidR="00F90DFC">
              <w:fldChar w:fldCharType="end"/>
            </w:r>
          </w:p>
        </w:tc>
      </w:tr>
      <w:tr w:rsidR="00990DE3" w:rsidRPr="000F44E2" w14:paraId="37EF6E3F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4C7D2967" w14:textId="77777777" w:rsidR="00990DE3" w:rsidRPr="000F44E2" w:rsidRDefault="00990DE3" w:rsidP="00990DE3">
            <w:r w:rsidRPr="000F44E2">
              <w:t>SRR5760431</w:t>
            </w:r>
          </w:p>
        </w:tc>
        <w:tc>
          <w:tcPr>
            <w:tcW w:w="1434" w:type="dxa"/>
            <w:noWrap/>
            <w:hideMark/>
          </w:tcPr>
          <w:p w14:paraId="78AA1F7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1872520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28A81C4F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5452DAD0" w14:textId="77777777" w:rsidR="00990DE3" w:rsidRPr="000F44E2" w:rsidRDefault="00990DE3" w:rsidP="00990DE3">
            <w:r w:rsidRPr="000F44E2">
              <w:t>rep3</w:t>
            </w:r>
          </w:p>
        </w:tc>
        <w:tc>
          <w:tcPr>
            <w:tcW w:w="1129" w:type="dxa"/>
            <w:noWrap/>
            <w:hideMark/>
          </w:tcPr>
          <w:p w14:paraId="09A14EC8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0C5813BE" w14:textId="77777777" w:rsidR="00990DE3" w:rsidRPr="000F44E2" w:rsidRDefault="00990DE3" w:rsidP="00990DE3">
            <w:r w:rsidRPr="000F44E2">
              <w:t xml:space="preserve">5 </w:t>
            </w:r>
            <w:proofErr w:type="spellStart"/>
            <w:r w:rsidRPr="000F44E2">
              <w:t>hr</w:t>
            </w:r>
            <w:proofErr w:type="spellEnd"/>
            <w:r w:rsidRPr="000F44E2">
              <w:t xml:space="preserve"> germination + 10uM Pi </w:t>
            </w:r>
          </w:p>
        </w:tc>
        <w:tc>
          <w:tcPr>
            <w:tcW w:w="1307" w:type="dxa"/>
            <w:noWrap/>
            <w:hideMark/>
          </w:tcPr>
          <w:p w14:paraId="29FA25A2" w14:textId="77777777" w:rsidR="00990DE3" w:rsidRPr="000F44E2" w:rsidRDefault="00990DE3" w:rsidP="00990DE3">
            <w:r w:rsidRPr="000F44E2">
              <w:t>38524725</w:t>
            </w:r>
          </w:p>
        </w:tc>
        <w:tc>
          <w:tcPr>
            <w:tcW w:w="1307" w:type="dxa"/>
            <w:noWrap/>
            <w:hideMark/>
          </w:tcPr>
          <w:p w14:paraId="7C8287DF" w14:textId="77777777" w:rsidR="00990DE3" w:rsidRPr="000F44E2" w:rsidRDefault="00990DE3" w:rsidP="00990DE3">
            <w:r w:rsidRPr="000F44E2">
              <w:t>33680750</w:t>
            </w:r>
          </w:p>
        </w:tc>
        <w:tc>
          <w:tcPr>
            <w:tcW w:w="1399" w:type="dxa"/>
            <w:noWrap/>
            <w:hideMark/>
          </w:tcPr>
          <w:p w14:paraId="36A375EA" w14:textId="5ECF1778" w:rsidR="00990DE3" w:rsidRPr="000F44E2" w:rsidRDefault="00990DE3" w:rsidP="00990DE3">
            <w:r w:rsidRPr="000F44E2">
              <w:t> </w:t>
            </w:r>
            <w:r w:rsidR="00F90DFC">
              <w:fldChar w:fldCharType="begin"/>
            </w:r>
            <w:r w:rsidR="00F90DFC">
              <w:instrText xml:space="preserve"> ADDIN EN.CITE &lt;EndNote&gt;&lt;Cite&gt;&lt;Author&gt;Martins&lt;/Author&gt;&lt;Year&gt;2018&lt;/Year&gt;&lt;RecNum&gt;912&lt;/RecNum&gt;&lt;DisplayText&gt;(17)&lt;/DisplayText&gt;&lt;record&gt;&lt;rec-number&gt;912&lt;/rec-number&gt;&lt;foreign-keys&gt;&lt;key app="EN" db-id="rset0rttzdvpvleeapzp9pvvwz0esazdsxtv" timestamp="1608308834"&gt;912&lt;/key&gt;&lt;/foreign-keys&gt;&lt;ref-type name="Journal Article"&gt;17&lt;/ref-type&gt;&lt;contributors&gt;&lt;authors&gt;&lt;author&gt;Martins, M. P.&lt;/author&gt;&lt;author&gt;Gomes, E. V.&lt;/author&gt;&lt;author&gt;Sanches, P. R.&lt;/author&gt;&lt;author&gt;Pedersoli, W. R.&lt;/author&gt;&lt;author&gt;Martinez-Rossi, N. M.&lt;/author&gt;&lt;author&gt;Rossi, A.&lt;/author&gt;&lt;/authors&gt;&lt;/contributors&gt;&lt;auth-address&gt;Department of Genetics, Ribeirao Preto Medical School, Sao Paulo University, Ribeirao Preto, Sao Paulo, Brazil.&lt;/auth-address&gt;&lt;titles&gt;&lt;title&gt;mus-52 disruption and metabolic regulation in Neurospora crassa: Transcriptional responses to extracellular phosphate availability&lt;/title&gt;&lt;secondary-title&gt;PLoS One&lt;/secondary-title&gt;&lt;/titles&gt;&lt;periodical&gt;&lt;full-title&gt;PLoS One&lt;/full-title&gt;&lt;abbr-1&gt;PloS one&lt;/abbr-1&gt;&lt;/periodical&gt;&lt;pages&gt;e0195871&lt;/pages&gt;&lt;volume&gt;13&lt;/volume&gt;&lt;number&gt;4&lt;/number&gt;&lt;edition&gt;2018/04/19&lt;/edition&gt;&lt;keywords&gt;&lt;keyword&gt;Computational Biology/methods&lt;/keyword&gt;&lt;keyword&gt;Energy Metabolism/genetics&lt;/keyword&gt;&lt;keyword&gt;Extracellular Space/metabolism&lt;/keyword&gt;&lt;keyword&gt;Fungal Proteins/*genetics/*metabolism&lt;/keyword&gt;&lt;keyword&gt;Gene Expression Profiling&lt;/keyword&gt;&lt;keyword&gt;Gene Ontology&lt;/keyword&gt;&lt;keyword&gt;Humans&lt;/keyword&gt;&lt;keyword&gt;Molecular Sequence Annotation&lt;/keyword&gt;&lt;keyword&gt;*Mutation&lt;/keyword&gt;&lt;keyword&gt;Neurospora crassa/*genetics/*metabolism&lt;/keyword&gt;&lt;keyword&gt;Phosphates/metabolism&lt;/keyword&gt;&lt;keyword&gt;Reproducibility of Results&lt;/keyword&gt;&lt;keyword&gt;Transcription, Genetic&lt;/keyword&gt;&lt;/keywords&gt;&lt;dates&gt;&lt;year&gt;2018&lt;/year&gt;&lt;/dates&gt;&lt;isbn&gt;1932-6203 (Electronic)&amp;#xD;1932-6203 (Linking)&lt;/isbn&gt;&lt;accession-num&gt;29668735&lt;/accession-num&gt;&lt;urls&gt;&lt;related-urls&gt;&lt;url&gt;https://www.ncbi.nlm.nih.gov/pubmed/29668735&lt;/url&gt;&lt;/related-urls&gt;&lt;/urls&gt;&lt;custom2&gt;PMC5905970&lt;/custom2&gt;&lt;electronic-resource-num&gt;10.1371/journal.pone.0195871&lt;/electronic-resource-num&gt;&lt;/record&gt;&lt;/Cite&gt;&lt;/EndNote&gt;</w:instrText>
            </w:r>
            <w:r w:rsidR="00F90DFC">
              <w:fldChar w:fldCharType="separate"/>
            </w:r>
            <w:r w:rsidR="00F90DFC">
              <w:rPr>
                <w:noProof/>
              </w:rPr>
              <w:t>(17)</w:t>
            </w:r>
            <w:r w:rsidR="00F90DFC">
              <w:fldChar w:fldCharType="end"/>
            </w:r>
          </w:p>
        </w:tc>
      </w:tr>
      <w:tr w:rsidR="00990DE3" w:rsidRPr="000F44E2" w14:paraId="59DA2278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765315D" w14:textId="77777777" w:rsidR="00990DE3" w:rsidRPr="000F44E2" w:rsidRDefault="00990DE3" w:rsidP="00990DE3">
            <w:r w:rsidRPr="000F44E2">
              <w:t>SRR5760430</w:t>
            </w:r>
          </w:p>
        </w:tc>
        <w:tc>
          <w:tcPr>
            <w:tcW w:w="1434" w:type="dxa"/>
            <w:noWrap/>
            <w:hideMark/>
          </w:tcPr>
          <w:p w14:paraId="0023ABC2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7380E566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32ED758A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5AC2FE2E" w14:textId="77777777" w:rsidR="00990DE3" w:rsidRPr="000F44E2" w:rsidRDefault="00990DE3" w:rsidP="00990DE3">
            <w:r w:rsidRPr="000F44E2">
              <w:t>rep2</w:t>
            </w:r>
          </w:p>
        </w:tc>
        <w:tc>
          <w:tcPr>
            <w:tcW w:w="1129" w:type="dxa"/>
            <w:noWrap/>
            <w:hideMark/>
          </w:tcPr>
          <w:p w14:paraId="059E1CC1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1DC1DD20" w14:textId="77777777" w:rsidR="00990DE3" w:rsidRPr="000F44E2" w:rsidRDefault="00990DE3" w:rsidP="00990DE3">
            <w:r w:rsidRPr="000F44E2">
              <w:t xml:space="preserve">5 </w:t>
            </w:r>
            <w:proofErr w:type="spellStart"/>
            <w:r w:rsidRPr="000F44E2">
              <w:t>hr</w:t>
            </w:r>
            <w:proofErr w:type="spellEnd"/>
            <w:r w:rsidRPr="000F44E2">
              <w:t xml:space="preserve"> germination + 10uM Pi </w:t>
            </w:r>
          </w:p>
        </w:tc>
        <w:tc>
          <w:tcPr>
            <w:tcW w:w="1307" w:type="dxa"/>
            <w:noWrap/>
            <w:hideMark/>
          </w:tcPr>
          <w:p w14:paraId="314CD344" w14:textId="77777777" w:rsidR="00990DE3" w:rsidRPr="000F44E2" w:rsidRDefault="00990DE3" w:rsidP="00990DE3">
            <w:r w:rsidRPr="000F44E2">
              <w:t>33139222</w:t>
            </w:r>
          </w:p>
        </w:tc>
        <w:tc>
          <w:tcPr>
            <w:tcW w:w="1307" w:type="dxa"/>
            <w:noWrap/>
            <w:hideMark/>
          </w:tcPr>
          <w:p w14:paraId="6B51ABD8" w14:textId="77777777" w:rsidR="00990DE3" w:rsidRPr="000F44E2" w:rsidRDefault="00990DE3" w:rsidP="00990DE3">
            <w:r w:rsidRPr="000F44E2">
              <w:t>28758187</w:t>
            </w:r>
          </w:p>
        </w:tc>
        <w:tc>
          <w:tcPr>
            <w:tcW w:w="1399" w:type="dxa"/>
            <w:noWrap/>
            <w:hideMark/>
          </w:tcPr>
          <w:p w14:paraId="373A7CFF" w14:textId="49C447C1" w:rsidR="00990DE3" w:rsidRPr="000F44E2" w:rsidRDefault="00990DE3" w:rsidP="00990DE3">
            <w:r w:rsidRPr="000F44E2">
              <w:t> </w:t>
            </w:r>
            <w:r w:rsidR="00F90DFC">
              <w:fldChar w:fldCharType="begin"/>
            </w:r>
            <w:r w:rsidR="00F90DFC">
              <w:instrText xml:space="preserve"> ADDIN EN.CITE &lt;EndNote&gt;&lt;Cite&gt;&lt;Author&gt;Martins&lt;/Author&gt;&lt;Year&gt;2018&lt;/Year&gt;&lt;RecNum&gt;912&lt;/RecNum&gt;&lt;DisplayText&gt;(17)&lt;/DisplayText&gt;&lt;record&gt;&lt;rec-number&gt;912&lt;/rec-number&gt;&lt;foreign-keys&gt;&lt;key app="EN" db-id="rset0rttzdvpvleeapzp9pvvwz0esazdsxtv" timestamp="1608308834"&gt;912&lt;/key&gt;&lt;/foreign-keys&gt;&lt;ref-type name="Journal Article"&gt;17&lt;/ref-type&gt;&lt;contributors&gt;&lt;authors&gt;&lt;author&gt;Martins, M. P.&lt;/author&gt;&lt;author&gt;Gomes, E. V.&lt;/author&gt;&lt;author&gt;Sanches, P. R.&lt;/author&gt;&lt;author&gt;Pedersoli, W. R.&lt;/author&gt;&lt;author&gt;Martinez-Rossi, N. M.&lt;/author&gt;&lt;author&gt;Rossi, A.&lt;/author&gt;&lt;/authors&gt;&lt;/contributors&gt;&lt;auth-address&gt;Department of Genetics, Ribeirao Preto Medical School, Sao Paulo University, Ribeirao Preto, Sao Paulo, Brazil.&lt;/auth-address&gt;&lt;titles&gt;&lt;title&gt;mus-52 disruption and metabolic regulation in Neurospora crassa: Transcriptional responses to extracellular phosphate availability&lt;/title&gt;&lt;secondary-title&gt;PLoS One&lt;/secondary-title&gt;&lt;/titles&gt;&lt;periodical&gt;&lt;full-title&gt;PLoS One&lt;/full-title&gt;&lt;abbr-1&gt;PloS one&lt;/abbr-1&gt;&lt;/periodical&gt;&lt;pages&gt;e0195871&lt;/pages&gt;&lt;volume&gt;13&lt;/volume&gt;&lt;number&gt;4&lt;/number&gt;&lt;edition&gt;2018/04/19&lt;/edition&gt;&lt;keywords&gt;&lt;keyword&gt;Computational Biology/methods&lt;/keyword&gt;&lt;keyword&gt;Energy Metabolism/genetics&lt;/keyword&gt;&lt;keyword&gt;Extracellular Space/metabolism&lt;/keyword&gt;&lt;keyword&gt;Fungal Proteins/*genetics/*metabolism&lt;/keyword&gt;&lt;keyword&gt;Gene Expression Profiling&lt;/keyword&gt;&lt;keyword&gt;Gene Ontology&lt;/keyword&gt;&lt;keyword&gt;Humans&lt;/keyword&gt;&lt;keyword&gt;Molecular Sequence Annotation&lt;/keyword&gt;&lt;keyword&gt;*Mutation&lt;/keyword&gt;&lt;keyword&gt;Neurospora crassa/*genetics/*metabolism&lt;/keyword&gt;&lt;keyword&gt;Phosphates/metabolism&lt;/keyword&gt;&lt;keyword&gt;Reproducibility of Results&lt;/keyword&gt;&lt;keyword&gt;Transcription, Genetic&lt;/keyword&gt;&lt;/keywords&gt;&lt;dates&gt;&lt;year&gt;2018&lt;/year&gt;&lt;/dates&gt;&lt;isbn&gt;1932-6203 (Electronic)&amp;#xD;1932-6203 (Linking)&lt;/isbn&gt;&lt;accession-num&gt;29668735&lt;/accession-num&gt;&lt;urls&gt;&lt;related-urls&gt;&lt;url&gt;https://www.ncbi.nlm.nih.gov/pubmed/29668735&lt;/url&gt;&lt;/related-urls&gt;&lt;/urls&gt;&lt;custom2&gt;PMC5905970&lt;/custom2&gt;&lt;electronic-resource-num&gt;10.1371/journal.pone.0195871&lt;/electronic-resource-num&gt;&lt;/record&gt;&lt;/Cite&gt;&lt;/EndNote&gt;</w:instrText>
            </w:r>
            <w:r w:rsidR="00F90DFC">
              <w:fldChar w:fldCharType="separate"/>
            </w:r>
            <w:r w:rsidR="00F90DFC">
              <w:rPr>
                <w:noProof/>
              </w:rPr>
              <w:t>(17)</w:t>
            </w:r>
            <w:r w:rsidR="00F90DFC">
              <w:fldChar w:fldCharType="end"/>
            </w:r>
          </w:p>
        </w:tc>
      </w:tr>
      <w:tr w:rsidR="00990DE3" w:rsidRPr="000F44E2" w14:paraId="363E5010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20693BA6" w14:textId="77777777" w:rsidR="00990DE3" w:rsidRPr="000F44E2" w:rsidRDefault="00990DE3" w:rsidP="00990DE3">
            <w:r w:rsidRPr="000F44E2">
              <w:lastRenderedPageBreak/>
              <w:t>SRR5760429</w:t>
            </w:r>
          </w:p>
        </w:tc>
        <w:tc>
          <w:tcPr>
            <w:tcW w:w="1434" w:type="dxa"/>
            <w:noWrap/>
            <w:hideMark/>
          </w:tcPr>
          <w:p w14:paraId="002211E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36162A3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0B5DF1D3" w14:textId="77777777" w:rsidR="00990DE3" w:rsidRPr="000F44E2" w:rsidRDefault="00990DE3" w:rsidP="00990DE3">
            <w:r w:rsidRPr="000F44E2">
              <w:t>paired</w:t>
            </w:r>
          </w:p>
        </w:tc>
        <w:tc>
          <w:tcPr>
            <w:tcW w:w="1201" w:type="dxa"/>
            <w:noWrap/>
            <w:hideMark/>
          </w:tcPr>
          <w:p w14:paraId="2E12E0DA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2548E3B0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78539E44" w14:textId="77777777" w:rsidR="00990DE3" w:rsidRPr="000F44E2" w:rsidRDefault="00990DE3" w:rsidP="00990DE3">
            <w:r w:rsidRPr="000F44E2">
              <w:t xml:space="preserve">5 </w:t>
            </w:r>
            <w:proofErr w:type="spellStart"/>
            <w:r w:rsidRPr="000F44E2">
              <w:t>hr</w:t>
            </w:r>
            <w:proofErr w:type="spellEnd"/>
            <w:r w:rsidRPr="000F44E2">
              <w:t xml:space="preserve"> germination + 10uM Pi </w:t>
            </w:r>
          </w:p>
        </w:tc>
        <w:tc>
          <w:tcPr>
            <w:tcW w:w="1307" w:type="dxa"/>
            <w:noWrap/>
            <w:hideMark/>
          </w:tcPr>
          <w:p w14:paraId="3AEB93E9" w14:textId="77777777" w:rsidR="00990DE3" w:rsidRPr="000F44E2" w:rsidRDefault="00990DE3" w:rsidP="00990DE3">
            <w:r w:rsidRPr="000F44E2">
              <w:t>40352560</w:t>
            </w:r>
          </w:p>
        </w:tc>
        <w:tc>
          <w:tcPr>
            <w:tcW w:w="1307" w:type="dxa"/>
            <w:noWrap/>
            <w:hideMark/>
          </w:tcPr>
          <w:p w14:paraId="7A961933" w14:textId="77777777" w:rsidR="00990DE3" w:rsidRPr="000F44E2" w:rsidRDefault="00990DE3" w:rsidP="00990DE3">
            <w:r w:rsidRPr="000F44E2">
              <w:t>35941143</w:t>
            </w:r>
          </w:p>
        </w:tc>
        <w:tc>
          <w:tcPr>
            <w:tcW w:w="1399" w:type="dxa"/>
            <w:noWrap/>
            <w:hideMark/>
          </w:tcPr>
          <w:p w14:paraId="6B51A546" w14:textId="0A0193BA" w:rsidR="00990DE3" w:rsidRPr="000F44E2" w:rsidRDefault="00990DE3" w:rsidP="00990DE3">
            <w:r w:rsidRPr="000F44E2">
              <w:t> </w:t>
            </w:r>
            <w:r w:rsidR="00F90DFC">
              <w:fldChar w:fldCharType="begin"/>
            </w:r>
            <w:r w:rsidR="00F90DFC">
              <w:instrText xml:space="preserve"> ADDIN EN.CITE &lt;EndNote&gt;&lt;Cite&gt;&lt;Author&gt;Martins&lt;/Author&gt;&lt;Year&gt;2018&lt;/Year&gt;&lt;RecNum&gt;912&lt;/RecNum&gt;&lt;DisplayText&gt;(17)&lt;/DisplayText&gt;&lt;record&gt;&lt;rec-number&gt;912&lt;/rec-number&gt;&lt;foreign-keys&gt;&lt;key app="EN" db-id="rset0rttzdvpvleeapzp9pvvwz0esazdsxtv" timestamp="1608308834"&gt;912&lt;/key&gt;&lt;/foreign-keys&gt;&lt;ref-type name="Journal Article"&gt;17&lt;/ref-type&gt;&lt;contributors&gt;&lt;authors&gt;&lt;author&gt;Martins, M. P.&lt;/author&gt;&lt;author&gt;Gomes, E. V.&lt;/author&gt;&lt;author&gt;Sanches, P. R.&lt;/author&gt;&lt;author&gt;Pedersoli, W. R.&lt;/author&gt;&lt;author&gt;Martinez-Rossi, N. M.&lt;/author&gt;&lt;author&gt;Rossi, A.&lt;/author&gt;&lt;/authors&gt;&lt;/contributors&gt;&lt;auth-address&gt;Department of Genetics, Ribeirao Preto Medical School, Sao Paulo University, Ribeirao Preto, Sao Paulo, Brazil.&lt;/auth-address&gt;&lt;titles&gt;&lt;title&gt;mus-52 disruption and metabolic regulation in Neurospora crassa: Transcriptional responses to extracellular phosphate availability&lt;/title&gt;&lt;secondary-title&gt;PLoS One&lt;/secondary-title&gt;&lt;/titles&gt;&lt;periodical&gt;&lt;full-title&gt;PLoS One&lt;/full-title&gt;&lt;abbr-1&gt;PloS one&lt;/abbr-1&gt;&lt;/periodical&gt;&lt;pages&gt;e0195871&lt;/pages&gt;&lt;volume&gt;13&lt;/volume&gt;&lt;number&gt;4&lt;/number&gt;&lt;edition&gt;2018/04/19&lt;/edition&gt;&lt;keywords&gt;&lt;keyword&gt;Computational Biology/methods&lt;/keyword&gt;&lt;keyword&gt;Energy Metabolism/genetics&lt;/keyword&gt;&lt;keyword&gt;Extracellular Space/metabolism&lt;/keyword&gt;&lt;keyword&gt;Fungal Proteins/*genetics/*metabolism&lt;/keyword&gt;&lt;keyword&gt;Gene Expression Profiling&lt;/keyword&gt;&lt;keyword&gt;Gene Ontology&lt;/keyword&gt;&lt;keyword&gt;Humans&lt;/keyword&gt;&lt;keyword&gt;Molecular Sequence Annotation&lt;/keyword&gt;&lt;keyword&gt;*Mutation&lt;/keyword&gt;&lt;keyword&gt;Neurospora crassa/*genetics/*metabolism&lt;/keyword&gt;&lt;keyword&gt;Phosphates/metabolism&lt;/keyword&gt;&lt;keyword&gt;Reproducibility of Results&lt;/keyword&gt;&lt;keyword&gt;Transcription, Genetic&lt;/keyword&gt;&lt;/keywords&gt;&lt;dates&gt;&lt;year&gt;2018&lt;/year&gt;&lt;/dates&gt;&lt;isbn&gt;1932-6203 (Electronic)&amp;#xD;1932-6203 (Linking)&lt;/isbn&gt;&lt;accession-num&gt;29668735&lt;/accession-num&gt;&lt;urls&gt;&lt;related-urls&gt;&lt;url&gt;https://www.ncbi.nlm.nih.gov/pubmed/29668735&lt;/url&gt;&lt;/related-urls&gt;&lt;/urls&gt;&lt;custom2&gt;PMC5905970&lt;/custom2&gt;&lt;electronic-resource-num&gt;10.1371/journal.pone.0195871&lt;/electronic-resource-num&gt;&lt;/record&gt;&lt;/Cite&gt;&lt;/EndNote&gt;</w:instrText>
            </w:r>
            <w:r w:rsidR="00F90DFC">
              <w:fldChar w:fldCharType="separate"/>
            </w:r>
            <w:r w:rsidR="00F90DFC">
              <w:rPr>
                <w:noProof/>
              </w:rPr>
              <w:t>(17)</w:t>
            </w:r>
            <w:r w:rsidR="00F90DFC">
              <w:fldChar w:fldCharType="end"/>
            </w:r>
          </w:p>
        </w:tc>
      </w:tr>
      <w:tr w:rsidR="00990DE3" w:rsidRPr="000F44E2" w14:paraId="7B94233F" w14:textId="77777777" w:rsidTr="00F90DFC">
        <w:trPr>
          <w:trHeight w:val="680"/>
        </w:trPr>
        <w:tc>
          <w:tcPr>
            <w:tcW w:w="1434" w:type="dxa"/>
            <w:noWrap/>
            <w:hideMark/>
          </w:tcPr>
          <w:p w14:paraId="0F92435E" w14:textId="77777777" w:rsidR="00990DE3" w:rsidRPr="000F44E2" w:rsidRDefault="00990DE3" w:rsidP="00990DE3">
            <w:r w:rsidRPr="000F44E2">
              <w:t>SRR1025976</w:t>
            </w:r>
          </w:p>
        </w:tc>
        <w:tc>
          <w:tcPr>
            <w:tcW w:w="1434" w:type="dxa"/>
            <w:noWrap/>
            <w:hideMark/>
          </w:tcPr>
          <w:p w14:paraId="792F208C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434" w:type="dxa"/>
            <w:noWrap/>
            <w:hideMark/>
          </w:tcPr>
          <w:p w14:paraId="20008BEE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2142" w:type="dxa"/>
            <w:noWrap/>
            <w:hideMark/>
          </w:tcPr>
          <w:p w14:paraId="5004E0AF" w14:textId="77777777" w:rsidR="00990DE3" w:rsidRPr="000F44E2" w:rsidRDefault="00990DE3" w:rsidP="00990DE3">
            <w:r w:rsidRPr="000F44E2">
              <w:t>single</w:t>
            </w:r>
          </w:p>
        </w:tc>
        <w:tc>
          <w:tcPr>
            <w:tcW w:w="1201" w:type="dxa"/>
            <w:noWrap/>
            <w:hideMark/>
          </w:tcPr>
          <w:p w14:paraId="662C6E64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5193E3D8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3198B66D" w14:textId="77777777" w:rsidR="00990DE3" w:rsidRPr="000F44E2" w:rsidRDefault="00990DE3" w:rsidP="00990DE3">
            <w:r w:rsidRPr="000F44E2">
              <w:t xml:space="preserve">Constant light for 6 h + </w:t>
            </w:r>
            <w:proofErr w:type="spellStart"/>
            <w:r w:rsidRPr="000F44E2">
              <w:t>staurosporine</w:t>
            </w:r>
            <w:proofErr w:type="spellEnd"/>
            <w:r w:rsidRPr="000F44E2">
              <w:t xml:space="preserve"> 1 </w:t>
            </w:r>
            <w:proofErr w:type="spellStart"/>
            <w:r w:rsidRPr="000F44E2">
              <w:t>hr</w:t>
            </w:r>
            <w:proofErr w:type="spellEnd"/>
          </w:p>
        </w:tc>
        <w:tc>
          <w:tcPr>
            <w:tcW w:w="1307" w:type="dxa"/>
            <w:noWrap/>
            <w:hideMark/>
          </w:tcPr>
          <w:p w14:paraId="4A9B4F16" w14:textId="77777777" w:rsidR="00990DE3" w:rsidRPr="000F44E2" w:rsidRDefault="00990DE3" w:rsidP="00990DE3">
            <w:r w:rsidRPr="000F44E2">
              <w:t>13881322</w:t>
            </w:r>
          </w:p>
        </w:tc>
        <w:tc>
          <w:tcPr>
            <w:tcW w:w="1307" w:type="dxa"/>
            <w:noWrap/>
            <w:hideMark/>
          </w:tcPr>
          <w:p w14:paraId="4335D084" w14:textId="77777777" w:rsidR="00990DE3" w:rsidRPr="000F44E2" w:rsidRDefault="00990DE3" w:rsidP="00990DE3">
            <w:r w:rsidRPr="000F44E2">
              <w:t>13478385</w:t>
            </w:r>
          </w:p>
        </w:tc>
        <w:tc>
          <w:tcPr>
            <w:tcW w:w="1399" w:type="dxa"/>
            <w:noWrap/>
            <w:hideMark/>
          </w:tcPr>
          <w:p w14:paraId="028D2369" w14:textId="7DCFF579" w:rsidR="00990DE3" w:rsidRPr="000F44E2" w:rsidRDefault="00990DE3" w:rsidP="00990DE3">
            <w:r w:rsidRPr="000F44E2">
              <w:t> </w:t>
            </w:r>
            <w:r w:rsidR="00F90DFC">
              <w:fldChar w:fldCharType="begin">
                <w:fldData xml:space="preserve">PEVuZE5vdGU+PENpdGU+PEF1dGhvcj5Hb25jYWx2ZXM8L0F1dGhvcj48WWVhcj4yMDE0PC9ZZWFy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</w:fldData>
              </w:fldChar>
            </w:r>
            <w:r w:rsidR="00F90DFC">
              <w:instrText xml:space="preserve"> ADDIN EN.CITE </w:instrText>
            </w:r>
            <w:r w:rsidR="00F90DFC">
              <w:fldChar w:fldCharType="begin">
                <w:fldData xml:space="preserve">PEVuZE5vdGU+PENpdGU+PEF1dGhvcj5Hb25jYWx2ZXM8L0F1dGhvcj48WWVhcj4yMDE0PC9ZZWFy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</w:fldData>
              </w:fldChar>
            </w:r>
            <w:r w:rsidR="00F90DFC">
              <w:instrText xml:space="preserve"> ADDIN EN.CITE.DATA </w:instrText>
            </w:r>
            <w:r w:rsidR="00F90DFC">
              <w:fldChar w:fldCharType="end"/>
            </w:r>
            <w:r w:rsidR="00F90DFC">
              <w:fldChar w:fldCharType="separate"/>
            </w:r>
            <w:r w:rsidR="00F90DFC">
              <w:rPr>
                <w:noProof/>
              </w:rPr>
              <w:t>(18)</w:t>
            </w:r>
            <w:r w:rsidR="00F90DFC">
              <w:fldChar w:fldCharType="end"/>
            </w:r>
          </w:p>
        </w:tc>
      </w:tr>
      <w:tr w:rsidR="00990DE3" w:rsidRPr="000F44E2" w14:paraId="12E9B5AD" w14:textId="77777777" w:rsidTr="00F90DFC">
        <w:trPr>
          <w:trHeight w:val="340"/>
        </w:trPr>
        <w:tc>
          <w:tcPr>
            <w:tcW w:w="1434" w:type="dxa"/>
            <w:noWrap/>
            <w:hideMark/>
          </w:tcPr>
          <w:p w14:paraId="7D191941" w14:textId="77777777" w:rsidR="00990DE3" w:rsidRPr="000F44E2" w:rsidRDefault="00990DE3" w:rsidP="00990DE3">
            <w:r w:rsidRPr="000F44E2">
              <w:t>SRR1025975</w:t>
            </w:r>
          </w:p>
        </w:tc>
        <w:tc>
          <w:tcPr>
            <w:tcW w:w="1434" w:type="dxa"/>
            <w:noWrap/>
            <w:hideMark/>
          </w:tcPr>
          <w:p w14:paraId="46EABCA3" w14:textId="77777777" w:rsidR="00990DE3" w:rsidRPr="000F44E2" w:rsidRDefault="00990DE3" w:rsidP="00990DE3">
            <w:r w:rsidRPr="000F44E2">
              <w:t>SRR1025974</w:t>
            </w:r>
          </w:p>
        </w:tc>
        <w:tc>
          <w:tcPr>
            <w:tcW w:w="1434" w:type="dxa"/>
            <w:noWrap/>
            <w:hideMark/>
          </w:tcPr>
          <w:p w14:paraId="365393F4" w14:textId="77777777" w:rsidR="00990DE3" w:rsidRPr="000F44E2" w:rsidRDefault="00990DE3" w:rsidP="00990DE3">
            <w:r w:rsidRPr="000F44E2">
              <w:t>SRR1025973</w:t>
            </w:r>
          </w:p>
        </w:tc>
        <w:tc>
          <w:tcPr>
            <w:tcW w:w="2142" w:type="dxa"/>
            <w:noWrap/>
            <w:hideMark/>
          </w:tcPr>
          <w:p w14:paraId="3F5FD035" w14:textId="77777777" w:rsidR="00990DE3" w:rsidRPr="000F44E2" w:rsidRDefault="00990DE3" w:rsidP="00990DE3">
            <w:r w:rsidRPr="000F44E2">
              <w:t> </w:t>
            </w:r>
          </w:p>
        </w:tc>
        <w:tc>
          <w:tcPr>
            <w:tcW w:w="1201" w:type="dxa"/>
            <w:noWrap/>
            <w:hideMark/>
          </w:tcPr>
          <w:p w14:paraId="59C34F8D" w14:textId="77777777" w:rsidR="00990DE3" w:rsidRPr="000F44E2" w:rsidRDefault="00990DE3" w:rsidP="00990DE3">
            <w:r w:rsidRPr="000F44E2">
              <w:t>rep1</w:t>
            </w:r>
          </w:p>
        </w:tc>
        <w:tc>
          <w:tcPr>
            <w:tcW w:w="1129" w:type="dxa"/>
            <w:noWrap/>
            <w:hideMark/>
          </w:tcPr>
          <w:p w14:paraId="34CFCD4F" w14:textId="77777777" w:rsidR="00990DE3" w:rsidRPr="000F44E2" w:rsidRDefault="00990DE3" w:rsidP="00990DE3">
            <w:r w:rsidRPr="000F44E2">
              <w:t>conidia</w:t>
            </w:r>
          </w:p>
        </w:tc>
        <w:tc>
          <w:tcPr>
            <w:tcW w:w="1603" w:type="dxa"/>
            <w:hideMark/>
          </w:tcPr>
          <w:p w14:paraId="2304178F" w14:textId="77777777" w:rsidR="00990DE3" w:rsidRPr="000F44E2" w:rsidRDefault="00990DE3" w:rsidP="00990DE3">
            <w:r w:rsidRPr="000F44E2">
              <w:t xml:space="preserve">Constant light for 6 h + DMSO for 1 </w:t>
            </w:r>
            <w:proofErr w:type="spellStart"/>
            <w:r w:rsidRPr="000F44E2">
              <w:t>hr</w:t>
            </w:r>
            <w:proofErr w:type="spellEnd"/>
          </w:p>
        </w:tc>
        <w:tc>
          <w:tcPr>
            <w:tcW w:w="1307" w:type="dxa"/>
            <w:noWrap/>
            <w:hideMark/>
          </w:tcPr>
          <w:p w14:paraId="6F0883D7" w14:textId="77777777" w:rsidR="00990DE3" w:rsidRPr="000F44E2" w:rsidRDefault="00990DE3" w:rsidP="00990DE3">
            <w:r w:rsidRPr="000F44E2">
              <w:t>16045818</w:t>
            </w:r>
          </w:p>
        </w:tc>
        <w:tc>
          <w:tcPr>
            <w:tcW w:w="1307" w:type="dxa"/>
            <w:noWrap/>
            <w:hideMark/>
          </w:tcPr>
          <w:p w14:paraId="34B6C678" w14:textId="77777777" w:rsidR="00990DE3" w:rsidRPr="000F44E2" w:rsidRDefault="00990DE3" w:rsidP="00990DE3">
            <w:r w:rsidRPr="000F44E2">
              <w:t>15414333</w:t>
            </w:r>
          </w:p>
        </w:tc>
        <w:tc>
          <w:tcPr>
            <w:tcW w:w="1399" w:type="dxa"/>
            <w:noWrap/>
            <w:hideMark/>
          </w:tcPr>
          <w:p w14:paraId="62E8AAB4" w14:textId="4FFECE58" w:rsidR="00990DE3" w:rsidRPr="000F44E2" w:rsidRDefault="00990DE3" w:rsidP="00990DE3">
            <w:r w:rsidRPr="000F44E2">
              <w:t> </w:t>
            </w:r>
            <w:r w:rsidR="00F90DFC">
              <w:fldChar w:fldCharType="begin">
                <w:fldData xml:space="preserve">PEVuZE5vdGU+PENpdGU+PEF1dGhvcj5Hb25jYWx2ZXM8L0F1dGhvcj48WWVhcj4yMDE0PC9ZZWFy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</w:fldData>
              </w:fldChar>
            </w:r>
            <w:r w:rsidR="00F90DFC">
              <w:instrText xml:space="preserve"> ADDIN EN.CITE </w:instrText>
            </w:r>
            <w:r w:rsidR="00F90DFC">
              <w:fldChar w:fldCharType="begin">
                <w:fldData xml:space="preserve">PEVuZE5vdGU+PENpdGU+PEF1dGhvcj5Hb25jYWx2ZXM8L0F1dGhvcj48WWVhcj4yMDE0PC9ZZWFy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</w:fldData>
              </w:fldChar>
            </w:r>
            <w:r w:rsidR="00F90DFC">
              <w:instrText xml:space="preserve"> ADDIN EN.CITE.DATA </w:instrText>
            </w:r>
            <w:r w:rsidR="00F90DFC">
              <w:fldChar w:fldCharType="end"/>
            </w:r>
            <w:r w:rsidR="00F90DFC">
              <w:fldChar w:fldCharType="separate"/>
            </w:r>
            <w:r w:rsidR="00F90DFC">
              <w:rPr>
                <w:noProof/>
              </w:rPr>
              <w:t>(18)</w:t>
            </w:r>
            <w:r w:rsidR="00F90DFC">
              <w:fldChar w:fldCharType="end"/>
            </w:r>
          </w:p>
        </w:tc>
      </w:tr>
    </w:tbl>
    <w:p w14:paraId="1809F6BB" w14:textId="77777777" w:rsidR="001A2B52" w:rsidRDefault="001A2B52"/>
    <w:p w14:paraId="4A3AF864" w14:textId="3806CC4C" w:rsidR="001A2B52" w:rsidRPr="001A2B52" w:rsidRDefault="001A2B52">
      <w:pPr>
        <w:rPr>
          <w:b/>
          <w:bCs/>
        </w:rPr>
      </w:pPr>
      <w:r w:rsidRPr="001A2B52">
        <w:rPr>
          <w:b/>
          <w:bCs/>
        </w:rPr>
        <w:t>References</w:t>
      </w:r>
    </w:p>
    <w:p w14:paraId="26B8B0F9" w14:textId="77777777" w:rsidR="00F90DFC" w:rsidRPr="00F90DFC" w:rsidRDefault="001A2B52" w:rsidP="00F90DFC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90DFC" w:rsidRPr="00F90DFC">
        <w:rPr>
          <w:noProof/>
        </w:rPr>
        <w:t>1.</w:t>
      </w:r>
      <w:r w:rsidR="00F90DFC" w:rsidRPr="00F90DFC">
        <w:rPr>
          <w:noProof/>
        </w:rPr>
        <w:tab/>
        <w:t>Liu H, Li Y, Chen D, Qi Z, Wang Q, Wang J, Jiang C, Xu JR.</w:t>
      </w:r>
      <w:r w:rsidR="00F90DFC" w:rsidRPr="00F90DFC">
        <w:rPr>
          <w:b/>
          <w:noProof/>
        </w:rPr>
        <w:t xml:space="preserve"> </w:t>
      </w:r>
      <w:r w:rsidR="00F90DFC" w:rsidRPr="00F90DFC">
        <w:rPr>
          <w:noProof/>
        </w:rPr>
        <w:t>2017. A-to-I RNA editing is developmentally regulated and generally adaptive for sexual reproduction in Neurospora crassa. Proc Natl Acad Sci U S A 114:E7756-E7765.10.1073/pnas.1702591114</w:t>
      </w:r>
    </w:p>
    <w:p w14:paraId="51749DAC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t>2.</w:t>
      </w:r>
      <w:r w:rsidRPr="00F90DFC">
        <w:rPr>
          <w:noProof/>
        </w:rPr>
        <w:tab/>
        <w:t>Coradetti ST, Craig JP, Xiong Y, Shock T, Tian C, Glass NL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12. Conserved and essential transcription factors for cellulase gene expression in ascomycete fungi. Proc Natl Acad Sci U S A 109:7397-402.10.1073/pnas.1200785109</w:t>
      </w:r>
    </w:p>
    <w:p w14:paraId="66069E82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t>3.</w:t>
      </w:r>
      <w:r w:rsidRPr="00F90DFC">
        <w:rPr>
          <w:noProof/>
        </w:rPr>
        <w:tab/>
        <w:t>Craig JP, Coradetti ST, Starr TL, Glass NL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15. Direct target network of the Neurospora crassa plant cell wall deconstruction regulators CLR-1, CLR-2, and XLR-1. mBio 6:e01452-15.10.1128/mBio.01452-15</w:t>
      </w:r>
    </w:p>
    <w:p w14:paraId="2F1FDBF2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t>4.</w:t>
      </w:r>
      <w:r w:rsidRPr="00F90DFC">
        <w:rPr>
          <w:noProof/>
        </w:rPr>
        <w:tab/>
        <w:t>Znameroski EA, Coradetti ST, Roche CM, Tsai JC, Iavarone AT, Cate JH, Glass NL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12. Induction of lignocellulose-degrading enzymes in Neurospora crassa by cellodextrins. Proc Natl Acad Sci U S A 109:6012-7.10.1073/pnas.1118440109</w:t>
      </w:r>
    </w:p>
    <w:p w14:paraId="5DE33106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t>5.</w:t>
      </w:r>
      <w:r w:rsidRPr="00F90DFC">
        <w:rPr>
          <w:noProof/>
        </w:rPr>
        <w:tab/>
        <w:t>Wang Z, Lopez-Giraldez F, Lehr N, Farre M, Common R, Trail F, Townsend JP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14. Global gene expression and focused knockout analysis reveals genes associated with fungal fruiting body development in Neurospora crassa. Eukaryot Cell 13:154-69.10.1128/EC.00248-13</w:t>
      </w:r>
    </w:p>
    <w:p w14:paraId="65837363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t>6.</w:t>
      </w:r>
      <w:r w:rsidRPr="00F90DFC">
        <w:rPr>
          <w:noProof/>
        </w:rPr>
        <w:tab/>
        <w:t>Wang B, Cai P, Sun W, Li J, Tian C, Ma Y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15. A transcriptomic analysis of Neurospora crassa using five major crop residues and the novel role of the sporulation regulator rca-1 in lignocellulase production. Biotechnol Biofuels 8:21.10.1186/s13068-015-0208-0</w:t>
      </w:r>
    </w:p>
    <w:p w14:paraId="72E2E607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t>7.</w:t>
      </w:r>
      <w:r w:rsidRPr="00F90DFC">
        <w:rPr>
          <w:noProof/>
        </w:rPr>
        <w:tab/>
        <w:t>Coradetti ST, Xiong Y, Glass NL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13. Analysis of a conserved cellulase transcriptional regulator reveals inducer-independent production of cellulolytic enzymes in Neurospora crassa. Microbiologyopen 2:595-609.10.1002/mbo3.94</w:t>
      </w:r>
    </w:p>
    <w:p w14:paraId="1A396A6E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t>8.</w:t>
      </w:r>
      <w:r w:rsidRPr="00F90DFC">
        <w:rPr>
          <w:noProof/>
        </w:rPr>
        <w:tab/>
        <w:t>Wu C, Yang F, Smith KM, Peterson M, Dekhang R, Zhang Y, Zucker J, Bredeweg EL, Mallappa C, Zhou X, Lyubetskaya A, Townsend JP, Galagan JE, Freitag M, Dunlap JC, Bell-Pedersen D, Sachs MS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14. Genome-wide characterization of light-regulated genes in Neurospora crassa. G3 (Bethesda) 4:1731-45.10.1534/g3.114.012617</w:t>
      </w:r>
    </w:p>
    <w:p w14:paraId="33381719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t>9.</w:t>
      </w:r>
      <w:r w:rsidRPr="00F90DFC">
        <w:rPr>
          <w:noProof/>
        </w:rPr>
        <w:tab/>
        <w:t>Benz JP, Chau BH, Zheng D, Bauer S, Glass NL, Somerville CR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14. A comparative systems analysis of polysaccharide-elicited responses in Neurospora crassa reveals carbon source-specific cellular adaptations. Mol Microbiol 91:275-99.10.1111/mmi.12459</w:t>
      </w:r>
    </w:p>
    <w:p w14:paraId="69C4EB51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t>10.</w:t>
      </w:r>
      <w:r w:rsidRPr="00F90DFC">
        <w:rPr>
          <w:noProof/>
        </w:rPr>
        <w:tab/>
        <w:t>Bayram OS, Dettmann A, Karahoda B, Moloney NM, Ormsby T, McGowan J, Cea-Sanchez S, Miralles-Duran A, Brancini GTP, Luque EM, Fitzpatrick DA, Canovas D, Corrochano LM, Doyle S, Selker EU, Seiler S, Bayram O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19. Control of Development, Secondary Metabolism and Light-Dependent Carotenoid Biosynthesis by the Velvet Complex of Neurospora crassa. Genetics 212:691-710.10.1534/genetics.119.302277</w:t>
      </w:r>
    </w:p>
    <w:p w14:paraId="38A7BEF4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lastRenderedPageBreak/>
        <w:t>11.</w:t>
      </w:r>
      <w:r w:rsidRPr="00F90DFC">
        <w:rPr>
          <w:noProof/>
        </w:rPr>
        <w:tab/>
        <w:t>Zhu Q, Ramakrishnan M, Park J, Belden WJ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19. Histone H3 lysine 4 methyltransferase is required for facultative heterochromatin at specific loci. BMC Genomics 20:350.10.1186/s12864-019-5729-7</w:t>
      </w:r>
    </w:p>
    <w:p w14:paraId="2C072EC4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t>12.</w:t>
      </w:r>
      <w:r w:rsidRPr="00F90DFC">
        <w:rPr>
          <w:noProof/>
        </w:rPr>
        <w:tab/>
        <w:t>Lopez-Moya F, Kowbel D, Nueda MJ, Palma-Guerrero J, Glass NL, Lopez-Llorca LV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16. Neurospora crassa transcriptomics reveals oxidative stress and plasma membrane homeostasis biology genes as key targets in response to chitosan. Mol Biosyst 12:391-403.10.1039/c5mb00649j</w:t>
      </w:r>
    </w:p>
    <w:p w14:paraId="2C6F0203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t>13.</w:t>
      </w:r>
      <w:r w:rsidRPr="00F90DFC">
        <w:rPr>
          <w:noProof/>
        </w:rPr>
        <w:tab/>
        <w:t>Fan F, Ma G, Li J, Liu Q, Benz JP, Tian C, Ma Y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15. Genome-wide analysis of the endoplasmic reticulum stress response during lignocellulase production in Neurospora crassa. Biotechnol Biofuels 8:66.10.1186/s13068-015-0248-5</w:t>
      </w:r>
    </w:p>
    <w:p w14:paraId="3C577C7F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t>14.</w:t>
      </w:r>
      <w:r w:rsidRPr="00F90DFC">
        <w:rPr>
          <w:noProof/>
        </w:rPr>
        <w:tab/>
        <w:t>Ananthasubramaniam B, Diernfellner A, Brunner M, Herzel H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18. Ultradian Rhythms in the Transcriptome of Neurospora crassa. iScience 9:475-486.10.1016/j.isci.2018.11.012</w:t>
      </w:r>
    </w:p>
    <w:p w14:paraId="4EAD21A1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t>15.</w:t>
      </w:r>
      <w:r w:rsidRPr="00F90DFC">
        <w:rPr>
          <w:noProof/>
        </w:rPr>
        <w:tab/>
        <w:t>Wu VW, Thieme N, Huberman LB, Dietschmann A, Kowbel DJ, Lee J, Calhoun S, Singan VR, Lipzen A, Xiong Y, Monti R, Blow MJ, O'Malley RC, Grigoriev IV, Benz JP, Glass NL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20. The regulatory and transcriptional landscape associated with carbon utilization in a filamentous fungus. Proc Natl Acad Sci U S A 117:6003-6013.10.1073/pnas.1915611117</w:t>
      </w:r>
    </w:p>
    <w:p w14:paraId="5D6FA70F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t>16.</w:t>
      </w:r>
      <w:r w:rsidRPr="00F90DFC">
        <w:rPr>
          <w:noProof/>
        </w:rPr>
        <w:tab/>
        <w:t>Wang Z, Miguel-Rojas C, Lopez-Giraldez F, Yarden O, Trail F, Townsend JP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19. Metabolism and Development during Conidial Germination in Response to a Carbon-Nitrogen-Rich Synthetic or a Natural Source of Nutrition in Neurospora crassa. mBio 10.10.1128/mBio.00192-19</w:t>
      </w:r>
    </w:p>
    <w:p w14:paraId="1909721E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t>17.</w:t>
      </w:r>
      <w:r w:rsidRPr="00F90DFC">
        <w:rPr>
          <w:noProof/>
        </w:rPr>
        <w:tab/>
        <w:t>Martins MP, Gomes EV, Sanches PR, Pedersoli WR, Martinez-Rossi NM, Rossi A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18. mus-52 disruption and metabolic regulation in Neurospora crassa: Transcriptional responses to extracellular phosphate availability. PLoS One 13:e0195871.10.1371/journal.pone.0195871</w:t>
      </w:r>
    </w:p>
    <w:p w14:paraId="726278D6" w14:textId="77777777" w:rsidR="00F90DFC" w:rsidRPr="00F90DFC" w:rsidRDefault="00F90DFC" w:rsidP="00F90DFC">
      <w:pPr>
        <w:pStyle w:val="EndNoteBibliography"/>
        <w:ind w:left="720" w:hanging="720"/>
        <w:rPr>
          <w:noProof/>
        </w:rPr>
      </w:pPr>
      <w:r w:rsidRPr="00F90DFC">
        <w:rPr>
          <w:noProof/>
        </w:rPr>
        <w:t>18.</w:t>
      </w:r>
      <w:r w:rsidRPr="00F90DFC">
        <w:rPr>
          <w:noProof/>
        </w:rPr>
        <w:tab/>
        <w:t>Goncalves AP, Hall C, Kowbel DJ, Glass NL, Videira A.</w:t>
      </w:r>
      <w:r w:rsidRPr="00F90DFC">
        <w:rPr>
          <w:b/>
          <w:noProof/>
        </w:rPr>
        <w:t xml:space="preserve"> </w:t>
      </w:r>
      <w:r w:rsidRPr="00F90DFC">
        <w:rPr>
          <w:noProof/>
        </w:rPr>
        <w:t>2014. CZT-1 is a novel transcription factor controlling cell death and natural drug resistance in Neurospora crassa. G3 (Bethesda) 4:1091-102.10.1534/g3.114.011312</w:t>
      </w:r>
    </w:p>
    <w:p w14:paraId="4C8BF736" w14:textId="30601DC2" w:rsidR="00A47FC2" w:rsidRDefault="001A2B52">
      <w:r>
        <w:fldChar w:fldCharType="end"/>
      </w:r>
    </w:p>
    <w:sectPr w:rsidR="00A47FC2" w:rsidSect="000F44E2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SM Journal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set0rttzdvpvleeapzp9pvvwz0esazdsxtv&quot;&gt;My EndNote Library&lt;record-ids&gt;&lt;item&gt;184&lt;/item&gt;&lt;item&gt;186&lt;/item&gt;&lt;item&gt;187&lt;/item&gt;&lt;item&gt;895&lt;/item&gt;&lt;item&gt;896&lt;/item&gt;&lt;item&gt;897&lt;/item&gt;&lt;item&gt;898&lt;/item&gt;&lt;item&gt;901&lt;/item&gt;&lt;item&gt;902&lt;/item&gt;&lt;item&gt;904&lt;/item&gt;&lt;item&gt;905&lt;/item&gt;&lt;item&gt;906&lt;/item&gt;&lt;item&gt;908&lt;/item&gt;&lt;item&gt;909&lt;/item&gt;&lt;item&gt;910&lt;/item&gt;&lt;item&gt;911&lt;/item&gt;&lt;item&gt;912&lt;/item&gt;&lt;item&gt;913&lt;/item&gt;&lt;/record-ids&gt;&lt;/item&gt;&lt;/Libraries&gt;"/>
  </w:docVars>
  <w:rsids>
    <w:rsidRoot w:val="000F44E2"/>
    <w:rsid w:val="0001767F"/>
    <w:rsid w:val="0002098A"/>
    <w:rsid w:val="00022205"/>
    <w:rsid w:val="00022468"/>
    <w:rsid w:val="000246F4"/>
    <w:rsid w:val="00024EA8"/>
    <w:rsid w:val="00034085"/>
    <w:rsid w:val="00034685"/>
    <w:rsid w:val="00042F07"/>
    <w:rsid w:val="00050D44"/>
    <w:rsid w:val="00052745"/>
    <w:rsid w:val="00074431"/>
    <w:rsid w:val="00075656"/>
    <w:rsid w:val="000940AA"/>
    <w:rsid w:val="00095872"/>
    <w:rsid w:val="000969FA"/>
    <w:rsid w:val="000A0985"/>
    <w:rsid w:val="000A1B1D"/>
    <w:rsid w:val="000A2F60"/>
    <w:rsid w:val="000A3CF2"/>
    <w:rsid w:val="000B6DC5"/>
    <w:rsid w:val="000C01D3"/>
    <w:rsid w:val="000C1A0E"/>
    <w:rsid w:val="000C3683"/>
    <w:rsid w:val="000C56FB"/>
    <w:rsid w:val="000C7C5E"/>
    <w:rsid w:val="000D202D"/>
    <w:rsid w:val="000D21EF"/>
    <w:rsid w:val="000F44E2"/>
    <w:rsid w:val="000F4B88"/>
    <w:rsid w:val="00115AC7"/>
    <w:rsid w:val="00125BDD"/>
    <w:rsid w:val="00127A3F"/>
    <w:rsid w:val="0013565E"/>
    <w:rsid w:val="00143F04"/>
    <w:rsid w:val="0015028C"/>
    <w:rsid w:val="00155615"/>
    <w:rsid w:val="00173A4E"/>
    <w:rsid w:val="00182F29"/>
    <w:rsid w:val="001831CA"/>
    <w:rsid w:val="001838E1"/>
    <w:rsid w:val="001A26C4"/>
    <w:rsid w:val="001A2B52"/>
    <w:rsid w:val="001B2D22"/>
    <w:rsid w:val="001B4FD0"/>
    <w:rsid w:val="001D5CD2"/>
    <w:rsid w:val="001D6586"/>
    <w:rsid w:val="001F294A"/>
    <w:rsid w:val="001F3ED7"/>
    <w:rsid w:val="001F7106"/>
    <w:rsid w:val="0020462E"/>
    <w:rsid w:val="00206E8B"/>
    <w:rsid w:val="002072BE"/>
    <w:rsid w:val="002078E4"/>
    <w:rsid w:val="00212913"/>
    <w:rsid w:val="00214396"/>
    <w:rsid w:val="002324EA"/>
    <w:rsid w:val="00235D0B"/>
    <w:rsid w:val="00244819"/>
    <w:rsid w:val="00254D43"/>
    <w:rsid w:val="0026127D"/>
    <w:rsid w:val="00264A39"/>
    <w:rsid w:val="00264C67"/>
    <w:rsid w:val="002704B6"/>
    <w:rsid w:val="00281FC6"/>
    <w:rsid w:val="00291E02"/>
    <w:rsid w:val="002A0866"/>
    <w:rsid w:val="002B24C3"/>
    <w:rsid w:val="002B5BCE"/>
    <w:rsid w:val="002D1FD4"/>
    <w:rsid w:val="002E0700"/>
    <w:rsid w:val="002E7A49"/>
    <w:rsid w:val="002F0B83"/>
    <w:rsid w:val="002F786F"/>
    <w:rsid w:val="002F7F6A"/>
    <w:rsid w:val="00300454"/>
    <w:rsid w:val="00306FDB"/>
    <w:rsid w:val="0033648F"/>
    <w:rsid w:val="00345BDE"/>
    <w:rsid w:val="003620D2"/>
    <w:rsid w:val="00376634"/>
    <w:rsid w:val="00377F38"/>
    <w:rsid w:val="00384B44"/>
    <w:rsid w:val="003971E1"/>
    <w:rsid w:val="00397A50"/>
    <w:rsid w:val="003A2D2F"/>
    <w:rsid w:val="003A53EB"/>
    <w:rsid w:val="003B125F"/>
    <w:rsid w:val="003B5651"/>
    <w:rsid w:val="003C1E82"/>
    <w:rsid w:val="003C32B1"/>
    <w:rsid w:val="003C59AF"/>
    <w:rsid w:val="003C5C95"/>
    <w:rsid w:val="003C70B7"/>
    <w:rsid w:val="003C75BF"/>
    <w:rsid w:val="003C76BD"/>
    <w:rsid w:val="003D2E0E"/>
    <w:rsid w:val="003E3BC7"/>
    <w:rsid w:val="003E6B3D"/>
    <w:rsid w:val="003E7768"/>
    <w:rsid w:val="003F72D3"/>
    <w:rsid w:val="004138B6"/>
    <w:rsid w:val="00414392"/>
    <w:rsid w:val="004354C9"/>
    <w:rsid w:val="00437186"/>
    <w:rsid w:val="004403AC"/>
    <w:rsid w:val="00442636"/>
    <w:rsid w:val="00443A85"/>
    <w:rsid w:val="004466C1"/>
    <w:rsid w:val="00453015"/>
    <w:rsid w:val="00453760"/>
    <w:rsid w:val="0045461F"/>
    <w:rsid w:val="0045492D"/>
    <w:rsid w:val="00462005"/>
    <w:rsid w:val="00462EBE"/>
    <w:rsid w:val="004770F7"/>
    <w:rsid w:val="0048784A"/>
    <w:rsid w:val="004976EF"/>
    <w:rsid w:val="004B163E"/>
    <w:rsid w:val="004B7076"/>
    <w:rsid w:val="004B771F"/>
    <w:rsid w:val="004C4878"/>
    <w:rsid w:val="004C7048"/>
    <w:rsid w:val="004C70C4"/>
    <w:rsid w:val="004D2547"/>
    <w:rsid w:val="004E026B"/>
    <w:rsid w:val="004E09E5"/>
    <w:rsid w:val="004E0B7F"/>
    <w:rsid w:val="004E191D"/>
    <w:rsid w:val="004E27B9"/>
    <w:rsid w:val="004E52D1"/>
    <w:rsid w:val="004E587E"/>
    <w:rsid w:val="004E603C"/>
    <w:rsid w:val="004E7242"/>
    <w:rsid w:val="005013B3"/>
    <w:rsid w:val="00501A38"/>
    <w:rsid w:val="00514872"/>
    <w:rsid w:val="00520E2F"/>
    <w:rsid w:val="005320FB"/>
    <w:rsid w:val="005349D2"/>
    <w:rsid w:val="00536747"/>
    <w:rsid w:val="0054611F"/>
    <w:rsid w:val="0055397B"/>
    <w:rsid w:val="00571CD2"/>
    <w:rsid w:val="00572A98"/>
    <w:rsid w:val="00572B30"/>
    <w:rsid w:val="00575292"/>
    <w:rsid w:val="00575637"/>
    <w:rsid w:val="00580169"/>
    <w:rsid w:val="00580B67"/>
    <w:rsid w:val="00583518"/>
    <w:rsid w:val="00587A05"/>
    <w:rsid w:val="00587A1C"/>
    <w:rsid w:val="005A1B80"/>
    <w:rsid w:val="005C5C46"/>
    <w:rsid w:val="005D176B"/>
    <w:rsid w:val="005D21EE"/>
    <w:rsid w:val="005E2CDC"/>
    <w:rsid w:val="005E41BE"/>
    <w:rsid w:val="005E672D"/>
    <w:rsid w:val="005E77EC"/>
    <w:rsid w:val="005F47C5"/>
    <w:rsid w:val="00616A70"/>
    <w:rsid w:val="00632B98"/>
    <w:rsid w:val="00642A1A"/>
    <w:rsid w:val="00654F26"/>
    <w:rsid w:val="00656939"/>
    <w:rsid w:val="006641D7"/>
    <w:rsid w:val="006675FC"/>
    <w:rsid w:val="0066782F"/>
    <w:rsid w:val="0067279E"/>
    <w:rsid w:val="00674978"/>
    <w:rsid w:val="00683DD4"/>
    <w:rsid w:val="00695F4C"/>
    <w:rsid w:val="006C0B72"/>
    <w:rsid w:val="006C1194"/>
    <w:rsid w:val="006F52B0"/>
    <w:rsid w:val="007002F7"/>
    <w:rsid w:val="00705494"/>
    <w:rsid w:val="007057EC"/>
    <w:rsid w:val="00706043"/>
    <w:rsid w:val="00711EC1"/>
    <w:rsid w:val="00713BCC"/>
    <w:rsid w:val="00722C49"/>
    <w:rsid w:val="00723004"/>
    <w:rsid w:val="0074722F"/>
    <w:rsid w:val="00750A7D"/>
    <w:rsid w:val="0077188D"/>
    <w:rsid w:val="00777389"/>
    <w:rsid w:val="0078173F"/>
    <w:rsid w:val="00781CEB"/>
    <w:rsid w:val="00794064"/>
    <w:rsid w:val="007B2D7D"/>
    <w:rsid w:val="007B5442"/>
    <w:rsid w:val="007C17FB"/>
    <w:rsid w:val="007C3659"/>
    <w:rsid w:val="007C6B67"/>
    <w:rsid w:val="007D11B8"/>
    <w:rsid w:val="007E19A2"/>
    <w:rsid w:val="007E5340"/>
    <w:rsid w:val="007F107C"/>
    <w:rsid w:val="007F133E"/>
    <w:rsid w:val="007F64E7"/>
    <w:rsid w:val="008122F6"/>
    <w:rsid w:val="00813FAE"/>
    <w:rsid w:val="00816F03"/>
    <w:rsid w:val="00817F64"/>
    <w:rsid w:val="00826E5B"/>
    <w:rsid w:val="00830D0C"/>
    <w:rsid w:val="00833A9A"/>
    <w:rsid w:val="00833F01"/>
    <w:rsid w:val="00847B5A"/>
    <w:rsid w:val="00850AC9"/>
    <w:rsid w:val="00862239"/>
    <w:rsid w:val="008639ED"/>
    <w:rsid w:val="00865AB4"/>
    <w:rsid w:val="00883ED4"/>
    <w:rsid w:val="00885459"/>
    <w:rsid w:val="00886F28"/>
    <w:rsid w:val="00897D1A"/>
    <w:rsid w:val="00897FFE"/>
    <w:rsid w:val="008A3238"/>
    <w:rsid w:val="008B03F3"/>
    <w:rsid w:val="008B53A9"/>
    <w:rsid w:val="008D0EC2"/>
    <w:rsid w:val="008D2541"/>
    <w:rsid w:val="008E35D8"/>
    <w:rsid w:val="008E4B67"/>
    <w:rsid w:val="008F5534"/>
    <w:rsid w:val="0090583F"/>
    <w:rsid w:val="009103AE"/>
    <w:rsid w:val="00921FB0"/>
    <w:rsid w:val="009235C3"/>
    <w:rsid w:val="00923752"/>
    <w:rsid w:val="009312AC"/>
    <w:rsid w:val="009346C8"/>
    <w:rsid w:val="0096330F"/>
    <w:rsid w:val="00963CE9"/>
    <w:rsid w:val="00963F80"/>
    <w:rsid w:val="009711DB"/>
    <w:rsid w:val="00981DE6"/>
    <w:rsid w:val="00982678"/>
    <w:rsid w:val="00984225"/>
    <w:rsid w:val="009853A2"/>
    <w:rsid w:val="00990DE3"/>
    <w:rsid w:val="009946D9"/>
    <w:rsid w:val="00997B12"/>
    <w:rsid w:val="00997ED0"/>
    <w:rsid w:val="009A3DA9"/>
    <w:rsid w:val="009A762E"/>
    <w:rsid w:val="009B06B8"/>
    <w:rsid w:val="009B109F"/>
    <w:rsid w:val="009C214F"/>
    <w:rsid w:val="009C673E"/>
    <w:rsid w:val="009D41F5"/>
    <w:rsid w:val="009E6109"/>
    <w:rsid w:val="009E6355"/>
    <w:rsid w:val="009E734F"/>
    <w:rsid w:val="009F001A"/>
    <w:rsid w:val="009F7C83"/>
    <w:rsid w:val="00A235FE"/>
    <w:rsid w:val="00A30DE5"/>
    <w:rsid w:val="00A317A6"/>
    <w:rsid w:val="00A36F1F"/>
    <w:rsid w:val="00A40379"/>
    <w:rsid w:val="00A47FC2"/>
    <w:rsid w:val="00A549A8"/>
    <w:rsid w:val="00A60AEB"/>
    <w:rsid w:val="00A624C3"/>
    <w:rsid w:val="00A66299"/>
    <w:rsid w:val="00A746C2"/>
    <w:rsid w:val="00A941FB"/>
    <w:rsid w:val="00A961F0"/>
    <w:rsid w:val="00AB0DB7"/>
    <w:rsid w:val="00AB1A47"/>
    <w:rsid w:val="00AC097E"/>
    <w:rsid w:val="00AC1109"/>
    <w:rsid w:val="00AC3056"/>
    <w:rsid w:val="00AD3552"/>
    <w:rsid w:val="00B02227"/>
    <w:rsid w:val="00B17084"/>
    <w:rsid w:val="00B202DF"/>
    <w:rsid w:val="00B342D6"/>
    <w:rsid w:val="00B4002A"/>
    <w:rsid w:val="00B411AC"/>
    <w:rsid w:val="00B4412B"/>
    <w:rsid w:val="00B515EA"/>
    <w:rsid w:val="00B575DE"/>
    <w:rsid w:val="00B758B4"/>
    <w:rsid w:val="00B8502C"/>
    <w:rsid w:val="00BA4E61"/>
    <w:rsid w:val="00BB0987"/>
    <w:rsid w:val="00BD1CB8"/>
    <w:rsid w:val="00BE0E27"/>
    <w:rsid w:val="00BE2C61"/>
    <w:rsid w:val="00BE4C0C"/>
    <w:rsid w:val="00BF4D3D"/>
    <w:rsid w:val="00BF5E58"/>
    <w:rsid w:val="00C105AB"/>
    <w:rsid w:val="00C20BA9"/>
    <w:rsid w:val="00C27087"/>
    <w:rsid w:val="00C40ADD"/>
    <w:rsid w:val="00C41CD5"/>
    <w:rsid w:val="00C6030D"/>
    <w:rsid w:val="00C637E5"/>
    <w:rsid w:val="00C6609C"/>
    <w:rsid w:val="00C73319"/>
    <w:rsid w:val="00C87840"/>
    <w:rsid w:val="00CC084D"/>
    <w:rsid w:val="00CC77A9"/>
    <w:rsid w:val="00CF0D3A"/>
    <w:rsid w:val="00CF0D7F"/>
    <w:rsid w:val="00CF759B"/>
    <w:rsid w:val="00D02872"/>
    <w:rsid w:val="00D054AD"/>
    <w:rsid w:val="00D06300"/>
    <w:rsid w:val="00D27356"/>
    <w:rsid w:val="00D32E53"/>
    <w:rsid w:val="00D36C8C"/>
    <w:rsid w:val="00D474ED"/>
    <w:rsid w:val="00D47E4F"/>
    <w:rsid w:val="00D51C4C"/>
    <w:rsid w:val="00D53098"/>
    <w:rsid w:val="00D61DC8"/>
    <w:rsid w:val="00D62734"/>
    <w:rsid w:val="00D664EF"/>
    <w:rsid w:val="00D84A10"/>
    <w:rsid w:val="00D90645"/>
    <w:rsid w:val="00D93A3F"/>
    <w:rsid w:val="00D95AE9"/>
    <w:rsid w:val="00DA5514"/>
    <w:rsid w:val="00DC53B5"/>
    <w:rsid w:val="00DC5A8B"/>
    <w:rsid w:val="00DD7FD3"/>
    <w:rsid w:val="00E008C4"/>
    <w:rsid w:val="00E1065A"/>
    <w:rsid w:val="00E204B6"/>
    <w:rsid w:val="00E22EBB"/>
    <w:rsid w:val="00E3155B"/>
    <w:rsid w:val="00E32949"/>
    <w:rsid w:val="00E3510C"/>
    <w:rsid w:val="00E640DA"/>
    <w:rsid w:val="00E67CFB"/>
    <w:rsid w:val="00E71E73"/>
    <w:rsid w:val="00E7415A"/>
    <w:rsid w:val="00EA10C7"/>
    <w:rsid w:val="00EB00A7"/>
    <w:rsid w:val="00EB2639"/>
    <w:rsid w:val="00EB54AD"/>
    <w:rsid w:val="00EC1ECE"/>
    <w:rsid w:val="00EC78A4"/>
    <w:rsid w:val="00ED2474"/>
    <w:rsid w:val="00EF7A2E"/>
    <w:rsid w:val="00F01EA5"/>
    <w:rsid w:val="00F06C18"/>
    <w:rsid w:val="00F230AF"/>
    <w:rsid w:val="00F25F36"/>
    <w:rsid w:val="00F308C8"/>
    <w:rsid w:val="00F320DB"/>
    <w:rsid w:val="00F35DEF"/>
    <w:rsid w:val="00F46D1E"/>
    <w:rsid w:val="00F559CE"/>
    <w:rsid w:val="00F6544D"/>
    <w:rsid w:val="00F66024"/>
    <w:rsid w:val="00F741C0"/>
    <w:rsid w:val="00F90DFC"/>
    <w:rsid w:val="00F96D2A"/>
    <w:rsid w:val="00FA52C4"/>
    <w:rsid w:val="00FA7CBB"/>
    <w:rsid w:val="00FB2F7C"/>
    <w:rsid w:val="00FB4F67"/>
    <w:rsid w:val="00FC6362"/>
    <w:rsid w:val="00FD5A5E"/>
    <w:rsid w:val="00FD721A"/>
    <w:rsid w:val="00FE472D"/>
    <w:rsid w:val="00FE48CE"/>
    <w:rsid w:val="00FF3009"/>
    <w:rsid w:val="00FF76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7A2C073"/>
  <w15:chartTrackingRefBased/>
  <w15:docId w15:val="{0F06DD73-6F2E-9743-96F9-C0F1E01C35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0F44E2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F44E2"/>
    <w:rPr>
      <w:color w:val="954F72"/>
      <w:u w:val="single"/>
    </w:rPr>
  </w:style>
  <w:style w:type="paragraph" w:customStyle="1" w:styleId="msonormal0">
    <w:name w:val="msonormal"/>
    <w:basedOn w:val="Normal"/>
    <w:rsid w:val="000F44E2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customStyle="1" w:styleId="xl63">
    <w:name w:val="xl63"/>
    <w:basedOn w:val="Normal"/>
    <w:rsid w:val="000F44E2"/>
    <w:pPr>
      <w:spacing w:before="100" w:beforeAutospacing="1" w:after="100" w:afterAutospacing="1"/>
    </w:pPr>
    <w:rPr>
      <w:rFonts w:ascii="Arial" w:eastAsia="Times New Roman" w:hAnsi="Arial" w:cs="Arial"/>
    </w:rPr>
  </w:style>
  <w:style w:type="paragraph" w:customStyle="1" w:styleId="xl64">
    <w:name w:val="xl64"/>
    <w:basedOn w:val="Normal"/>
    <w:rsid w:val="000F44E2"/>
    <w:pPr>
      <w:spacing w:before="100" w:beforeAutospacing="1" w:after="100" w:afterAutospacing="1"/>
    </w:pPr>
    <w:rPr>
      <w:rFonts w:ascii="Arial" w:eastAsia="Times New Roman" w:hAnsi="Arial" w:cs="Arial"/>
    </w:rPr>
  </w:style>
  <w:style w:type="paragraph" w:customStyle="1" w:styleId="xl65">
    <w:name w:val="xl65"/>
    <w:basedOn w:val="Normal"/>
    <w:rsid w:val="000F44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/>
    </w:pPr>
    <w:rPr>
      <w:rFonts w:ascii="Arial" w:eastAsia="Times New Roman" w:hAnsi="Arial" w:cs="Arial"/>
      <w:sz w:val="32"/>
      <w:szCs w:val="32"/>
    </w:rPr>
  </w:style>
  <w:style w:type="paragraph" w:customStyle="1" w:styleId="xl66">
    <w:name w:val="xl66"/>
    <w:basedOn w:val="Normal"/>
    <w:rsid w:val="000F44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/>
    </w:pPr>
    <w:rPr>
      <w:rFonts w:ascii="Arial" w:eastAsia="Times New Roman" w:hAnsi="Arial" w:cs="Arial"/>
      <w:sz w:val="32"/>
      <w:szCs w:val="32"/>
    </w:rPr>
  </w:style>
  <w:style w:type="paragraph" w:customStyle="1" w:styleId="xl67">
    <w:name w:val="xl67"/>
    <w:basedOn w:val="Normal"/>
    <w:rsid w:val="000F44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Arial" w:eastAsia="Times New Roman" w:hAnsi="Arial" w:cs="Arial"/>
      <w:sz w:val="28"/>
      <w:szCs w:val="28"/>
    </w:rPr>
  </w:style>
  <w:style w:type="paragraph" w:customStyle="1" w:styleId="xl68">
    <w:name w:val="xl68"/>
    <w:basedOn w:val="Normal"/>
    <w:rsid w:val="000F44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Arial" w:eastAsia="Times New Roman" w:hAnsi="Arial" w:cs="Arial"/>
    </w:rPr>
  </w:style>
  <w:style w:type="paragraph" w:customStyle="1" w:styleId="xl69">
    <w:name w:val="xl69"/>
    <w:basedOn w:val="Normal"/>
    <w:rsid w:val="000F44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Arial" w:eastAsia="Times New Roman" w:hAnsi="Arial" w:cs="Arial"/>
    </w:rPr>
  </w:style>
  <w:style w:type="paragraph" w:customStyle="1" w:styleId="xl70">
    <w:name w:val="xl70"/>
    <w:basedOn w:val="Normal"/>
    <w:rsid w:val="000F44E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Arial" w:eastAsia="Times New Roman" w:hAnsi="Arial" w:cs="Arial"/>
      <w:color w:val="000000"/>
    </w:rPr>
  </w:style>
  <w:style w:type="paragraph" w:customStyle="1" w:styleId="xl71">
    <w:name w:val="xl71"/>
    <w:basedOn w:val="Normal"/>
    <w:rsid w:val="000F44E2"/>
    <w:pPr>
      <w:pBdr>
        <w:bottom w:val="single" w:sz="4" w:space="0" w:color="auto"/>
      </w:pBdr>
      <w:shd w:val="clear" w:color="000000" w:fill="D9D9D9"/>
      <w:spacing w:before="100" w:beforeAutospacing="1" w:after="100" w:afterAutospacing="1"/>
      <w:jc w:val="center"/>
    </w:pPr>
    <w:rPr>
      <w:rFonts w:ascii="Arial" w:eastAsia="Times New Roman" w:hAnsi="Arial" w:cs="Arial"/>
      <w:sz w:val="32"/>
      <w:szCs w:val="32"/>
    </w:rPr>
  </w:style>
  <w:style w:type="table" w:styleId="TableGrid">
    <w:name w:val="Table Grid"/>
    <w:basedOn w:val="TableNormal"/>
    <w:uiPriority w:val="39"/>
    <w:rsid w:val="000F44E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A2B52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A2B52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1A2B52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1A2B52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0798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94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37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892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70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D643DF4-C3FC-1441-A642-D965B18D2D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14</Pages>
  <Words>18074</Words>
  <Characters>103023</Characters>
  <Application>Microsoft Office Word</Application>
  <DocSecurity>0</DocSecurity>
  <Lines>858</Lines>
  <Paragraphs>2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8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igail Judith Courtney</dc:creator>
  <cp:keywords/>
  <dc:description/>
  <cp:lastModifiedBy>Abigail Judith Courtney</cp:lastModifiedBy>
  <cp:revision>18</cp:revision>
  <dcterms:created xsi:type="dcterms:W3CDTF">2020-12-17T18:16:00Z</dcterms:created>
  <dcterms:modified xsi:type="dcterms:W3CDTF">2021-01-05T20:28:00Z</dcterms:modified>
</cp:coreProperties>
</file>